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6984D" w14:textId="77777777" w:rsidR="00B712F8" w:rsidRPr="00624617" w:rsidRDefault="00B712F8" w:rsidP="00B712F8">
      <w:pPr>
        <w:jc w:val="center"/>
        <w:rPr>
          <w:rFonts w:cs="Times New Roman"/>
          <w:lang w:val="es-CO"/>
        </w:rPr>
      </w:pPr>
      <w:r w:rsidRPr="009A63A5">
        <w:rPr>
          <w:rFonts w:cs="Times New Roman"/>
          <w:b/>
          <w:bCs/>
          <w:lang w:val="es-CO"/>
        </w:rPr>
        <w:t>Consultoría para el Análisis de Productividad y Cambios de Uso del Suelo del Programa PATCA utilizando Imágenes Satelitales</w:t>
      </w:r>
      <w:r w:rsidRPr="00624617" w:rsidDel="001361E7">
        <w:rPr>
          <w:rFonts w:cs="Times New Roman"/>
          <w:lang w:val="es-CO"/>
        </w:rPr>
        <w:t xml:space="preserve"> </w:t>
      </w:r>
    </w:p>
    <w:p w14:paraId="0A9DBC8F" w14:textId="77777777" w:rsidR="00A85850" w:rsidRPr="004A3E87" w:rsidRDefault="00A85850" w:rsidP="00A85850">
      <w:pPr>
        <w:rPr>
          <w:rFonts w:cs="Times New Roman"/>
          <w:lang w:val="es-CO"/>
        </w:rPr>
      </w:pPr>
    </w:p>
    <w:p w14:paraId="605773B8" w14:textId="77777777" w:rsidR="00B712F8" w:rsidRPr="00624617" w:rsidRDefault="00A85850" w:rsidP="00A85850">
      <w:pPr>
        <w:jc w:val="center"/>
        <w:rPr>
          <w:rFonts w:cs="Times New Roman"/>
          <w:lang w:val="es-CO"/>
        </w:rPr>
      </w:pPr>
      <w:r w:rsidRPr="009A63A5">
        <w:rPr>
          <w:rFonts w:cs="Times New Roman"/>
          <w:noProof/>
          <w:szCs w:val="24"/>
        </w:rPr>
        <w:drawing>
          <wp:inline distT="0" distB="0" distL="0" distR="0" wp14:anchorId="57D848E1" wp14:editId="1F70C51E">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14:paraId="15FF3569" w14:textId="77777777" w:rsidR="00B712F8" w:rsidRPr="004A3E87" w:rsidRDefault="00B712F8" w:rsidP="00B712F8">
      <w:pPr>
        <w:rPr>
          <w:rFonts w:cs="Times New Roman"/>
          <w:lang w:val="es-CO"/>
        </w:rPr>
      </w:pPr>
    </w:p>
    <w:p w14:paraId="7AB0AF45" w14:textId="77777777" w:rsidR="00B712F8" w:rsidRPr="007D60F7" w:rsidRDefault="00B712F8" w:rsidP="00B712F8">
      <w:pPr>
        <w:rPr>
          <w:rFonts w:cs="Times New Roman"/>
          <w:lang w:val="es-CO"/>
        </w:rPr>
      </w:pPr>
    </w:p>
    <w:p w14:paraId="6740D7C2" w14:textId="77777777" w:rsidR="00A85850" w:rsidRPr="007D60F7" w:rsidRDefault="00A85850" w:rsidP="00A85850">
      <w:pPr>
        <w:jc w:val="center"/>
        <w:rPr>
          <w:rFonts w:cs="Times New Roman"/>
          <w:b/>
          <w:szCs w:val="24"/>
          <w:lang w:val="es-CO"/>
        </w:rPr>
      </w:pPr>
      <w:r w:rsidRPr="007D60F7">
        <w:rPr>
          <w:rFonts w:cs="Times New Roman"/>
          <w:b/>
          <w:szCs w:val="24"/>
          <w:lang w:val="es-CO"/>
        </w:rPr>
        <w:t>Por:</w:t>
      </w:r>
    </w:p>
    <w:p w14:paraId="3DA22AA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Principal Investigador: Michael Selvaraj Gomez, PhD.</w:t>
      </w:r>
    </w:p>
    <w:p w14:paraId="114C430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Frank Montenegro Hurtado</w:t>
      </w:r>
    </w:p>
    <w:p w14:paraId="35B554DE"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Alejandro Vergara</w:t>
      </w:r>
    </w:p>
    <w:p w14:paraId="088587E4"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Ms. Milton Valencia</w:t>
      </w:r>
    </w:p>
    <w:p w14:paraId="05BAF4FF" w14:textId="77777777" w:rsidR="00B712F8" w:rsidRPr="007D60F7" w:rsidRDefault="00B712F8" w:rsidP="00B712F8">
      <w:pPr>
        <w:rPr>
          <w:rFonts w:cs="Times New Roman"/>
          <w:lang w:val="es-CO"/>
        </w:rPr>
      </w:pPr>
    </w:p>
    <w:p w14:paraId="705592D5" w14:textId="77777777" w:rsidR="00B712F8" w:rsidRPr="007D60F7" w:rsidRDefault="00B712F8" w:rsidP="00B712F8">
      <w:pPr>
        <w:rPr>
          <w:rFonts w:cs="Times New Roman"/>
          <w:lang w:val="es-CO"/>
        </w:rPr>
      </w:pPr>
    </w:p>
    <w:p w14:paraId="1DEED810" w14:textId="77777777" w:rsidR="00B712F8" w:rsidRPr="007D60F7" w:rsidRDefault="00B712F8" w:rsidP="00B712F8">
      <w:pPr>
        <w:rPr>
          <w:rFonts w:cs="Times New Roman"/>
          <w:lang w:val="es-CO"/>
        </w:rPr>
      </w:pPr>
    </w:p>
    <w:p w14:paraId="6EE399D4" w14:textId="77777777" w:rsidR="00B712F8" w:rsidRPr="007D60F7" w:rsidRDefault="00B712F8" w:rsidP="00B712F8">
      <w:pPr>
        <w:rPr>
          <w:rFonts w:cs="Times New Roman"/>
          <w:lang w:val="es-CO"/>
        </w:rPr>
      </w:pPr>
    </w:p>
    <w:p w14:paraId="2C9146D0" w14:textId="77777777" w:rsidR="00A75617" w:rsidRPr="007D60F7" w:rsidRDefault="00A75617" w:rsidP="00B712F8">
      <w:pPr>
        <w:rPr>
          <w:rFonts w:cs="Times New Roman"/>
          <w:lang w:val="es-CO"/>
        </w:rPr>
      </w:pPr>
    </w:p>
    <w:p w14:paraId="5C566982" w14:textId="77777777" w:rsidR="00B712F8" w:rsidRPr="007D60F7" w:rsidRDefault="00B712F8" w:rsidP="00B712F8">
      <w:pPr>
        <w:rPr>
          <w:rFonts w:cs="Times New Roman"/>
          <w:lang w:val="es-CO"/>
        </w:rPr>
      </w:pPr>
    </w:p>
    <w:p w14:paraId="7A1A9928" w14:textId="77777777" w:rsidR="00B712F8" w:rsidRPr="007D60F7" w:rsidRDefault="00C453EE" w:rsidP="00A75617">
      <w:pPr>
        <w:spacing w:after="0"/>
        <w:jc w:val="center"/>
        <w:rPr>
          <w:rFonts w:cs="Times New Roman"/>
          <w:lang w:val="es-CO"/>
        </w:rPr>
      </w:pPr>
      <w:r w:rsidRPr="007D60F7">
        <w:rPr>
          <w:rFonts w:cs="Times New Roman"/>
          <w:lang w:val="es-CO"/>
        </w:rPr>
        <w:t>Centro Internacional en Agricultura T</w:t>
      </w:r>
      <w:r w:rsidR="00B712F8" w:rsidRPr="007D60F7">
        <w:rPr>
          <w:rFonts w:cs="Times New Roman"/>
          <w:lang w:val="es-CO"/>
        </w:rPr>
        <w:t>ropical</w:t>
      </w:r>
    </w:p>
    <w:p w14:paraId="69729A2D" w14:textId="77777777" w:rsidR="00B712F8" w:rsidRPr="007D60F7" w:rsidRDefault="00C453EE" w:rsidP="00A75617">
      <w:pPr>
        <w:spacing w:after="0"/>
        <w:jc w:val="center"/>
        <w:rPr>
          <w:rFonts w:cs="Times New Roman"/>
          <w:lang w:val="es-CO"/>
        </w:rPr>
      </w:pPr>
      <w:r w:rsidRPr="007D60F7">
        <w:rPr>
          <w:rFonts w:cs="Times New Roman"/>
          <w:lang w:val="es-CO"/>
        </w:rPr>
        <w:t xml:space="preserve">Palmira, Valle del Cauca - </w:t>
      </w:r>
      <w:r w:rsidR="00B712F8" w:rsidRPr="007D60F7">
        <w:rPr>
          <w:rFonts w:cs="Times New Roman"/>
          <w:lang w:val="es-CO"/>
        </w:rPr>
        <w:t>Colombia</w:t>
      </w:r>
    </w:p>
    <w:p w14:paraId="6C9199EB" w14:textId="77777777" w:rsidR="00B712F8" w:rsidRPr="007D60F7" w:rsidRDefault="000203EC" w:rsidP="00A75617">
      <w:pPr>
        <w:spacing w:after="0"/>
        <w:jc w:val="center"/>
        <w:rPr>
          <w:rFonts w:cs="Times New Roman"/>
          <w:lang w:val="es-CO"/>
        </w:rPr>
      </w:pPr>
      <w:r w:rsidRPr="007D60F7">
        <w:rPr>
          <w:rFonts w:cs="Times New Roman"/>
          <w:lang w:val="es-CO"/>
        </w:rPr>
        <w:t>Noviembre</w:t>
      </w:r>
      <w:r w:rsidR="00E36D84" w:rsidRPr="007D60F7">
        <w:rPr>
          <w:rFonts w:cs="Times New Roman"/>
          <w:lang w:val="es-CO"/>
        </w:rPr>
        <w:t xml:space="preserve"> </w:t>
      </w:r>
      <w:r w:rsidR="008A6DC3" w:rsidRPr="007D60F7">
        <w:rPr>
          <w:rFonts w:cs="Times New Roman"/>
          <w:lang w:val="es-CO"/>
        </w:rPr>
        <w:t>15</w:t>
      </w:r>
      <w:r w:rsidR="00B712F8" w:rsidRPr="007D60F7">
        <w:rPr>
          <w:rFonts w:cs="Times New Roman"/>
          <w:lang w:val="es-CO"/>
        </w:rPr>
        <w:t xml:space="preserve"> del 2020</w:t>
      </w:r>
    </w:p>
    <w:sdt>
      <w:sdtPr>
        <w:rPr>
          <w:rFonts w:ascii="Times New Roman" w:eastAsiaTheme="minorHAnsi" w:hAnsi="Times New Roman" w:cs="Times New Roman"/>
          <w:color w:val="auto"/>
          <w:sz w:val="24"/>
          <w:szCs w:val="24"/>
          <w:lang w:val="es-CO"/>
        </w:rPr>
        <w:id w:val="886679302"/>
        <w:docPartObj>
          <w:docPartGallery w:val="Table of Contents"/>
          <w:docPartUnique/>
        </w:docPartObj>
      </w:sdtPr>
      <w:sdtEndPr>
        <w:rPr>
          <w:b/>
          <w:bCs/>
          <w:noProof/>
        </w:rPr>
      </w:sdtEndPr>
      <w:sdtContent>
        <w:p w14:paraId="28CAC9F4" w14:textId="77777777" w:rsidR="006E0457" w:rsidRPr="009A63A5" w:rsidRDefault="006E0457">
          <w:pPr>
            <w:pStyle w:val="TOCHeading"/>
            <w:rPr>
              <w:rFonts w:ascii="Times New Roman" w:hAnsi="Times New Roman" w:cs="Times New Roman"/>
              <w:b/>
              <w:color w:val="auto"/>
              <w:sz w:val="24"/>
              <w:szCs w:val="24"/>
              <w:lang w:val="es-CO"/>
            </w:rPr>
          </w:pPr>
          <w:r w:rsidRPr="00624617">
            <w:rPr>
              <w:rFonts w:ascii="Times New Roman" w:hAnsi="Times New Roman" w:cs="Times New Roman"/>
              <w:b/>
              <w:color w:val="auto"/>
              <w:sz w:val="24"/>
              <w:szCs w:val="24"/>
              <w:lang w:val="es-CO"/>
            </w:rPr>
            <w:t>Contenido</w:t>
          </w:r>
        </w:p>
        <w:p w14:paraId="06B2599B" w14:textId="77777777" w:rsidR="00CB04AC" w:rsidRPr="009A63A5" w:rsidRDefault="006E0457">
          <w:pPr>
            <w:pStyle w:val="TOC1"/>
            <w:tabs>
              <w:tab w:val="left" w:pos="440"/>
              <w:tab w:val="right" w:leader="dot" w:pos="9350"/>
            </w:tabs>
            <w:rPr>
              <w:rFonts w:asciiTheme="minorHAnsi" w:eastAsiaTheme="minorEastAsia" w:hAnsiTheme="minorHAnsi"/>
              <w:noProof/>
              <w:sz w:val="22"/>
              <w:lang w:val="es-CO"/>
            </w:rPr>
          </w:pPr>
          <w:r w:rsidRPr="009A63A5">
            <w:rPr>
              <w:rFonts w:cs="Times New Roman"/>
              <w:szCs w:val="24"/>
              <w:lang w:val="es-CO"/>
            </w:rPr>
            <w:fldChar w:fldCharType="begin"/>
          </w:r>
          <w:r w:rsidRPr="009A63A5">
            <w:rPr>
              <w:rFonts w:cs="Times New Roman"/>
              <w:szCs w:val="24"/>
              <w:lang w:val="es-CO"/>
            </w:rPr>
            <w:instrText xml:space="preserve"> TOC \o "1-3" \h \z \u </w:instrText>
          </w:r>
          <w:r w:rsidRPr="009A63A5">
            <w:rPr>
              <w:rFonts w:cs="Times New Roman"/>
              <w:szCs w:val="24"/>
              <w:lang w:val="es-CO"/>
            </w:rPr>
            <w:fldChar w:fldCharType="separate"/>
          </w:r>
          <w:hyperlink w:anchor="_Toc56185768" w:history="1">
            <w:r w:rsidR="00CB04AC" w:rsidRPr="007D60F7">
              <w:rPr>
                <w:rStyle w:val="Hyperlink"/>
                <w:rFonts w:cs="Times New Roman"/>
                <w:b/>
                <w:noProof/>
                <w:lang w:val="es-CO"/>
              </w:rPr>
              <w:t>1.</w:t>
            </w:r>
            <w:r w:rsidR="00CB04AC" w:rsidRPr="009A63A5">
              <w:rPr>
                <w:rFonts w:asciiTheme="minorHAnsi" w:eastAsiaTheme="minorEastAsia" w:hAnsiTheme="minorHAnsi"/>
                <w:noProof/>
                <w:sz w:val="22"/>
                <w:lang w:val="es-CO"/>
              </w:rPr>
              <w:tab/>
            </w:r>
            <w:r w:rsidR="00CB04AC" w:rsidRPr="007D60F7">
              <w:rPr>
                <w:rStyle w:val="Hyperlink"/>
                <w:rFonts w:cs="Times New Roman"/>
                <w:b/>
                <w:noProof/>
                <w:lang w:val="es-CO"/>
              </w:rPr>
              <w:t>INTRODUCCIÓN</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6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3</w:t>
            </w:r>
            <w:r w:rsidR="00CB04AC" w:rsidRPr="009A63A5">
              <w:rPr>
                <w:noProof/>
                <w:webHidden/>
                <w:lang w:val="es-CO"/>
              </w:rPr>
              <w:fldChar w:fldCharType="end"/>
            </w:r>
          </w:hyperlink>
        </w:p>
        <w:p w14:paraId="0324391F" w14:textId="77777777" w:rsidR="00CB04AC" w:rsidRPr="009A63A5" w:rsidRDefault="005669A6">
          <w:pPr>
            <w:pStyle w:val="TOC1"/>
            <w:tabs>
              <w:tab w:val="left" w:pos="440"/>
              <w:tab w:val="right" w:leader="dot" w:pos="9350"/>
            </w:tabs>
            <w:rPr>
              <w:rFonts w:asciiTheme="minorHAnsi" w:eastAsiaTheme="minorEastAsia" w:hAnsiTheme="minorHAnsi"/>
              <w:noProof/>
              <w:sz w:val="22"/>
              <w:lang w:val="es-CO"/>
            </w:rPr>
          </w:pPr>
          <w:hyperlink w:anchor="_Toc56185769" w:history="1">
            <w:r w:rsidR="00CB04AC" w:rsidRPr="007D60F7">
              <w:rPr>
                <w:rStyle w:val="Hyperlink"/>
                <w:rFonts w:cs="Times New Roman"/>
                <w:b/>
                <w:noProof/>
                <w:lang w:val="es-CO"/>
              </w:rPr>
              <w:t>2.</w:t>
            </w:r>
            <w:r w:rsidR="00CB04AC" w:rsidRPr="009A63A5">
              <w:rPr>
                <w:rFonts w:asciiTheme="minorHAnsi" w:eastAsiaTheme="minorEastAsia" w:hAnsiTheme="minorHAnsi"/>
                <w:noProof/>
                <w:sz w:val="22"/>
                <w:lang w:val="es-CO"/>
              </w:rPr>
              <w:tab/>
            </w:r>
            <w:r w:rsidR="00CB04AC" w:rsidRPr="007D60F7">
              <w:rPr>
                <w:rStyle w:val="Hyperlink"/>
                <w:rFonts w:cs="Times New Roman"/>
                <w:b/>
                <w:noProof/>
                <w:lang w:val="es-CO"/>
              </w:rPr>
              <w:t>MATERIALES Y MÉTO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6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4</w:t>
            </w:r>
            <w:r w:rsidR="00CB04AC" w:rsidRPr="009A63A5">
              <w:rPr>
                <w:noProof/>
                <w:webHidden/>
                <w:lang w:val="es-CO"/>
              </w:rPr>
              <w:fldChar w:fldCharType="end"/>
            </w:r>
          </w:hyperlink>
        </w:p>
        <w:p w14:paraId="1FB01B60" w14:textId="77777777" w:rsidR="00CB04AC" w:rsidRPr="009A63A5" w:rsidRDefault="005669A6">
          <w:pPr>
            <w:pStyle w:val="TOC2"/>
            <w:tabs>
              <w:tab w:val="left" w:pos="880"/>
              <w:tab w:val="right" w:leader="dot" w:pos="9350"/>
            </w:tabs>
            <w:rPr>
              <w:rFonts w:asciiTheme="minorHAnsi" w:eastAsiaTheme="minorEastAsia" w:hAnsiTheme="minorHAnsi"/>
              <w:noProof/>
              <w:sz w:val="22"/>
              <w:lang w:val="es-CO"/>
            </w:rPr>
          </w:pPr>
          <w:hyperlink w:anchor="_Toc56185770" w:history="1">
            <w:r w:rsidR="00CB04AC" w:rsidRPr="007D60F7">
              <w:rPr>
                <w:rStyle w:val="Hyperlink"/>
                <w:rFonts w:cs="Times New Roman"/>
                <w:noProof/>
                <w:lang w:val="es-CO"/>
              </w:rPr>
              <w:t>2.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Descripción del área de estudio y datos de tierr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4</w:t>
            </w:r>
            <w:r w:rsidR="00CB04AC" w:rsidRPr="009A63A5">
              <w:rPr>
                <w:noProof/>
                <w:webHidden/>
                <w:lang w:val="es-CO"/>
              </w:rPr>
              <w:fldChar w:fldCharType="end"/>
            </w:r>
          </w:hyperlink>
        </w:p>
        <w:p w14:paraId="421705CC" w14:textId="77777777" w:rsidR="00CB04AC" w:rsidRPr="009A63A5" w:rsidRDefault="005669A6">
          <w:pPr>
            <w:pStyle w:val="TOC2"/>
            <w:tabs>
              <w:tab w:val="left" w:pos="880"/>
              <w:tab w:val="right" w:leader="dot" w:pos="9350"/>
            </w:tabs>
            <w:rPr>
              <w:rFonts w:asciiTheme="minorHAnsi" w:eastAsiaTheme="minorEastAsia" w:hAnsiTheme="minorHAnsi"/>
              <w:noProof/>
              <w:sz w:val="22"/>
              <w:lang w:val="es-CO"/>
            </w:rPr>
          </w:pPr>
          <w:hyperlink w:anchor="_Toc56185771" w:history="1">
            <w:r w:rsidR="00CB04AC" w:rsidRPr="007D60F7">
              <w:rPr>
                <w:rStyle w:val="Hyperlink"/>
                <w:rFonts w:cs="Times New Roman"/>
                <w:noProof/>
                <w:lang w:val="es-CO"/>
              </w:rPr>
              <w:t>2.2.</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Imágenes Landsat</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8463E60" w14:textId="77777777" w:rsidR="00CB04AC" w:rsidRPr="009A63A5" w:rsidRDefault="005669A6">
          <w:pPr>
            <w:pStyle w:val="TOC2"/>
            <w:tabs>
              <w:tab w:val="left" w:pos="1100"/>
              <w:tab w:val="right" w:leader="dot" w:pos="9350"/>
            </w:tabs>
            <w:rPr>
              <w:rFonts w:asciiTheme="minorHAnsi" w:eastAsiaTheme="minorEastAsia" w:hAnsiTheme="minorHAnsi"/>
              <w:noProof/>
              <w:sz w:val="22"/>
              <w:lang w:val="es-CO"/>
            </w:rPr>
          </w:pPr>
          <w:hyperlink w:anchor="_Toc56185772" w:history="1">
            <w:r w:rsidR="00CB04AC" w:rsidRPr="007D60F7">
              <w:rPr>
                <w:rStyle w:val="Hyperlink"/>
                <w:rFonts w:cs="Times New Roman"/>
                <w:noProof/>
                <w:lang w:val="es-CO"/>
              </w:rPr>
              <w:t>2.2.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Pre-procesesamient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2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9D3A57F" w14:textId="77777777" w:rsidR="00CB04AC" w:rsidRPr="009A63A5" w:rsidRDefault="005669A6">
          <w:pPr>
            <w:pStyle w:val="TOC2"/>
            <w:tabs>
              <w:tab w:val="left" w:pos="880"/>
              <w:tab w:val="right" w:leader="dot" w:pos="9350"/>
            </w:tabs>
            <w:rPr>
              <w:rFonts w:asciiTheme="minorHAnsi" w:eastAsiaTheme="minorEastAsia" w:hAnsiTheme="minorHAnsi"/>
              <w:noProof/>
              <w:sz w:val="22"/>
              <w:lang w:val="es-CO"/>
            </w:rPr>
          </w:pPr>
          <w:hyperlink w:anchor="_Toc56185773" w:history="1">
            <w:r w:rsidR="00CB04AC" w:rsidRPr="007D60F7">
              <w:rPr>
                <w:rStyle w:val="Hyperlink"/>
                <w:noProof/>
                <w:lang w:val="es-CO"/>
              </w:rPr>
              <w:t>2.3.</w:t>
            </w:r>
            <w:r w:rsidR="00CB04AC" w:rsidRPr="009A63A5">
              <w:rPr>
                <w:rFonts w:asciiTheme="minorHAnsi" w:eastAsiaTheme="minorEastAsia" w:hAnsiTheme="minorHAnsi"/>
                <w:noProof/>
                <w:sz w:val="22"/>
                <w:lang w:val="es-CO"/>
              </w:rPr>
              <w:tab/>
            </w:r>
            <w:r w:rsidR="00CB04AC" w:rsidRPr="007D60F7">
              <w:rPr>
                <w:rStyle w:val="Hyperlink"/>
                <w:noProof/>
                <w:lang w:val="es-CO"/>
              </w:rPr>
              <w:t>índices de vegetación (IVs) y de agua(IW)</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3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1780AA98" w14:textId="77777777" w:rsidR="00CB04AC" w:rsidRPr="009A63A5" w:rsidRDefault="005669A6">
          <w:pPr>
            <w:pStyle w:val="TOC3"/>
            <w:tabs>
              <w:tab w:val="left" w:pos="1320"/>
              <w:tab w:val="right" w:leader="dot" w:pos="9350"/>
            </w:tabs>
            <w:rPr>
              <w:rFonts w:asciiTheme="minorHAnsi" w:eastAsiaTheme="minorEastAsia" w:hAnsiTheme="minorHAnsi"/>
              <w:noProof/>
              <w:sz w:val="22"/>
              <w:lang w:val="es-CO"/>
            </w:rPr>
          </w:pPr>
          <w:hyperlink w:anchor="_Toc56185774" w:history="1">
            <w:r w:rsidR="00CB04AC" w:rsidRPr="007D60F7">
              <w:rPr>
                <w:rStyle w:val="Hyperlink"/>
                <w:rFonts w:cs="Times New Roman"/>
                <w:noProof/>
                <w:lang w:val="es-CO"/>
              </w:rPr>
              <w:t>2.3.1.</w:t>
            </w:r>
            <w:r w:rsidR="00CB04AC" w:rsidRPr="009A63A5">
              <w:rPr>
                <w:rFonts w:asciiTheme="minorHAnsi" w:eastAsiaTheme="minorEastAsia" w:hAnsiTheme="minorHAnsi"/>
                <w:noProof/>
                <w:sz w:val="22"/>
                <w:lang w:val="es-CO"/>
              </w:rPr>
              <w:tab/>
            </w:r>
            <w:r w:rsidR="00CB04AC" w:rsidRPr="007D60F7">
              <w:rPr>
                <w:rStyle w:val="Hyperlink"/>
                <w:noProof/>
                <w:lang w:val="es-CO"/>
              </w:rPr>
              <w:t>ND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4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3E1D3833" w14:textId="77777777" w:rsidR="00CB04AC" w:rsidRPr="009A63A5" w:rsidRDefault="005669A6">
          <w:pPr>
            <w:pStyle w:val="TOC3"/>
            <w:tabs>
              <w:tab w:val="left" w:pos="1320"/>
              <w:tab w:val="right" w:leader="dot" w:pos="9350"/>
            </w:tabs>
            <w:rPr>
              <w:rFonts w:asciiTheme="minorHAnsi" w:eastAsiaTheme="minorEastAsia" w:hAnsiTheme="minorHAnsi"/>
              <w:noProof/>
              <w:sz w:val="22"/>
              <w:lang w:val="es-CO"/>
            </w:rPr>
          </w:pPr>
          <w:hyperlink w:anchor="_Toc56185775" w:history="1">
            <w:r w:rsidR="00CB04AC" w:rsidRPr="007D60F7">
              <w:rPr>
                <w:rStyle w:val="Hyperlink"/>
                <w:noProof/>
                <w:lang w:val="es-CO"/>
              </w:rPr>
              <w:t>2.3.2.</w:t>
            </w:r>
            <w:r w:rsidR="00CB04AC" w:rsidRPr="009A63A5">
              <w:rPr>
                <w:rFonts w:asciiTheme="minorHAnsi" w:eastAsiaTheme="minorEastAsia" w:hAnsiTheme="minorHAnsi"/>
                <w:noProof/>
                <w:sz w:val="22"/>
                <w:lang w:val="es-CO"/>
              </w:rPr>
              <w:tab/>
            </w:r>
            <w:r w:rsidR="00CB04AC" w:rsidRPr="007D60F7">
              <w:rPr>
                <w:rStyle w:val="Hyperlink"/>
                <w:noProof/>
                <w:lang w:val="es-CO"/>
              </w:rPr>
              <w:t>SA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5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0201D219" w14:textId="77777777" w:rsidR="00CB04AC" w:rsidRPr="009A63A5" w:rsidRDefault="005669A6">
          <w:pPr>
            <w:pStyle w:val="TOC3"/>
            <w:tabs>
              <w:tab w:val="left" w:pos="1320"/>
              <w:tab w:val="right" w:leader="dot" w:pos="9350"/>
            </w:tabs>
            <w:rPr>
              <w:rFonts w:asciiTheme="minorHAnsi" w:eastAsiaTheme="minorEastAsia" w:hAnsiTheme="minorHAnsi"/>
              <w:noProof/>
              <w:sz w:val="22"/>
              <w:lang w:val="es-CO"/>
            </w:rPr>
          </w:pPr>
          <w:hyperlink w:anchor="_Toc56185776" w:history="1">
            <w:r w:rsidR="00CB04AC" w:rsidRPr="007D60F7">
              <w:rPr>
                <w:rStyle w:val="Hyperlink"/>
                <w:noProof/>
                <w:lang w:val="es-CO"/>
              </w:rPr>
              <w:t>2.3.3.</w:t>
            </w:r>
            <w:r w:rsidR="00CB04AC" w:rsidRPr="009A63A5">
              <w:rPr>
                <w:rFonts w:asciiTheme="minorHAnsi" w:eastAsiaTheme="minorEastAsia" w:hAnsiTheme="minorHAnsi"/>
                <w:noProof/>
                <w:sz w:val="22"/>
                <w:lang w:val="es-CO"/>
              </w:rPr>
              <w:tab/>
            </w:r>
            <w:r w:rsidR="00CB04AC" w:rsidRPr="007D60F7">
              <w:rPr>
                <w:rStyle w:val="Hyperlink"/>
                <w:noProof/>
                <w:lang w:val="es-CO"/>
              </w:rPr>
              <w:t>E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6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1AE5CD32" w14:textId="77777777" w:rsidR="00CB04AC" w:rsidRPr="009A63A5" w:rsidRDefault="005669A6">
          <w:pPr>
            <w:pStyle w:val="TOC3"/>
            <w:tabs>
              <w:tab w:val="left" w:pos="1320"/>
              <w:tab w:val="right" w:leader="dot" w:pos="9350"/>
            </w:tabs>
            <w:rPr>
              <w:rFonts w:asciiTheme="minorHAnsi" w:eastAsiaTheme="minorEastAsia" w:hAnsiTheme="minorHAnsi"/>
              <w:noProof/>
              <w:sz w:val="22"/>
              <w:lang w:val="es-CO"/>
            </w:rPr>
          </w:pPr>
          <w:hyperlink w:anchor="_Toc56185777" w:history="1">
            <w:r w:rsidR="00CB04AC" w:rsidRPr="007D60F7">
              <w:rPr>
                <w:rStyle w:val="Hyperlink"/>
                <w:noProof/>
                <w:lang w:val="es-CO"/>
              </w:rPr>
              <w:t>2.3.4.</w:t>
            </w:r>
            <w:r w:rsidR="00CB04AC" w:rsidRPr="009A63A5">
              <w:rPr>
                <w:rFonts w:asciiTheme="minorHAnsi" w:eastAsiaTheme="minorEastAsia" w:hAnsiTheme="minorHAnsi"/>
                <w:noProof/>
                <w:sz w:val="22"/>
                <w:lang w:val="es-CO"/>
              </w:rPr>
              <w:tab/>
            </w:r>
            <w:r w:rsidR="00CB04AC" w:rsidRPr="007D60F7">
              <w:rPr>
                <w:rStyle w:val="Hyperlink"/>
                <w:noProof/>
                <w:lang w:val="es-CO"/>
              </w:rPr>
              <w:t>NDW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7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7CFDAEE9" w14:textId="77777777" w:rsidR="00CB04AC" w:rsidRPr="009A63A5" w:rsidRDefault="005669A6">
          <w:pPr>
            <w:pStyle w:val="TOC2"/>
            <w:tabs>
              <w:tab w:val="left" w:pos="880"/>
              <w:tab w:val="right" w:leader="dot" w:pos="9350"/>
            </w:tabs>
            <w:rPr>
              <w:rFonts w:asciiTheme="minorHAnsi" w:eastAsiaTheme="minorEastAsia" w:hAnsiTheme="minorHAnsi"/>
              <w:noProof/>
              <w:sz w:val="22"/>
              <w:lang w:val="es-CO"/>
            </w:rPr>
          </w:pPr>
          <w:hyperlink w:anchor="_Toc56185778" w:history="1">
            <w:r w:rsidR="00CB04AC" w:rsidRPr="007D60F7">
              <w:rPr>
                <w:rStyle w:val="Hyperlink"/>
                <w:rFonts w:cs="Times New Roman"/>
                <w:noProof/>
                <w:lang w:val="es-CO"/>
              </w:rPr>
              <w:t>2.4.</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Detección de tendencia y detección de puntos de cambi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2B2C16E2" w14:textId="77777777" w:rsidR="00CB04AC" w:rsidRPr="009A63A5" w:rsidRDefault="005669A6">
          <w:pPr>
            <w:pStyle w:val="TOC3"/>
            <w:tabs>
              <w:tab w:val="left" w:pos="1320"/>
              <w:tab w:val="right" w:leader="dot" w:pos="9350"/>
            </w:tabs>
            <w:rPr>
              <w:rFonts w:asciiTheme="minorHAnsi" w:eastAsiaTheme="minorEastAsia" w:hAnsiTheme="minorHAnsi"/>
              <w:noProof/>
              <w:sz w:val="22"/>
              <w:lang w:val="es-CO"/>
            </w:rPr>
          </w:pPr>
          <w:hyperlink w:anchor="_Toc56185779" w:history="1">
            <w:r w:rsidR="00CB04AC" w:rsidRPr="007D60F7">
              <w:rPr>
                <w:rStyle w:val="Hyperlink"/>
                <w:rFonts w:cs="Times New Roman"/>
                <w:noProof/>
                <w:lang w:val="es-CO"/>
              </w:rPr>
              <w:t>2.4.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Mann-Kendall</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5576A7DA" w14:textId="77777777" w:rsidR="00CB04AC" w:rsidRPr="009A63A5" w:rsidRDefault="005669A6">
          <w:pPr>
            <w:pStyle w:val="TOC3"/>
            <w:tabs>
              <w:tab w:val="left" w:pos="1320"/>
              <w:tab w:val="right" w:leader="dot" w:pos="9350"/>
            </w:tabs>
            <w:rPr>
              <w:rFonts w:asciiTheme="minorHAnsi" w:eastAsiaTheme="minorEastAsia" w:hAnsiTheme="minorHAnsi"/>
              <w:noProof/>
              <w:sz w:val="22"/>
              <w:lang w:val="es-CO"/>
            </w:rPr>
          </w:pPr>
          <w:hyperlink w:anchor="_Toc56185780" w:history="1">
            <w:r w:rsidR="00CB04AC" w:rsidRPr="007D60F7">
              <w:rPr>
                <w:rStyle w:val="Hyperlink"/>
                <w:rFonts w:cs="Times New Roman"/>
                <w:noProof/>
                <w:lang w:val="es-CO"/>
              </w:rPr>
              <w:t>2.4.2.</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LandTrendr</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44124889" w14:textId="77777777" w:rsidR="00CB04AC" w:rsidRPr="009A63A5" w:rsidRDefault="005669A6">
          <w:pPr>
            <w:pStyle w:val="TOC3"/>
            <w:tabs>
              <w:tab w:val="left" w:pos="1320"/>
              <w:tab w:val="right" w:leader="dot" w:pos="9350"/>
            </w:tabs>
            <w:rPr>
              <w:rFonts w:asciiTheme="minorHAnsi" w:eastAsiaTheme="minorEastAsia" w:hAnsiTheme="minorHAnsi"/>
              <w:noProof/>
              <w:sz w:val="22"/>
              <w:lang w:val="es-CO"/>
            </w:rPr>
          </w:pPr>
          <w:hyperlink w:anchor="_Toc56185781" w:history="1">
            <w:r w:rsidR="00CB04AC" w:rsidRPr="007D60F7">
              <w:rPr>
                <w:rStyle w:val="Hyperlink"/>
                <w:rFonts w:cs="Times New Roman"/>
                <w:noProof/>
                <w:lang w:val="es-CO"/>
              </w:rPr>
              <w:t>2.4.3.</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Identificación de cambios utilizando la media y la varianza conjuntamente (mediavar)</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0C7590A8" w14:textId="77777777" w:rsidR="00CB04AC" w:rsidRPr="009A63A5" w:rsidRDefault="005669A6">
          <w:pPr>
            <w:pStyle w:val="TOC1"/>
            <w:tabs>
              <w:tab w:val="left" w:pos="440"/>
              <w:tab w:val="right" w:leader="dot" w:pos="9350"/>
            </w:tabs>
            <w:rPr>
              <w:rFonts w:asciiTheme="minorHAnsi" w:eastAsiaTheme="minorEastAsia" w:hAnsiTheme="minorHAnsi"/>
              <w:noProof/>
              <w:sz w:val="22"/>
              <w:lang w:val="es-CO"/>
            </w:rPr>
          </w:pPr>
          <w:hyperlink w:anchor="_Toc56185782" w:history="1">
            <w:r w:rsidR="00CB04AC" w:rsidRPr="007D60F7">
              <w:rPr>
                <w:rStyle w:val="Hyperlink"/>
                <w:b/>
                <w:noProof/>
                <w:lang w:val="es-CO"/>
              </w:rPr>
              <w:t>3.</w:t>
            </w:r>
            <w:r w:rsidR="00CB04AC" w:rsidRPr="009A63A5">
              <w:rPr>
                <w:rFonts w:asciiTheme="minorHAnsi" w:eastAsiaTheme="minorEastAsia" w:hAnsiTheme="minorHAnsi"/>
                <w:noProof/>
                <w:sz w:val="22"/>
                <w:lang w:val="es-CO"/>
              </w:rPr>
              <w:tab/>
            </w:r>
            <w:r w:rsidR="00CB04AC" w:rsidRPr="007D60F7">
              <w:rPr>
                <w:rStyle w:val="Hyperlink"/>
                <w:b/>
                <w:noProof/>
                <w:lang w:val="es-CO"/>
              </w:rPr>
              <w:t>Resulta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2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153B2B31" w14:textId="77777777" w:rsidR="00CB04AC" w:rsidRPr="009A63A5" w:rsidRDefault="005669A6">
          <w:pPr>
            <w:pStyle w:val="TOC2"/>
            <w:tabs>
              <w:tab w:val="left" w:pos="880"/>
              <w:tab w:val="right" w:leader="dot" w:pos="9350"/>
            </w:tabs>
            <w:rPr>
              <w:rFonts w:asciiTheme="minorHAnsi" w:eastAsiaTheme="minorEastAsia" w:hAnsiTheme="minorHAnsi"/>
              <w:noProof/>
              <w:sz w:val="22"/>
              <w:lang w:val="es-CO"/>
            </w:rPr>
          </w:pPr>
          <w:hyperlink w:anchor="_Toc56185783" w:history="1">
            <w:r w:rsidR="00CB04AC" w:rsidRPr="007D60F7">
              <w:rPr>
                <w:rStyle w:val="Hyperlink"/>
                <w:noProof/>
                <w:lang w:val="es-CO"/>
              </w:rPr>
              <w:t>3.1.</w:t>
            </w:r>
            <w:r w:rsidR="00CB04AC" w:rsidRPr="009A63A5">
              <w:rPr>
                <w:rFonts w:asciiTheme="minorHAnsi" w:eastAsiaTheme="minorEastAsia" w:hAnsiTheme="minorHAnsi"/>
                <w:noProof/>
                <w:sz w:val="22"/>
                <w:lang w:val="es-CO"/>
              </w:rPr>
              <w:tab/>
            </w:r>
            <w:r w:rsidR="00CB04AC" w:rsidRPr="007D60F7">
              <w:rPr>
                <w:rStyle w:val="Hyperlink"/>
                <w:noProof/>
                <w:lang w:val="es-CO"/>
              </w:rPr>
              <w:t>Datos de tierr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3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19F4A615" w14:textId="77777777" w:rsidR="00CB04AC" w:rsidRPr="009A63A5" w:rsidRDefault="005669A6">
          <w:pPr>
            <w:pStyle w:val="TOC2"/>
            <w:tabs>
              <w:tab w:val="left" w:pos="880"/>
              <w:tab w:val="right" w:leader="dot" w:pos="9350"/>
            </w:tabs>
            <w:rPr>
              <w:rFonts w:asciiTheme="minorHAnsi" w:eastAsiaTheme="minorEastAsia" w:hAnsiTheme="minorHAnsi"/>
              <w:noProof/>
              <w:sz w:val="22"/>
              <w:lang w:val="es-CO"/>
            </w:rPr>
          </w:pPr>
          <w:hyperlink w:anchor="_Toc56185784" w:history="1">
            <w:r w:rsidR="00CB04AC" w:rsidRPr="007D60F7">
              <w:rPr>
                <w:rStyle w:val="Hyperlink"/>
                <w:noProof/>
                <w:lang w:val="es-CO"/>
              </w:rPr>
              <w:t>3.2.</w:t>
            </w:r>
            <w:r w:rsidR="00CB04AC" w:rsidRPr="009A63A5">
              <w:rPr>
                <w:rFonts w:asciiTheme="minorHAnsi" w:eastAsiaTheme="minorEastAsia" w:hAnsiTheme="minorHAnsi"/>
                <w:noProof/>
                <w:sz w:val="22"/>
                <w:lang w:val="es-CO"/>
              </w:rPr>
              <w:tab/>
            </w:r>
            <w:r w:rsidR="00CB04AC" w:rsidRPr="007D60F7">
              <w:rPr>
                <w:rStyle w:val="Hyperlink"/>
                <w:noProof/>
                <w:lang w:val="es-CO"/>
              </w:rPr>
              <w:t>Imágenes Landsat</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4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1</w:t>
            </w:r>
            <w:r w:rsidR="00CB04AC" w:rsidRPr="009A63A5">
              <w:rPr>
                <w:noProof/>
                <w:webHidden/>
                <w:lang w:val="es-CO"/>
              </w:rPr>
              <w:fldChar w:fldCharType="end"/>
            </w:r>
          </w:hyperlink>
        </w:p>
        <w:p w14:paraId="59943EB5" w14:textId="77777777" w:rsidR="00CB04AC" w:rsidRPr="009A63A5" w:rsidRDefault="005669A6">
          <w:pPr>
            <w:pStyle w:val="TOC2"/>
            <w:tabs>
              <w:tab w:val="left" w:pos="880"/>
              <w:tab w:val="right" w:leader="dot" w:pos="9350"/>
            </w:tabs>
            <w:rPr>
              <w:rFonts w:asciiTheme="minorHAnsi" w:eastAsiaTheme="minorEastAsia" w:hAnsiTheme="minorHAnsi"/>
              <w:noProof/>
              <w:sz w:val="22"/>
              <w:lang w:val="es-CO"/>
            </w:rPr>
          </w:pPr>
          <w:hyperlink w:anchor="_Toc56185785" w:history="1">
            <w:r w:rsidR="00CB04AC" w:rsidRPr="007D60F7">
              <w:rPr>
                <w:rStyle w:val="Hyperlink"/>
                <w:noProof/>
                <w:lang w:val="es-CO"/>
              </w:rPr>
              <w:t>3.3.</w:t>
            </w:r>
            <w:r w:rsidR="00CB04AC" w:rsidRPr="009A63A5">
              <w:rPr>
                <w:rFonts w:asciiTheme="minorHAnsi" w:eastAsiaTheme="minorEastAsia" w:hAnsiTheme="minorHAnsi"/>
                <w:noProof/>
                <w:sz w:val="22"/>
                <w:lang w:val="es-CO"/>
              </w:rPr>
              <w:tab/>
            </w:r>
            <w:r w:rsidR="00CB04AC" w:rsidRPr="007D60F7">
              <w:rPr>
                <w:rStyle w:val="Hyperlink"/>
                <w:noProof/>
                <w:lang w:val="es-CO"/>
              </w:rPr>
              <w:t>Índices de vegetación y de agu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5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3</w:t>
            </w:r>
            <w:r w:rsidR="00CB04AC" w:rsidRPr="009A63A5">
              <w:rPr>
                <w:noProof/>
                <w:webHidden/>
                <w:lang w:val="es-CO"/>
              </w:rPr>
              <w:fldChar w:fldCharType="end"/>
            </w:r>
          </w:hyperlink>
        </w:p>
        <w:p w14:paraId="27367FBF" w14:textId="77777777" w:rsidR="00CB04AC" w:rsidRPr="009A63A5" w:rsidRDefault="005669A6">
          <w:pPr>
            <w:pStyle w:val="TOC1"/>
            <w:tabs>
              <w:tab w:val="left" w:pos="440"/>
              <w:tab w:val="right" w:leader="dot" w:pos="9350"/>
            </w:tabs>
            <w:rPr>
              <w:rFonts w:asciiTheme="minorHAnsi" w:eastAsiaTheme="minorEastAsia" w:hAnsiTheme="minorHAnsi"/>
              <w:noProof/>
              <w:sz w:val="22"/>
              <w:lang w:val="es-CO"/>
            </w:rPr>
          </w:pPr>
          <w:hyperlink w:anchor="_Toc56185786" w:history="1">
            <w:r w:rsidR="00CB04AC" w:rsidRPr="009A63A5">
              <w:rPr>
                <w:rStyle w:val="Hyperlink"/>
                <w:rFonts w:cs="Times New Roman"/>
                <w:b/>
                <w:noProof/>
                <w:lang w:val="es-CO"/>
              </w:rPr>
              <w:t>4.</w:t>
            </w:r>
            <w:r w:rsidR="00CB04AC" w:rsidRPr="009A63A5">
              <w:rPr>
                <w:rFonts w:asciiTheme="minorHAnsi" w:eastAsiaTheme="minorEastAsia" w:hAnsiTheme="minorHAnsi"/>
                <w:noProof/>
                <w:sz w:val="22"/>
                <w:lang w:val="es-CO"/>
              </w:rPr>
              <w:tab/>
            </w:r>
            <w:r w:rsidR="00CB04AC" w:rsidRPr="009A63A5">
              <w:rPr>
                <w:rStyle w:val="Hyperlink"/>
                <w:rFonts w:cs="Times New Roman"/>
                <w:b/>
                <w:noProof/>
                <w:lang w:val="es-CO"/>
              </w:rPr>
              <w:t>BIBLIOGRAFI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6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3</w:t>
            </w:r>
            <w:r w:rsidR="00CB04AC" w:rsidRPr="009A63A5">
              <w:rPr>
                <w:noProof/>
                <w:webHidden/>
                <w:lang w:val="es-CO"/>
              </w:rPr>
              <w:fldChar w:fldCharType="end"/>
            </w:r>
          </w:hyperlink>
        </w:p>
        <w:p w14:paraId="70CF7BA1" w14:textId="77777777" w:rsidR="006E0457" w:rsidRPr="009A63A5" w:rsidRDefault="006E0457">
          <w:pPr>
            <w:rPr>
              <w:rFonts w:cs="Times New Roman"/>
              <w:lang w:val="es-CO"/>
            </w:rPr>
          </w:pPr>
          <w:r w:rsidRPr="009A63A5">
            <w:rPr>
              <w:rFonts w:cs="Times New Roman"/>
              <w:b/>
              <w:bCs/>
              <w:noProof/>
              <w:szCs w:val="24"/>
              <w:lang w:val="es-CO"/>
            </w:rPr>
            <w:fldChar w:fldCharType="end"/>
          </w:r>
        </w:p>
      </w:sdtContent>
    </w:sdt>
    <w:p w14:paraId="62C6C6FF" w14:textId="77777777" w:rsidR="006E0457" w:rsidRPr="00624617" w:rsidRDefault="006E0457">
      <w:pPr>
        <w:pStyle w:val="TableofFigures"/>
        <w:tabs>
          <w:tab w:val="right" w:leader="dot" w:pos="9350"/>
        </w:tabs>
        <w:rPr>
          <w:rFonts w:cs="Times New Roman"/>
          <w:b/>
          <w:lang w:val="es-CO"/>
        </w:rPr>
      </w:pPr>
      <w:r w:rsidRPr="00624617">
        <w:rPr>
          <w:rFonts w:cs="Times New Roman"/>
          <w:b/>
          <w:lang w:val="es-CO"/>
        </w:rPr>
        <w:t>Tabla de Figuras</w:t>
      </w:r>
    </w:p>
    <w:p w14:paraId="7ECD1A0C" w14:textId="77777777" w:rsidR="00CB04AC" w:rsidRPr="009A63A5" w:rsidRDefault="00CB04AC">
      <w:pPr>
        <w:pStyle w:val="TableofFigures"/>
        <w:tabs>
          <w:tab w:val="right" w:leader="dot" w:pos="9350"/>
        </w:tabs>
        <w:rPr>
          <w:rFonts w:asciiTheme="minorHAnsi" w:eastAsiaTheme="minorEastAsia" w:hAnsiTheme="minorHAnsi"/>
          <w:noProof/>
          <w:sz w:val="22"/>
          <w:lang w:val="es-CO"/>
        </w:rPr>
      </w:pPr>
      <w:r w:rsidRPr="00624617">
        <w:rPr>
          <w:rFonts w:cs="Times New Roman"/>
          <w:lang w:val="es-CO"/>
        </w:rPr>
        <w:fldChar w:fldCharType="begin"/>
      </w:r>
      <w:r w:rsidRPr="007D60F7">
        <w:rPr>
          <w:rFonts w:cs="Times New Roman"/>
          <w:lang w:val="es-CO"/>
        </w:rPr>
        <w:instrText xml:space="preserve"> TOC \h \z \c "Fig" </w:instrText>
      </w:r>
      <w:r w:rsidRPr="00624617">
        <w:rPr>
          <w:rFonts w:cs="Times New Roman"/>
          <w:lang w:val="es-CO"/>
        </w:rPr>
        <w:fldChar w:fldCharType="separate"/>
      </w:r>
      <w:hyperlink w:anchor="_Toc56185836" w:history="1">
        <w:r w:rsidRPr="007D60F7">
          <w:rPr>
            <w:rStyle w:val="Hyperlink"/>
            <w:rFonts w:cs="Times New Roman"/>
            <w:noProof/>
            <w:lang w:val="es-CO"/>
          </w:rPr>
          <w:t>Fig 1 Zona de estudio</w:t>
        </w:r>
        <w:r w:rsidRPr="009A63A5">
          <w:rPr>
            <w:noProof/>
            <w:webHidden/>
            <w:lang w:val="es-CO"/>
          </w:rPr>
          <w:tab/>
        </w:r>
        <w:r w:rsidRPr="009A63A5">
          <w:rPr>
            <w:noProof/>
            <w:webHidden/>
            <w:lang w:val="es-CO"/>
          </w:rPr>
          <w:fldChar w:fldCharType="begin"/>
        </w:r>
        <w:r w:rsidRPr="009A63A5">
          <w:rPr>
            <w:noProof/>
            <w:webHidden/>
            <w:lang w:val="es-CO"/>
          </w:rPr>
          <w:instrText xml:space="preserve"> PAGEREF _Toc56185836 \h </w:instrText>
        </w:r>
        <w:r w:rsidRPr="009A63A5">
          <w:rPr>
            <w:noProof/>
            <w:webHidden/>
            <w:lang w:val="es-CO"/>
          </w:rPr>
        </w:r>
        <w:r w:rsidRPr="009A63A5">
          <w:rPr>
            <w:noProof/>
            <w:webHidden/>
            <w:lang w:val="es-CO"/>
          </w:rPr>
          <w:fldChar w:fldCharType="separate"/>
        </w:r>
        <w:r w:rsidRPr="009A63A5">
          <w:rPr>
            <w:noProof/>
            <w:webHidden/>
            <w:lang w:val="es-CO"/>
          </w:rPr>
          <w:t>4</w:t>
        </w:r>
        <w:r w:rsidRPr="009A63A5">
          <w:rPr>
            <w:noProof/>
            <w:webHidden/>
            <w:lang w:val="es-CO"/>
          </w:rPr>
          <w:fldChar w:fldCharType="end"/>
        </w:r>
      </w:hyperlink>
    </w:p>
    <w:p w14:paraId="1D6D3067" w14:textId="77777777" w:rsidR="00CB04AC" w:rsidRPr="009A63A5" w:rsidRDefault="005669A6">
      <w:pPr>
        <w:pStyle w:val="TableofFigures"/>
        <w:tabs>
          <w:tab w:val="right" w:leader="dot" w:pos="9350"/>
        </w:tabs>
        <w:rPr>
          <w:rFonts w:asciiTheme="minorHAnsi" w:eastAsiaTheme="minorEastAsia" w:hAnsiTheme="minorHAnsi"/>
          <w:noProof/>
          <w:sz w:val="22"/>
          <w:lang w:val="es-CO"/>
        </w:rPr>
      </w:pPr>
      <w:hyperlink w:anchor="_Toc56185837" w:history="1">
        <w:r w:rsidR="00CB04AC" w:rsidRPr="007D60F7">
          <w:rPr>
            <w:rStyle w:val="Hyperlink"/>
            <w:noProof/>
            <w:lang w:val="es-CO"/>
          </w:rPr>
          <w:t>Fig 2 Flujo de trabaj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7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0E6A495" w14:textId="47CF6979" w:rsidR="00CB04AC" w:rsidRPr="009A63A5" w:rsidRDefault="007A0815">
      <w:pPr>
        <w:pStyle w:val="TableofFigures"/>
        <w:tabs>
          <w:tab w:val="right" w:leader="dot" w:pos="9350"/>
        </w:tabs>
        <w:rPr>
          <w:rFonts w:asciiTheme="minorHAnsi" w:eastAsiaTheme="minorEastAsia" w:hAnsiTheme="minorHAnsi"/>
          <w:noProof/>
          <w:sz w:val="22"/>
          <w:lang w:val="es-CO"/>
        </w:rPr>
      </w:pPr>
      <w:r>
        <w:fldChar w:fldCharType="begin"/>
      </w:r>
      <w:r>
        <w:instrText xml:space="preserve"> HYPERLINK \l "_Toc56185838" </w:instrText>
      </w:r>
      <w:r>
        <w:fldChar w:fldCharType="separate"/>
      </w:r>
      <w:del w:id="0" w:author="Montenegro, Frank David (Alliance Bioversity-CIAT)" w:date="2020-12-18T16:49:00Z">
        <w:r w:rsidR="00CB04AC" w:rsidRPr="007D60F7" w:rsidDel="007A0147">
          <w:rPr>
            <w:rStyle w:val="Hyperlink"/>
            <w:noProof/>
            <w:lang w:val="es-CO"/>
          </w:rPr>
          <w:delText>Fig.</w:delText>
        </w:r>
      </w:del>
      <w:ins w:id="1" w:author="Montenegro, Frank David (Alliance Bioversity-CIAT)" w:date="2020-12-18T16:49:00Z">
        <w:r w:rsidR="007A0147">
          <w:rPr>
            <w:rStyle w:val="Hyperlink"/>
            <w:noProof/>
            <w:lang w:val="es-CO"/>
          </w:rPr>
          <w:t>Fig.</w:t>
        </w:r>
      </w:ins>
      <w:r w:rsidR="00CB04AC" w:rsidRPr="007D60F7">
        <w:rPr>
          <w:rStyle w:val="Hyperlink"/>
          <w:noProof/>
          <w:lang w:val="es-CO"/>
        </w:rPr>
        <w:t xml:space="preserve"> 3 Datos corregi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0</w:t>
      </w:r>
      <w:r w:rsidR="00CB04AC" w:rsidRPr="009A63A5">
        <w:rPr>
          <w:noProof/>
          <w:webHidden/>
          <w:lang w:val="es-CO"/>
        </w:rPr>
        <w:fldChar w:fldCharType="end"/>
      </w:r>
      <w:r>
        <w:rPr>
          <w:noProof/>
          <w:lang w:val="es-CO"/>
        </w:rPr>
        <w:fldChar w:fldCharType="end"/>
      </w:r>
    </w:p>
    <w:p w14:paraId="2B448E58" w14:textId="7B0E1148" w:rsidR="00CB04AC" w:rsidRPr="009A63A5" w:rsidRDefault="007A0815">
      <w:pPr>
        <w:pStyle w:val="TableofFigures"/>
        <w:tabs>
          <w:tab w:val="right" w:leader="dot" w:pos="9350"/>
        </w:tabs>
        <w:rPr>
          <w:rFonts w:asciiTheme="minorHAnsi" w:eastAsiaTheme="minorEastAsia" w:hAnsiTheme="minorHAnsi"/>
          <w:noProof/>
          <w:sz w:val="22"/>
          <w:lang w:val="es-CO"/>
        </w:rPr>
      </w:pPr>
      <w:r>
        <w:fldChar w:fldCharType="begin"/>
      </w:r>
      <w:r>
        <w:instrText xml:space="preserve"> HYPERLINK \l "_Toc56185839" </w:instrText>
      </w:r>
      <w:r>
        <w:fldChar w:fldCharType="separate"/>
      </w:r>
      <w:del w:id="2" w:author="Montenegro, Frank David (Alliance Bioversity-CIAT)" w:date="2020-12-18T16:49:00Z">
        <w:r w:rsidR="00CB04AC" w:rsidRPr="007D60F7" w:rsidDel="007A0147">
          <w:rPr>
            <w:rStyle w:val="Hyperlink"/>
            <w:noProof/>
            <w:lang w:val="es-CO"/>
          </w:rPr>
          <w:delText>Fig.</w:delText>
        </w:r>
      </w:del>
      <w:ins w:id="3" w:author="Montenegro, Frank David (Alliance Bioversity-CIAT)" w:date="2020-12-18T16:49:00Z">
        <w:r w:rsidR="007A0147">
          <w:rPr>
            <w:rStyle w:val="Hyperlink"/>
            <w:noProof/>
            <w:lang w:val="es-CO"/>
          </w:rPr>
          <w:t>Fig.</w:t>
        </w:r>
      </w:ins>
      <w:r w:rsidR="00CB04AC" w:rsidRPr="007D60F7">
        <w:rPr>
          <w:rStyle w:val="Hyperlink"/>
          <w:noProof/>
          <w:lang w:val="es-CO"/>
        </w:rPr>
        <w:t xml:space="preserve"> 4 imágenes Landsat por an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1</w:t>
      </w:r>
      <w:r w:rsidR="00CB04AC" w:rsidRPr="009A63A5">
        <w:rPr>
          <w:noProof/>
          <w:webHidden/>
          <w:lang w:val="es-CO"/>
        </w:rPr>
        <w:fldChar w:fldCharType="end"/>
      </w:r>
      <w:r>
        <w:rPr>
          <w:noProof/>
          <w:lang w:val="es-CO"/>
        </w:rPr>
        <w:fldChar w:fldCharType="end"/>
      </w:r>
    </w:p>
    <w:p w14:paraId="001591E0" w14:textId="77777777" w:rsidR="00CB04AC" w:rsidRPr="009A63A5" w:rsidRDefault="005669A6">
      <w:pPr>
        <w:pStyle w:val="TableofFigures"/>
        <w:tabs>
          <w:tab w:val="right" w:leader="dot" w:pos="9350"/>
        </w:tabs>
        <w:rPr>
          <w:rFonts w:asciiTheme="minorHAnsi" w:eastAsiaTheme="minorEastAsia" w:hAnsiTheme="minorHAnsi"/>
          <w:noProof/>
          <w:sz w:val="22"/>
          <w:lang w:val="es-CO"/>
        </w:rPr>
      </w:pPr>
      <w:hyperlink w:anchor="_Toc56185840" w:history="1">
        <w:r w:rsidR="00CB04AC" w:rsidRPr="007D60F7">
          <w:rPr>
            <w:rStyle w:val="Hyperlink"/>
            <w:noProof/>
            <w:lang w:val="es-CO"/>
          </w:rPr>
          <w:t>Fig 5 A) imagane Landsat sin correcion B) imagen Landsat con correccion</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4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2</w:t>
        </w:r>
        <w:r w:rsidR="00CB04AC" w:rsidRPr="009A63A5">
          <w:rPr>
            <w:noProof/>
            <w:webHidden/>
            <w:lang w:val="es-CO"/>
          </w:rPr>
          <w:fldChar w:fldCharType="end"/>
        </w:r>
      </w:hyperlink>
    </w:p>
    <w:p w14:paraId="5689FD6D" w14:textId="65B9FE8D" w:rsidR="00CB04AC" w:rsidRPr="009A63A5" w:rsidRDefault="007A0815">
      <w:pPr>
        <w:pStyle w:val="TableofFigures"/>
        <w:tabs>
          <w:tab w:val="right" w:leader="dot" w:pos="9350"/>
        </w:tabs>
        <w:rPr>
          <w:rFonts w:asciiTheme="minorHAnsi" w:eastAsiaTheme="minorEastAsia" w:hAnsiTheme="minorHAnsi"/>
          <w:noProof/>
          <w:sz w:val="22"/>
          <w:lang w:val="es-CO"/>
        </w:rPr>
      </w:pPr>
      <w:r>
        <w:fldChar w:fldCharType="begin"/>
      </w:r>
      <w:r>
        <w:instrText xml:space="preserve"> HYPERLINK \l "_Toc56185841" </w:instrText>
      </w:r>
      <w:r>
        <w:fldChar w:fldCharType="separate"/>
      </w:r>
      <w:del w:id="4" w:author="Montenegro, Frank David (Alliance Bioversity-CIAT)" w:date="2020-12-18T16:49:00Z">
        <w:r w:rsidR="00CB04AC" w:rsidRPr="007D60F7" w:rsidDel="007A0147">
          <w:rPr>
            <w:rStyle w:val="Hyperlink"/>
            <w:noProof/>
            <w:lang w:val="es-CO"/>
          </w:rPr>
          <w:delText>Fig.</w:delText>
        </w:r>
      </w:del>
      <w:ins w:id="5" w:author="Montenegro, Frank David (Alliance Bioversity-CIAT)" w:date="2020-12-18T16:49:00Z">
        <w:r w:rsidR="007A0147">
          <w:rPr>
            <w:rStyle w:val="Hyperlink"/>
            <w:noProof/>
            <w:lang w:val="es-CO"/>
          </w:rPr>
          <w:t>Fig.</w:t>
        </w:r>
      </w:ins>
      <w:r w:rsidR="00CB04AC" w:rsidRPr="007D60F7">
        <w:rPr>
          <w:rStyle w:val="Hyperlink"/>
          <w:noProof/>
          <w:lang w:val="es-CO"/>
        </w:rPr>
        <w:t xml:space="preserve"> 6 A)imagen con nubes. B) imagen con mascara de nube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4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2</w:t>
      </w:r>
      <w:r w:rsidR="00CB04AC" w:rsidRPr="009A63A5">
        <w:rPr>
          <w:noProof/>
          <w:webHidden/>
          <w:lang w:val="es-CO"/>
        </w:rPr>
        <w:fldChar w:fldCharType="end"/>
      </w:r>
      <w:r>
        <w:rPr>
          <w:noProof/>
          <w:lang w:val="es-CO"/>
        </w:rPr>
        <w:fldChar w:fldCharType="end"/>
      </w:r>
    </w:p>
    <w:p w14:paraId="06CC25E4" w14:textId="5D501488" w:rsidR="00CB04AC" w:rsidRPr="009A63A5" w:rsidRDefault="007A0815">
      <w:pPr>
        <w:pStyle w:val="TableofFigures"/>
        <w:tabs>
          <w:tab w:val="right" w:leader="dot" w:pos="9350"/>
        </w:tabs>
        <w:rPr>
          <w:rFonts w:asciiTheme="minorHAnsi" w:eastAsiaTheme="minorEastAsia" w:hAnsiTheme="minorHAnsi"/>
          <w:noProof/>
          <w:sz w:val="22"/>
          <w:lang w:val="es-CO"/>
        </w:rPr>
      </w:pPr>
      <w:r>
        <w:fldChar w:fldCharType="begin"/>
      </w:r>
      <w:r>
        <w:instrText xml:space="preserve"> HYPERLINK "file:///D:\\repos\\CIAT\\IDB_PROJECT\\documents\\Second%20Technical%20Report.docx" \l "_Toc56185842" </w:instrText>
      </w:r>
      <w:r>
        <w:fldChar w:fldCharType="separate"/>
      </w:r>
      <w:del w:id="6" w:author="Montenegro, Frank David (Alliance Bioversity-CIAT)" w:date="2020-12-18T16:49:00Z">
        <w:r w:rsidR="00CB04AC" w:rsidRPr="007D60F7" w:rsidDel="007A0147">
          <w:rPr>
            <w:rStyle w:val="Hyperlink"/>
            <w:noProof/>
            <w:lang w:val="es-CO"/>
          </w:rPr>
          <w:delText>Fig.</w:delText>
        </w:r>
      </w:del>
      <w:ins w:id="7" w:author="Montenegro, Frank David (Alliance Bioversity-CIAT)" w:date="2020-12-18T16:49:00Z">
        <w:r w:rsidR="007A0147">
          <w:rPr>
            <w:rStyle w:val="Hyperlink"/>
            <w:noProof/>
            <w:lang w:val="es-CO"/>
          </w:rPr>
          <w:t>Fig.</w:t>
        </w:r>
      </w:ins>
      <w:r w:rsidR="00CB04AC" w:rsidRPr="007D60F7">
        <w:rPr>
          <w:rStyle w:val="Hyperlink"/>
          <w:noProof/>
          <w:lang w:val="es-CO"/>
        </w:rPr>
        <w:t xml:space="preserve"> 7 serie de tiempo 2011 a 2019</w:t>
      </w:r>
      <w:r w:rsidR="00CB04AC" w:rsidRPr="009A63A5">
        <w:rPr>
          <w:noProof/>
          <w:webHidden/>
          <w:lang w:val="es-CO"/>
        </w:rPr>
        <w:tab/>
      </w:r>
      <w:r w:rsidR="00CB04AC" w:rsidRPr="00A11722">
        <w:rPr>
          <w:noProof/>
          <w:webHidden/>
          <w:lang w:val="es-CO"/>
        </w:rPr>
        <w:fldChar w:fldCharType="begin"/>
      </w:r>
      <w:r w:rsidR="00CB04AC" w:rsidRPr="009A63A5">
        <w:rPr>
          <w:noProof/>
          <w:webHidden/>
          <w:lang w:val="es-CO"/>
        </w:rPr>
        <w:instrText xml:space="preserve"> PAGEREF _Toc56185842 \h </w:instrText>
      </w:r>
      <w:r w:rsidR="00CB04AC" w:rsidRPr="00A11722">
        <w:rPr>
          <w:noProof/>
          <w:webHidden/>
          <w:lang w:val="es-CO"/>
        </w:rPr>
      </w:r>
      <w:r w:rsidR="00CB04AC" w:rsidRPr="00A11722">
        <w:rPr>
          <w:noProof/>
          <w:webHidden/>
          <w:lang w:val="es-CO"/>
        </w:rPr>
        <w:fldChar w:fldCharType="separate"/>
      </w:r>
      <w:r w:rsidR="00CB04AC" w:rsidRPr="009A63A5">
        <w:rPr>
          <w:noProof/>
          <w:webHidden/>
          <w:lang w:val="es-CO"/>
        </w:rPr>
        <w:t>13</w:t>
      </w:r>
      <w:r w:rsidR="00CB04AC" w:rsidRPr="00A11722">
        <w:rPr>
          <w:noProof/>
          <w:webHidden/>
          <w:lang w:val="es-CO"/>
        </w:rPr>
        <w:fldChar w:fldCharType="end"/>
      </w:r>
      <w:r>
        <w:rPr>
          <w:noProof/>
          <w:lang w:val="es-CO"/>
        </w:rPr>
        <w:fldChar w:fldCharType="end"/>
      </w:r>
    </w:p>
    <w:p w14:paraId="60D658D1" w14:textId="77777777" w:rsidR="00451FA4" w:rsidRPr="00624617" w:rsidRDefault="00CB04AC">
      <w:pPr>
        <w:rPr>
          <w:rFonts w:cs="Times New Roman"/>
          <w:lang w:val="es-CO"/>
        </w:rPr>
      </w:pPr>
      <w:r w:rsidRPr="00624617">
        <w:rPr>
          <w:rFonts w:cs="Times New Roman"/>
          <w:lang w:val="es-CO"/>
        </w:rPr>
        <w:fldChar w:fldCharType="end"/>
      </w:r>
    </w:p>
    <w:p w14:paraId="1A1A4496" w14:textId="77777777" w:rsidR="006E0457" w:rsidRPr="004A3E87" w:rsidRDefault="006E0457" w:rsidP="006E0457">
      <w:pPr>
        <w:spacing w:after="0"/>
        <w:rPr>
          <w:rFonts w:cs="Times New Roman"/>
          <w:b/>
          <w:lang w:val="es-CO"/>
        </w:rPr>
      </w:pPr>
      <w:r w:rsidRPr="004A3E87">
        <w:rPr>
          <w:rFonts w:cs="Times New Roman"/>
          <w:b/>
          <w:lang w:val="es-CO"/>
        </w:rPr>
        <w:t>Tabla de tablas</w:t>
      </w:r>
    </w:p>
    <w:p w14:paraId="7CC5EF3A" w14:textId="77777777" w:rsidR="00CB04AC" w:rsidRPr="00A11722" w:rsidRDefault="00CB04AC">
      <w:pPr>
        <w:pStyle w:val="TableofFigures"/>
        <w:tabs>
          <w:tab w:val="right" w:leader="dot" w:pos="9350"/>
        </w:tabs>
        <w:rPr>
          <w:rFonts w:asciiTheme="minorHAnsi" w:eastAsiaTheme="minorEastAsia" w:hAnsiTheme="minorHAnsi"/>
          <w:noProof/>
          <w:sz w:val="22"/>
          <w:lang w:val="es-CO"/>
        </w:rPr>
      </w:pPr>
      <w:r w:rsidRPr="00624617">
        <w:rPr>
          <w:rFonts w:cs="Times New Roman"/>
          <w:lang w:val="es-CO"/>
        </w:rPr>
        <w:fldChar w:fldCharType="begin"/>
      </w:r>
      <w:r w:rsidRPr="007D60F7">
        <w:rPr>
          <w:rFonts w:cs="Times New Roman"/>
          <w:lang w:val="es-CO"/>
        </w:rPr>
        <w:instrText xml:space="preserve"> TOC \h \z \c "Table" </w:instrText>
      </w:r>
      <w:r w:rsidRPr="00624617">
        <w:rPr>
          <w:rFonts w:cs="Times New Roman"/>
          <w:lang w:val="es-CO"/>
        </w:rPr>
        <w:fldChar w:fldCharType="separate"/>
      </w:r>
      <w:hyperlink w:anchor="_Toc56185855" w:history="1">
        <w:r w:rsidRPr="007D60F7">
          <w:rPr>
            <w:rStyle w:val="Hyperlink"/>
            <w:rFonts w:cs="Times New Roman"/>
            <w:noProof/>
            <w:lang w:val="es-CO"/>
          </w:rPr>
          <w:t>Tabla 1 Número de puntos por Provincia</w:t>
        </w:r>
        <w:r w:rsidRPr="00A11722">
          <w:rPr>
            <w:noProof/>
            <w:webHidden/>
            <w:lang w:val="es-CO"/>
          </w:rPr>
          <w:tab/>
        </w:r>
        <w:r w:rsidRPr="00A11722">
          <w:rPr>
            <w:noProof/>
            <w:webHidden/>
            <w:lang w:val="es-CO"/>
          </w:rPr>
          <w:fldChar w:fldCharType="begin"/>
        </w:r>
        <w:r w:rsidRPr="00A11722">
          <w:rPr>
            <w:noProof/>
            <w:webHidden/>
            <w:lang w:val="es-CO"/>
          </w:rPr>
          <w:instrText xml:space="preserve"> PAGEREF _Toc56185855 \h </w:instrText>
        </w:r>
        <w:r w:rsidRPr="00A11722">
          <w:rPr>
            <w:noProof/>
            <w:webHidden/>
            <w:lang w:val="es-CO"/>
          </w:rPr>
        </w:r>
        <w:r w:rsidRPr="00A11722">
          <w:rPr>
            <w:noProof/>
            <w:webHidden/>
            <w:lang w:val="es-CO"/>
          </w:rPr>
          <w:fldChar w:fldCharType="separate"/>
        </w:r>
        <w:r w:rsidRPr="00A11722">
          <w:rPr>
            <w:noProof/>
            <w:webHidden/>
            <w:lang w:val="es-CO"/>
          </w:rPr>
          <w:t>5</w:t>
        </w:r>
        <w:r w:rsidRPr="00A11722">
          <w:rPr>
            <w:noProof/>
            <w:webHidden/>
            <w:lang w:val="es-CO"/>
          </w:rPr>
          <w:fldChar w:fldCharType="end"/>
        </w:r>
      </w:hyperlink>
    </w:p>
    <w:p w14:paraId="507781E0" w14:textId="77777777" w:rsidR="00CB04AC" w:rsidRPr="00A11722" w:rsidRDefault="005669A6">
      <w:pPr>
        <w:pStyle w:val="TableofFigures"/>
        <w:tabs>
          <w:tab w:val="right" w:leader="dot" w:pos="9350"/>
        </w:tabs>
        <w:rPr>
          <w:rFonts w:asciiTheme="minorHAnsi" w:eastAsiaTheme="minorEastAsia" w:hAnsiTheme="minorHAnsi"/>
          <w:noProof/>
          <w:sz w:val="22"/>
          <w:lang w:val="es-CO"/>
        </w:rPr>
      </w:pPr>
      <w:hyperlink w:anchor="_Toc56185856" w:history="1">
        <w:r w:rsidR="00CB04AC" w:rsidRPr="007D60F7">
          <w:rPr>
            <w:rStyle w:val="Hyperlink"/>
            <w:rFonts w:cs="Times New Roman"/>
            <w:noProof/>
            <w:lang w:val="es-CO"/>
          </w:rPr>
          <w:t>Tabla 2 Corrección de puntos</w:t>
        </w:r>
        <w:r w:rsidR="00CB04AC" w:rsidRPr="00A11722">
          <w:rPr>
            <w:noProof/>
            <w:webHidden/>
            <w:lang w:val="es-CO"/>
          </w:rPr>
          <w:tab/>
        </w:r>
        <w:r w:rsidR="00CB04AC" w:rsidRPr="00A11722">
          <w:rPr>
            <w:noProof/>
            <w:webHidden/>
            <w:lang w:val="es-CO"/>
          </w:rPr>
          <w:fldChar w:fldCharType="begin"/>
        </w:r>
        <w:r w:rsidR="00CB04AC" w:rsidRPr="00A11722">
          <w:rPr>
            <w:noProof/>
            <w:webHidden/>
            <w:lang w:val="es-CO"/>
          </w:rPr>
          <w:instrText xml:space="preserve"> PAGEREF _Toc56185856 \h </w:instrText>
        </w:r>
        <w:r w:rsidR="00CB04AC" w:rsidRPr="00A11722">
          <w:rPr>
            <w:noProof/>
            <w:webHidden/>
            <w:lang w:val="es-CO"/>
          </w:rPr>
        </w:r>
        <w:r w:rsidR="00CB04AC" w:rsidRPr="00A11722">
          <w:rPr>
            <w:noProof/>
            <w:webHidden/>
            <w:lang w:val="es-CO"/>
          </w:rPr>
          <w:fldChar w:fldCharType="separate"/>
        </w:r>
        <w:r w:rsidR="00CB04AC" w:rsidRPr="00A11722">
          <w:rPr>
            <w:noProof/>
            <w:webHidden/>
            <w:lang w:val="es-CO"/>
          </w:rPr>
          <w:t>10</w:t>
        </w:r>
        <w:r w:rsidR="00CB04AC" w:rsidRPr="00A11722">
          <w:rPr>
            <w:noProof/>
            <w:webHidden/>
            <w:lang w:val="es-CO"/>
          </w:rPr>
          <w:fldChar w:fldCharType="end"/>
        </w:r>
      </w:hyperlink>
    </w:p>
    <w:p w14:paraId="13BE4751" w14:textId="77777777" w:rsidR="00CB04AC" w:rsidRPr="00A11722" w:rsidRDefault="005669A6">
      <w:pPr>
        <w:pStyle w:val="TableofFigures"/>
        <w:tabs>
          <w:tab w:val="right" w:leader="dot" w:pos="9350"/>
        </w:tabs>
        <w:rPr>
          <w:rFonts w:asciiTheme="minorHAnsi" w:eastAsiaTheme="minorEastAsia" w:hAnsiTheme="minorHAnsi"/>
          <w:noProof/>
          <w:sz w:val="22"/>
          <w:lang w:val="es-CO"/>
        </w:rPr>
      </w:pPr>
      <w:hyperlink w:anchor="_Toc56185857" w:history="1">
        <w:r w:rsidR="00CB04AC" w:rsidRPr="007D60F7">
          <w:rPr>
            <w:rStyle w:val="Hyperlink"/>
            <w:noProof/>
            <w:lang w:val="es-CO"/>
          </w:rPr>
          <w:t>Tabla 3 porcentaje de PATCA</w:t>
        </w:r>
        <w:r w:rsidR="00CB04AC" w:rsidRPr="00A11722">
          <w:rPr>
            <w:noProof/>
            <w:webHidden/>
            <w:lang w:val="es-CO"/>
          </w:rPr>
          <w:tab/>
        </w:r>
        <w:r w:rsidR="00CB04AC" w:rsidRPr="00A11722">
          <w:rPr>
            <w:noProof/>
            <w:webHidden/>
            <w:lang w:val="es-CO"/>
          </w:rPr>
          <w:fldChar w:fldCharType="begin"/>
        </w:r>
        <w:r w:rsidR="00CB04AC" w:rsidRPr="00A11722">
          <w:rPr>
            <w:noProof/>
            <w:webHidden/>
            <w:lang w:val="es-CO"/>
          </w:rPr>
          <w:instrText xml:space="preserve"> PAGEREF _Toc56185857 \h </w:instrText>
        </w:r>
        <w:r w:rsidR="00CB04AC" w:rsidRPr="00A11722">
          <w:rPr>
            <w:noProof/>
            <w:webHidden/>
            <w:lang w:val="es-CO"/>
          </w:rPr>
        </w:r>
        <w:r w:rsidR="00CB04AC" w:rsidRPr="00A11722">
          <w:rPr>
            <w:noProof/>
            <w:webHidden/>
            <w:lang w:val="es-CO"/>
          </w:rPr>
          <w:fldChar w:fldCharType="separate"/>
        </w:r>
        <w:r w:rsidR="00CB04AC" w:rsidRPr="00A11722">
          <w:rPr>
            <w:noProof/>
            <w:webHidden/>
            <w:lang w:val="es-CO"/>
          </w:rPr>
          <w:t>10</w:t>
        </w:r>
        <w:r w:rsidR="00CB04AC" w:rsidRPr="00A11722">
          <w:rPr>
            <w:noProof/>
            <w:webHidden/>
            <w:lang w:val="es-CO"/>
          </w:rPr>
          <w:fldChar w:fldCharType="end"/>
        </w:r>
      </w:hyperlink>
    </w:p>
    <w:p w14:paraId="05C2B935" w14:textId="77777777" w:rsidR="00451FA4" w:rsidRPr="00624617" w:rsidRDefault="00CB04AC">
      <w:pPr>
        <w:rPr>
          <w:rFonts w:cs="Times New Roman"/>
          <w:lang w:val="es-CO"/>
        </w:rPr>
      </w:pPr>
      <w:r w:rsidRPr="00624617">
        <w:rPr>
          <w:rFonts w:cs="Times New Roman"/>
          <w:lang w:val="es-CO"/>
        </w:rPr>
        <w:fldChar w:fldCharType="end"/>
      </w:r>
    </w:p>
    <w:p w14:paraId="673E4D93" w14:textId="61D6FB9F" w:rsidR="008F43BE" w:rsidRDefault="008F43BE" w:rsidP="00E36D84">
      <w:pPr>
        <w:pStyle w:val="Heading1"/>
        <w:numPr>
          <w:ilvl w:val="0"/>
          <w:numId w:val="6"/>
        </w:numPr>
        <w:rPr>
          <w:rFonts w:cs="Times New Roman"/>
          <w:b/>
          <w:lang w:val="es-CO"/>
        </w:rPr>
      </w:pPr>
      <w:bookmarkStart w:id="8" w:name="_Toc56185768"/>
      <w:r>
        <w:rPr>
          <w:rFonts w:cs="Times New Roman"/>
          <w:b/>
          <w:lang w:val="es-CO"/>
        </w:rPr>
        <w:lastRenderedPageBreak/>
        <w:t>ESTADO DEL ARTE</w:t>
      </w:r>
    </w:p>
    <w:p w14:paraId="2FDF764B" w14:textId="397E27C2" w:rsidR="00F7024B" w:rsidRDefault="00E1185B" w:rsidP="00450760">
      <w:pPr>
        <w:jc w:val="both"/>
        <w:rPr>
          <w:lang w:val="es-CO"/>
        </w:rPr>
      </w:pPr>
      <w:r>
        <w:rPr>
          <w:lang w:val="es-CO"/>
        </w:rPr>
        <w:t>los granjeros constantemente buscan caminos para maximizar su producción</w:t>
      </w:r>
      <w:r w:rsidR="000843EF">
        <w:rPr>
          <w:lang w:val="es-CO"/>
        </w:rPr>
        <w:t xml:space="preserve"> y con el</w:t>
      </w:r>
      <w:r>
        <w:rPr>
          <w:lang w:val="es-CO"/>
        </w:rPr>
        <w:t xml:space="preserve"> </w:t>
      </w:r>
      <w:r w:rsidR="000843EF">
        <w:rPr>
          <w:lang w:val="es-CO"/>
        </w:rPr>
        <w:t>tiempo se ha logrado grandes avances en la tecnología orientados a la agricultura</w:t>
      </w:r>
      <w:r w:rsidR="00B51856">
        <w:rPr>
          <w:lang w:val="es-CO"/>
        </w:rPr>
        <w:t>.</w:t>
      </w:r>
      <w:r w:rsidR="000843EF">
        <w:rPr>
          <w:lang w:val="es-CO"/>
        </w:rPr>
        <w:t xml:space="preserve"> Una de estas tecnologías de gran auge es l</w:t>
      </w:r>
      <w:r w:rsidR="00B51856" w:rsidRPr="00B51856">
        <w:rPr>
          <w:lang w:val="es-CO"/>
        </w:rPr>
        <w:t>a percepción remota</w:t>
      </w:r>
      <w:r w:rsidR="000843EF">
        <w:rPr>
          <w:lang w:val="es-CO"/>
        </w:rPr>
        <w:t xml:space="preserve"> (PR). PR es</w:t>
      </w:r>
      <w:r w:rsidR="00B51856" w:rsidRPr="00B51856">
        <w:rPr>
          <w:lang w:val="es-CO"/>
        </w:rPr>
        <w:t xml:space="preserve"> un componente determinante </w:t>
      </w:r>
      <w:r w:rsidR="000843EF">
        <w:rPr>
          <w:lang w:val="es-CO"/>
        </w:rPr>
        <w:t>en</w:t>
      </w:r>
      <w:r w:rsidR="00B51856" w:rsidRPr="00B51856">
        <w:rPr>
          <w:lang w:val="es-CO"/>
        </w:rPr>
        <w:t xml:space="preserve"> la toma de decisiones al combinar información de múltiples fuentes </w:t>
      </w:r>
      <w:r w:rsidR="000843EF">
        <w:rPr>
          <w:lang w:val="es-CO"/>
        </w:rPr>
        <w:t xml:space="preserve">es útil </w:t>
      </w:r>
      <w:r w:rsidR="00B51856" w:rsidRPr="00B51856">
        <w:rPr>
          <w:lang w:val="es-CO"/>
        </w:rPr>
        <w:t>para detectar o evaluar factores limitantes, discriminación de cultivos, inventarios, etapas de crecimiento, vigor vegetal, necesidades nutrimentales, variación espacial de la productividad, estimación de la biomasa y rendimientos, superficies y muestreo de pro</w:t>
      </w:r>
      <w:r w:rsidR="000843EF">
        <w:rPr>
          <w:lang w:val="es-CO"/>
        </w:rPr>
        <w:t xml:space="preserve">piedades físicas y químicas de la vegetación </w:t>
      </w:r>
      <w:r w:rsidR="00B51856" w:rsidRPr="00B51856">
        <w:rPr>
          <w:lang w:val="es-CO"/>
        </w:rPr>
        <w:t>en complejos entornos biofísico</w:t>
      </w:r>
      <w:r w:rsidR="000843EF">
        <w:rPr>
          <w:lang w:val="es-CO"/>
        </w:rPr>
        <w:t>s mediante imágenes satelitales y drones</w:t>
      </w:r>
      <w:r w:rsidR="000843EF">
        <w:rPr>
          <w:lang w:val="es-CO"/>
        </w:rPr>
        <w:fldChar w:fldCharType="begin" w:fldLock="1"/>
      </w:r>
      <w:r w:rsidR="00706F87">
        <w:rPr>
          <w:lang w:val="es-CO"/>
        </w:rPr>
        <w:instrText>ADDIN CSL_CITATION {"citationItems":[{"id":"ITEM-1","itemData":{"DOI":"10.29312/remexca.v6i2.726","ISSN":"2007-0934","abstract":"La percepción remota es un componente determinante de diversas aplicaciones a través de disciplinas transversales como sistema de soporte a la toma de decisiones, al combinar información de múltiples fuentes y puede ser útil en aplicaciones agrícolas para detectar o evaluar factores limitantes, discriminación de cultivos, inventarios, etapas de crecimiento, vigor vegetal, necesidades nutrimentales, variación espacial de la productividad, estimación de la biomasa y rendimientos, superficies y muestreo de propiedades físicas y químicas del suelo en complejos entornos biofísicos mediante imágenes satelitales. Puede proporcionar a administradores de predios datos que les permitan tomar decisiones rápidas sobre sus operaciones a distintas escalas espaciales. Sin embargo, los datos derivados de esta técnica, no se han utilizado a su máximo potencial para la gestión de los cultivos, en gran parte, debido a que estos datos no están disponibles para los investigadores y agricultores, y a la comprensión de las características de los sensores como resolución espacial, espectral y radiométrica, fecha de adquisición al integrarla con información convencional, derivada de estudio de campo con datos de percepción remota. La agricultura de precisión (PA) con el uso de percepción remota (PR), sistemas de información geográfica (SIG) y sistemas de posicionamiento global (GPS) es potencialmente, una de las más poderosas herramientas, procesos y técnicas para la competitividad de la agricultura. El objetivo de este trabajo fue revisar la situación actual y el desarrollo de las aplicaciones documentadas, ventajas, limitaciones, estrategias y perspectivas del futuro de la percepción remota, con especial énfasis en la agricultura, la contribución de los componentes bioquímicos de la vegetación en la señal espectral y los índices espectrales, se comparan y se resumen en detalle.","author":[{"dropping-particle":"","family":"Aguilar Rivera","given":"Noé","non-dropping-particle":"","parse-names":false,"suffix":""}],"container-title":"Revista Mexicana de Ciencias Agrícolas","id":"ITEM-1","issue":"2","issued":{"date-parts":[["2015"]]},"page":"399-405","title":"Percepción remota como herramienta de competitividad de la agricultura","type":"article-journal","volume":"6"},"uris":["http://www.mendeley.com/documents/?uuid=1731677b-383b-4ba5-aac1-39f49042ccf4"]}],"mendeley":{"formattedCitation":"(Aguilar Rivera, 2015)","plainTextFormattedCitation":"(Aguilar Rivera, 2015)","previouslyFormattedCitation":"(Aguilar Rivera, 2015)"},"properties":{"noteIndex":0},"schema":"https://github.com/citation-style-language/schema/raw/master/csl-citation.json"}</w:instrText>
      </w:r>
      <w:r w:rsidR="000843EF">
        <w:rPr>
          <w:lang w:val="es-CO"/>
        </w:rPr>
        <w:fldChar w:fldCharType="separate"/>
      </w:r>
      <w:r w:rsidR="000843EF" w:rsidRPr="000843EF">
        <w:rPr>
          <w:noProof/>
          <w:lang w:val="es-CO"/>
        </w:rPr>
        <w:t>(Aguilar Rivera, 2015)</w:t>
      </w:r>
      <w:r w:rsidR="000843EF">
        <w:rPr>
          <w:lang w:val="es-CO"/>
        </w:rPr>
        <w:fldChar w:fldCharType="end"/>
      </w:r>
      <w:r w:rsidR="000843EF">
        <w:rPr>
          <w:lang w:val="es-CO"/>
        </w:rPr>
        <w:t>.</w:t>
      </w:r>
    </w:p>
    <w:p w14:paraId="18BF1938" w14:textId="583BBF7A" w:rsidR="000E2CDE" w:rsidRDefault="00F7024B" w:rsidP="00450760">
      <w:pPr>
        <w:jc w:val="both"/>
        <w:rPr>
          <w:lang w:val="es-CO"/>
        </w:rPr>
      </w:pPr>
      <w:r>
        <w:rPr>
          <w:lang w:val="es-CO"/>
        </w:rPr>
        <w:t xml:space="preserve">La detección de tendencias y detección de puntos de cambio son tareas comunes en el análisis de los datos de PR, </w:t>
      </w:r>
      <w:r w:rsidR="00706F87">
        <w:rPr>
          <w:lang w:val="es-CO"/>
        </w:rPr>
        <w:t>sobre los datos de años proporcionando por PR hay</w:t>
      </w:r>
      <w:r>
        <w:rPr>
          <w:lang w:val="es-CO"/>
        </w:rPr>
        <w:t xml:space="preserve"> muchos métodos </w:t>
      </w:r>
      <w:r w:rsidR="00706F87">
        <w:rPr>
          <w:lang w:val="es-CO"/>
        </w:rPr>
        <w:t>diferentes</w:t>
      </w:r>
      <w:r>
        <w:rPr>
          <w:lang w:val="es-CO"/>
        </w:rPr>
        <w:t xml:space="preserve"> propuestos para estos propósitos que incluyen Mann-</w:t>
      </w:r>
      <w:proofErr w:type="spellStart"/>
      <w:r>
        <w:rPr>
          <w:lang w:val="es-CO"/>
        </w:rPr>
        <w:t>Knedall</w:t>
      </w:r>
      <w:proofErr w:type="spellEnd"/>
      <w:r w:rsidR="00E900FF">
        <w:rPr>
          <w:lang w:val="es-CO"/>
        </w:rPr>
        <w:t xml:space="preserve"> and</w:t>
      </w:r>
      <w:r>
        <w:rPr>
          <w:lang w:val="es-CO"/>
        </w:rPr>
        <w:t xml:space="preserve"> </w:t>
      </w:r>
      <w:proofErr w:type="spellStart"/>
      <w:r>
        <w:rPr>
          <w:lang w:val="es-CO"/>
        </w:rPr>
        <w:t>Continus</w:t>
      </w:r>
      <w:proofErr w:type="spellEnd"/>
      <w:r>
        <w:rPr>
          <w:lang w:val="es-CO"/>
        </w:rPr>
        <w:t xml:space="preserve"> </w:t>
      </w:r>
      <w:proofErr w:type="spellStart"/>
      <w:r>
        <w:rPr>
          <w:lang w:val="es-CO"/>
        </w:rPr>
        <w:t>Change</w:t>
      </w:r>
      <w:proofErr w:type="spellEnd"/>
      <w:r>
        <w:rPr>
          <w:lang w:val="es-CO"/>
        </w:rPr>
        <w:t xml:space="preserve"> </w:t>
      </w:r>
      <w:proofErr w:type="spellStart"/>
      <w:r>
        <w:rPr>
          <w:lang w:val="es-CO"/>
        </w:rPr>
        <w:t>Detecction</w:t>
      </w:r>
      <w:proofErr w:type="spellEnd"/>
      <w:r>
        <w:rPr>
          <w:lang w:val="es-CO"/>
        </w:rPr>
        <w:t xml:space="preserve"> and </w:t>
      </w:r>
      <w:proofErr w:type="spellStart"/>
      <w:r>
        <w:rPr>
          <w:lang w:val="es-CO"/>
        </w:rPr>
        <w:t>Clasification</w:t>
      </w:r>
      <w:proofErr w:type="spellEnd"/>
      <w:r>
        <w:rPr>
          <w:lang w:val="es-CO"/>
        </w:rPr>
        <w:t xml:space="preserve"> (CCDC)</w:t>
      </w:r>
      <w:r w:rsidR="00706F87">
        <w:rPr>
          <w:lang w:val="es-CO"/>
        </w:rPr>
        <w:fldChar w:fldCharType="begin" w:fldLock="1"/>
      </w:r>
      <w:r w:rsidR="000E2CDE">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id":"ITEM-2","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2","issued":{"date-parts":[["2014"]]},"page":"152-171","title":"Continuous change detection and classification of land cover using all available Landsat data","type":"article-journal","volume":"144"},"uris":["http://www.mendeley.com/documents/?uuid=31171515-c886-4df7-9672-49df2870f81a"]}],"mendeley":{"formattedCitation":"(Militino et al., 2020; Zhu and Woodcock, 2014)","plainTextFormattedCitation":"(Militino et al., 2020; Zhu and Woodcock, 2014)","previouslyFormattedCitation":"(Militino et al., 2020; Zhu and Woodcock, 2014)"},"properties":{"noteIndex":0},"schema":"https://github.com/citation-style-language/schema/raw/master/csl-citation.json"}</w:instrText>
      </w:r>
      <w:r w:rsidR="00706F87">
        <w:rPr>
          <w:lang w:val="es-CO"/>
        </w:rPr>
        <w:fldChar w:fldCharType="separate"/>
      </w:r>
      <w:r w:rsidR="00706F87" w:rsidRPr="00706F87">
        <w:rPr>
          <w:noProof/>
          <w:lang w:val="es-CO"/>
        </w:rPr>
        <w:t>(</w:t>
      </w:r>
      <w:proofErr w:type="spellStart"/>
      <w:r w:rsidR="00706F87" w:rsidRPr="00706F87">
        <w:rPr>
          <w:noProof/>
          <w:lang w:val="es-CO"/>
        </w:rPr>
        <w:t>Militino</w:t>
      </w:r>
      <w:proofErr w:type="spellEnd"/>
      <w:r w:rsidR="00706F87" w:rsidRPr="00706F87">
        <w:rPr>
          <w:noProof/>
          <w:lang w:val="es-CO"/>
        </w:rPr>
        <w:t xml:space="preserve"> et al., 2020; Zhu and Woodcock, 2014)</w:t>
      </w:r>
      <w:r w:rsidR="00706F87">
        <w:rPr>
          <w:lang w:val="es-CO"/>
        </w:rPr>
        <w:fldChar w:fldCharType="end"/>
      </w:r>
      <w:r w:rsidR="000E2CDE">
        <w:rPr>
          <w:lang w:val="es-CO"/>
        </w:rPr>
        <w:t>.</w:t>
      </w:r>
    </w:p>
    <w:p w14:paraId="7B3523EB" w14:textId="3DFF3D93" w:rsidR="00450760" w:rsidRDefault="00706F87" w:rsidP="00450760">
      <w:pPr>
        <w:jc w:val="both"/>
        <w:rPr>
          <w:lang w:val="es-CO"/>
        </w:rPr>
      </w:pPr>
      <w:r>
        <w:rPr>
          <w:lang w:val="es-CO"/>
        </w:rPr>
        <w:t xml:space="preserve">Mann-Kendal </w:t>
      </w:r>
      <w:r w:rsidR="000E2CDE">
        <w:rPr>
          <w:lang w:val="es-CO"/>
        </w:rPr>
        <w:t xml:space="preserve">fue utilizado en el estudio de </w:t>
      </w:r>
      <w:r w:rsidR="000E2CDE">
        <w:rPr>
          <w:lang w:val="es-CO"/>
        </w:rPr>
        <w:fldChar w:fldCharType="begin" w:fldLock="1"/>
      </w:r>
      <w:r w:rsidR="004E49F9">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manualFormatting":"Militino et al., (2020)","plainTextFormattedCitation":"(Militino et al., 2020)","previouslyFormattedCitation":"(Militino et al., 2020)"},"properties":{"noteIndex":0},"schema":"https://github.com/citation-style-language/schema/raw/master/csl-citation.json"}</w:instrText>
      </w:r>
      <w:r w:rsidR="000E2CDE">
        <w:rPr>
          <w:lang w:val="es-CO"/>
        </w:rPr>
        <w:fldChar w:fldCharType="separate"/>
      </w:r>
      <w:r w:rsidR="000E2CDE" w:rsidRPr="000E2CDE">
        <w:rPr>
          <w:noProof/>
          <w:lang w:val="es-CO"/>
        </w:rPr>
        <w:t xml:space="preserve">Militino et al., </w:t>
      </w:r>
      <w:r w:rsidR="000E2CDE">
        <w:rPr>
          <w:noProof/>
          <w:lang w:val="es-CO"/>
        </w:rPr>
        <w:t>(</w:t>
      </w:r>
      <w:r w:rsidR="000E2CDE" w:rsidRPr="000E2CDE">
        <w:rPr>
          <w:noProof/>
          <w:lang w:val="es-CO"/>
        </w:rPr>
        <w:t>2020)</w:t>
      </w:r>
      <w:r w:rsidR="000E2CDE">
        <w:rPr>
          <w:lang w:val="es-CO"/>
        </w:rPr>
        <w:fldChar w:fldCharType="end"/>
      </w:r>
      <w:r w:rsidR="000E2CDE">
        <w:rPr>
          <w:lang w:val="es-CO"/>
        </w:rPr>
        <w:t xml:space="preserve"> </w:t>
      </w:r>
      <w:r w:rsidR="004C7B30">
        <w:rPr>
          <w:lang w:val="es-CO"/>
        </w:rPr>
        <w:t xml:space="preserve">para encontrar tendencias en la temperatura de día y de la noche, para esto fue utilizado </w:t>
      </w:r>
      <w:r w:rsidR="000E2CDE">
        <w:rPr>
          <w:lang w:val="es-CO"/>
        </w:rPr>
        <w:t xml:space="preserve">el producto MOD11A2 de </w:t>
      </w:r>
      <w:proofErr w:type="spellStart"/>
      <w:r w:rsidR="000E2CDE">
        <w:rPr>
          <w:lang w:val="es-CO"/>
        </w:rPr>
        <w:t>Land</w:t>
      </w:r>
      <w:proofErr w:type="spellEnd"/>
      <w:r w:rsidR="000E2CDE">
        <w:rPr>
          <w:lang w:val="es-CO"/>
        </w:rPr>
        <w:t xml:space="preserve"> Surface </w:t>
      </w:r>
      <w:proofErr w:type="spellStart"/>
      <w:r w:rsidR="000E2CDE">
        <w:rPr>
          <w:lang w:val="es-CO"/>
        </w:rPr>
        <w:t>Temperature</w:t>
      </w:r>
      <w:proofErr w:type="spellEnd"/>
      <w:r w:rsidR="000E2CDE">
        <w:rPr>
          <w:lang w:val="es-CO"/>
        </w:rPr>
        <w:t xml:space="preserve"> (LST) del satélite MODIS para la región de </w:t>
      </w:r>
      <w:proofErr w:type="spellStart"/>
      <w:r w:rsidR="000E2CDE">
        <w:rPr>
          <w:lang w:val="es-CO"/>
        </w:rPr>
        <w:t>Navarre</w:t>
      </w:r>
      <w:proofErr w:type="spellEnd"/>
      <w:r w:rsidR="000E2CDE">
        <w:rPr>
          <w:lang w:val="es-CO"/>
        </w:rPr>
        <w:t xml:space="preserve">, España. Utilizaron 216 imágenes de la media mensual de temperatura para 18 años </w:t>
      </w:r>
      <w:r w:rsidR="004C7B30">
        <w:rPr>
          <w:lang w:val="es-CO"/>
        </w:rPr>
        <w:t xml:space="preserve">iniciando en enero 2001 a diciembre del 2018. </w:t>
      </w:r>
      <w:proofErr w:type="spellStart"/>
      <w:r w:rsidR="00062643">
        <w:rPr>
          <w:lang w:val="es-CO"/>
        </w:rPr>
        <w:t>Militino</w:t>
      </w:r>
      <w:proofErr w:type="spellEnd"/>
      <w:r w:rsidR="00062643">
        <w:rPr>
          <w:lang w:val="es-CO"/>
        </w:rPr>
        <w:t xml:space="preserve"> encontró</w:t>
      </w:r>
      <w:r w:rsidR="00402653">
        <w:rPr>
          <w:lang w:val="es-CO"/>
        </w:rPr>
        <w:t xml:space="preserve"> en su estudio que para las temperaturas del </w:t>
      </w:r>
      <w:r w:rsidR="00450760">
        <w:rPr>
          <w:lang w:val="es-CO"/>
        </w:rPr>
        <w:t>día</w:t>
      </w:r>
      <w:r w:rsidR="00402653">
        <w:rPr>
          <w:lang w:val="es-CO"/>
        </w:rPr>
        <w:t xml:space="preserve"> no </w:t>
      </w:r>
      <w:r w:rsidR="00906CCC">
        <w:rPr>
          <w:lang w:val="es-CO"/>
        </w:rPr>
        <w:t>había</w:t>
      </w:r>
      <w:r w:rsidR="00402653">
        <w:rPr>
          <w:lang w:val="es-CO"/>
        </w:rPr>
        <w:t xml:space="preserve"> tendencias con un valor P de 0.33</w:t>
      </w:r>
      <w:r w:rsidR="004C7B30">
        <w:rPr>
          <w:lang w:val="es-CO"/>
        </w:rPr>
        <w:t xml:space="preserve"> </w:t>
      </w:r>
      <w:r w:rsidR="00402653">
        <w:rPr>
          <w:lang w:val="es-CO"/>
        </w:rPr>
        <w:t xml:space="preserve">pero para las temperaturas de la noche había </w:t>
      </w:r>
      <w:r w:rsidR="00906CCC">
        <w:rPr>
          <w:lang w:val="es-CO"/>
        </w:rPr>
        <w:t>una tendencia monótona</w:t>
      </w:r>
      <w:r w:rsidR="00402653">
        <w:rPr>
          <w:lang w:val="es-CO"/>
        </w:rPr>
        <w:t xml:space="preserve"> con un valor P de 0.015.</w:t>
      </w:r>
      <w:r w:rsidR="00E2408B" w:rsidRPr="004E49F9">
        <w:rPr>
          <w:lang w:val="es-CO"/>
        </w:rPr>
        <w:t xml:space="preserve"> </w:t>
      </w:r>
      <w:r w:rsidR="00E11540">
        <w:rPr>
          <w:lang w:val="es-CO"/>
        </w:rPr>
        <w:t>Otro estudio hecho por</w:t>
      </w:r>
      <w:r w:rsidR="004E49F9">
        <w:rPr>
          <w:lang w:val="es-CO"/>
        </w:rPr>
        <w:t xml:space="preserve"> </w:t>
      </w:r>
      <w:r w:rsidR="004E49F9">
        <w:rPr>
          <w:lang w:val="es-CO"/>
        </w:rPr>
        <w:fldChar w:fldCharType="begin" w:fldLock="1"/>
      </w:r>
      <w:r w:rsidR="009A1925">
        <w:rPr>
          <w:lang w:val="es-CO"/>
        </w:rPr>
        <w:instrText>ADDIN CSL_CITATION {"citationItems":[{"id":"ITEM-1","itemData":{"DOI":"10.3997/2214-4609.2020geo106","abstract":"The aim of this study was to investigate long-term changes in the summer thermal regime of surface for the city of Kyiv (Ukraine) using Landsat time series. The overall data subset included 572 Landsat 4-8 Collection 1 Level 2 scenes for the area of Kyiv and its surroundings for June-August 1984-2019. Trend analysis was based on the Mann-Kendall test for trend using Theil-Sen slope estimator to quantify the direction and magnitude of change over time accompanied by statistical metrics to assess the strength and significance of the association between the variables of land surface temperature (LST) and time. Between 1984 and 2019, for the entire study area LSTs demonstrate a mean annual increase of 0.17 ± 0.06 °C with prevailing positive trends of various magnitudes. The developed workflow allows for a spatially flexible retrieval of LSTs and the calculation of long-term means to characterize the surface thermal regime at high spatial detail.","author":[{"dropping-particle":"","family":"Svidzinska","given":"D.","non-dropping-particle":"","parse-names":false,"suffix":""},{"dropping-particle":"","family":"Korohoda","given":"N.","non-dropping-particle":"","parse-names":false,"suffix":""}],"container-title":"Geoinformatics 2020 - XIXth International Conference \"Geoinformatics: Theoretical and Applied Aspects\"","id":"ITEM-1","issued":{"date-parts":[["2020"]]},"page":"1-5","title":"Study of spatiotemporal variations of summer land surface temperature in Kyiv, Ukraine using Landsat time series","type":"article-journal","volume":"2020"},"uris":["http://www.mendeley.com/documents/?uuid=1d8e8c3b-db94-40c6-bb1b-f3f4d2feb8a5"]}],"mendeley":{"formattedCitation":"(Svidzinska and Korohoda, 2020)","manualFormatting":"Svidzinska and Korohoda, (2020)","plainTextFormattedCitation":"(Svidzinska and Korohoda, 2020)","previouslyFormattedCitation":"(Svidzinska and Korohoda, 2020)"},"properties":{"noteIndex":0},"schema":"https://github.com/citation-style-language/schema/raw/master/csl-citation.json"}</w:instrText>
      </w:r>
      <w:r w:rsidR="004E49F9">
        <w:rPr>
          <w:lang w:val="es-CO"/>
        </w:rPr>
        <w:fldChar w:fldCharType="separate"/>
      </w:r>
      <w:r w:rsidR="004E49F9" w:rsidRPr="004E49F9">
        <w:rPr>
          <w:noProof/>
          <w:lang w:val="es-CO"/>
        </w:rPr>
        <w:t xml:space="preserve">Svidzinska and Korohoda, </w:t>
      </w:r>
      <w:r w:rsidR="004E49F9">
        <w:rPr>
          <w:noProof/>
          <w:lang w:val="es-CO"/>
        </w:rPr>
        <w:t>(</w:t>
      </w:r>
      <w:r w:rsidR="004E49F9" w:rsidRPr="004E49F9">
        <w:rPr>
          <w:noProof/>
          <w:lang w:val="es-CO"/>
        </w:rPr>
        <w:t>2020)</w:t>
      </w:r>
      <w:r w:rsidR="004E49F9">
        <w:rPr>
          <w:lang w:val="es-CO"/>
        </w:rPr>
        <w:fldChar w:fldCharType="end"/>
      </w:r>
      <w:r w:rsidR="00E11540">
        <w:rPr>
          <w:lang w:val="es-CO"/>
        </w:rPr>
        <w:t xml:space="preserve"> en donde usa </w:t>
      </w:r>
      <w:r w:rsidR="00EF239F">
        <w:rPr>
          <w:lang w:val="es-CO"/>
        </w:rPr>
        <w:t xml:space="preserve">alrededor de 572 </w:t>
      </w:r>
      <w:r w:rsidR="00E11540">
        <w:rPr>
          <w:lang w:val="es-CO"/>
        </w:rPr>
        <w:t>imágenes Landsat</w:t>
      </w:r>
      <w:r w:rsidR="00EF239F">
        <w:rPr>
          <w:lang w:val="es-CO"/>
        </w:rPr>
        <w:t xml:space="preserve"> para los meses de junio a agosto</w:t>
      </w:r>
      <w:r w:rsidR="00E11540">
        <w:rPr>
          <w:lang w:val="es-CO"/>
        </w:rPr>
        <w:t xml:space="preserve"> desde 198</w:t>
      </w:r>
      <w:r w:rsidR="004E49F9">
        <w:rPr>
          <w:lang w:val="es-CO"/>
        </w:rPr>
        <w:t xml:space="preserve">4 hasta el 2019 para medir los cambios de la temperatura en el verano a lo largo del tiempo en la ciudad de </w:t>
      </w:r>
      <w:proofErr w:type="spellStart"/>
      <w:r w:rsidR="004E49F9">
        <w:rPr>
          <w:lang w:val="es-CO"/>
        </w:rPr>
        <w:t>Kyiv</w:t>
      </w:r>
      <w:proofErr w:type="spellEnd"/>
      <w:r w:rsidR="004E49F9">
        <w:rPr>
          <w:lang w:val="es-CO"/>
        </w:rPr>
        <w:t xml:space="preserve"> - Ucrania,</w:t>
      </w:r>
      <w:r w:rsidR="00EF239F">
        <w:rPr>
          <w:lang w:val="es-CO"/>
        </w:rPr>
        <w:t xml:space="preserve"> este análisis de tendencia basado en el método de Mann-Kendal para medir la magnitud del cambio </w:t>
      </w:r>
      <w:r w:rsidR="003408B8">
        <w:rPr>
          <w:lang w:val="es-CO"/>
        </w:rPr>
        <w:t>sobre el tiempo. Como resultados encontró una tendencia de crecimiento</w:t>
      </w:r>
      <w:r w:rsidR="002A0CAD">
        <w:rPr>
          <w:lang w:val="es-CO"/>
        </w:rPr>
        <w:t xml:space="preserve"> unidireccional</w:t>
      </w:r>
      <w:r w:rsidR="003408B8">
        <w:rPr>
          <w:lang w:val="es-CO"/>
        </w:rPr>
        <w:t xml:space="preserve"> </w:t>
      </w:r>
      <w:r w:rsidR="00062643">
        <w:rPr>
          <w:lang w:val="es-CO"/>
        </w:rPr>
        <w:t xml:space="preserve">en toda el área de estudio con </w:t>
      </w:r>
      <w:r w:rsidR="003408B8">
        <w:rPr>
          <w:lang w:val="es-CO"/>
        </w:rPr>
        <w:t xml:space="preserve">un aumento de 0.17 </w:t>
      </w:r>
      <w:r w:rsidR="00062643">
        <w:rPr>
          <w:rFonts w:cs="Times New Roman"/>
          <w:lang w:val="es-CO"/>
        </w:rPr>
        <w:t>±</w:t>
      </w:r>
      <w:r w:rsidR="00062643">
        <w:rPr>
          <w:lang w:val="es-CO"/>
        </w:rPr>
        <w:t xml:space="preserve"> 0.06 </w:t>
      </w:r>
      <w:proofErr w:type="spellStart"/>
      <w:r w:rsidR="00062643">
        <w:rPr>
          <w:rFonts w:cs="Times New Roman"/>
          <w:lang w:val="es-CO"/>
        </w:rPr>
        <w:t>º</w:t>
      </w:r>
      <w:r w:rsidR="00062643">
        <w:rPr>
          <w:lang w:val="es-CO"/>
        </w:rPr>
        <w:t>C</w:t>
      </w:r>
      <w:proofErr w:type="spellEnd"/>
      <w:r w:rsidR="00062643">
        <w:rPr>
          <w:lang w:val="es-CO"/>
        </w:rPr>
        <w:t>.</w:t>
      </w:r>
      <w:r w:rsidR="00EF6D18">
        <w:rPr>
          <w:lang w:val="es-CO"/>
        </w:rPr>
        <w:t xml:space="preserve"> con valor P de 0.001.</w:t>
      </w:r>
    </w:p>
    <w:p w14:paraId="0B70ACA6" w14:textId="77777777" w:rsidR="00450760" w:rsidRDefault="00450760" w:rsidP="00450760">
      <w:pPr>
        <w:keepNext/>
        <w:jc w:val="center"/>
      </w:pPr>
      <w:r w:rsidRPr="00450760">
        <w:rPr>
          <w:noProof/>
        </w:rPr>
        <w:drawing>
          <wp:inline distT="0" distB="0" distL="0" distR="0" wp14:anchorId="0C3B319B" wp14:editId="55EAD05D">
            <wp:extent cx="2252690" cy="2849880"/>
            <wp:effectExtent l="0" t="0" r="0" b="7620"/>
            <wp:docPr id="12" name="Picture 12" descr="D:\OneDrive-CGIAR\Workspace\bank\papers\temps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CGIAR\Workspace\bank\papers\tempsnip.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52690" cy="2849880"/>
                    </a:xfrm>
                    <a:prstGeom prst="rect">
                      <a:avLst/>
                    </a:prstGeom>
                    <a:noFill/>
                    <a:ln>
                      <a:noFill/>
                    </a:ln>
                  </pic:spPr>
                </pic:pic>
              </a:graphicData>
            </a:graphic>
          </wp:inline>
        </w:drawing>
      </w:r>
    </w:p>
    <w:p w14:paraId="1050C61A" w14:textId="32776B47" w:rsidR="00026275" w:rsidRDefault="00045AE7" w:rsidP="00450760">
      <w:pPr>
        <w:pStyle w:val="Caption"/>
        <w:jc w:val="center"/>
        <w:rPr>
          <w:lang w:val="es-CO"/>
        </w:rPr>
      </w:pPr>
      <w:del w:id="9" w:author="Montenegro, Frank David (Alliance Bioversity-CIAT)" w:date="2020-12-18T16:49:00Z">
        <w:r w:rsidRPr="00450760" w:rsidDel="007A0147">
          <w:rPr>
            <w:lang w:val="es-CO"/>
          </w:rPr>
          <w:delText>Fig.</w:delText>
        </w:r>
      </w:del>
      <w:ins w:id="10" w:author="Montenegro, Frank David (Alliance Bioversity-CIAT)" w:date="2020-12-18T16:49:00Z">
        <w:r w:rsidR="007A0147">
          <w:rPr>
            <w:lang w:val="es-CO"/>
          </w:rPr>
          <w:t>Fig.</w:t>
        </w:r>
      </w:ins>
      <w:r w:rsidR="00450760" w:rsidRPr="00450760">
        <w:rPr>
          <w:lang w:val="es-CO"/>
        </w:rPr>
        <w:t xml:space="preserve"> </w:t>
      </w:r>
      <w:r w:rsidR="00450760">
        <w:fldChar w:fldCharType="begin"/>
      </w:r>
      <w:r w:rsidR="00450760" w:rsidRPr="00450760">
        <w:rPr>
          <w:lang w:val="es-CO"/>
        </w:rPr>
        <w:instrText xml:space="preserve"> SEQ Fig \* ARABIC </w:instrText>
      </w:r>
      <w:r w:rsidR="00450760">
        <w:fldChar w:fldCharType="separate"/>
      </w:r>
      <w:r w:rsidR="00DD3EF3">
        <w:rPr>
          <w:noProof/>
          <w:lang w:val="es-CO"/>
        </w:rPr>
        <w:t>1</w:t>
      </w:r>
      <w:r w:rsidR="00450760">
        <w:fldChar w:fldCharType="end"/>
      </w:r>
      <w:ins w:id="11" w:author="Montenegro, Frank David (Alliance Bioversity-CIAT)" w:date="2020-12-18T15:50:00Z">
        <w:r w:rsidR="00906CCC" w:rsidRPr="00906CCC">
          <w:rPr>
            <w:lang w:val="es-CO"/>
            <w:rPrChange w:id="12" w:author="Montenegro, Frank David (Alliance Bioversity-CIAT)" w:date="2020-12-18T15:52:00Z">
              <w:rPr/>
            </w:rPrChange>
          </w:rPr>
          <w:t xml:space="preserve"> </w:t>
        </w:r>
      </w:ins>
      <w:r w:rsidR="00450760" w:rsidRPr="00450760">
        <w:rPr>
          <w:lang w:val="es-CO"/>
        </w:rPr>
        <w:t xml:space="preserve">Tendencia de la temperatura superficial en el verano </w:t>
      </w:r>
      <w:proofErr w:type="spellStart"/>
      <w:r w:rsidR="00450760" w:rsidRPr="00450760">
        <w:rPr>
          <w:lang w:val="es-CO"/>
        </w:rPr>
        <w:t>Kyiv</w:t>
      </w:r>
      <w:proofErr w:type="spellEnd"/>
    </w:p>
    <w:p w14:paraId="4A688D39" w14:textId="61183567" w:rsidR="00EF6D18" w:rsidRDefault="009A1925" w:rsidP="00450760">
      <w:pPr>
        <w:jc w:val="both"/>
        <w:rPr>
          <w:lang w:val="es-CO"/>
        </w:rPr>
      </w:pPr>
      <w:r>
        <w:rPr>
          <w:lang w:val="es-CO"/>
        </w:rPr>
        <w:lastRenderedPageBreak/>
        <w:t xml:space="preserve">Otro de los métodos usados para la detección del cambio en coberturas terrestres es detección de cambios continuos y </w:t>
      </w:r>
      <w:proofErr w:type="spellStart"/>
      <w:r>
        <w:rPr>
          <w:lang w:val="es-CO"/>
        </w:rPr>
        <w:t>clasificacion</w:t>
      </w:r>
      <w:proofErr w:type="spellEnd"/>
      <w:r>
        <w:rPr>
          <w:lang w:val="es-CO"/>
        </w:rPr>
        <w:t xml:space="preserve"> o CCDC por sus siglas en ingles. </w:t>
      </w:r>
      <w:r>
        <w:rPr>
          <w:lang w:val="es-CO"/>
        </w:rPr>
        <w:fldChar w:fldCharType="begin" w:fldLock="1"/>
      </w:r>
      <w:r w:rsidR="00DD3EF3">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eviouslyFormattedCitation":"(Zhu and Woodcock, 2014)"},"properties":{"noteIndex":0},"schema":"https://github.com/citation-style-language/schema/raw/master/csl-citation.json"}</w:instrText>
      </w:r>
      <w:r>
        <w:rPr>
          <w:lang w:val="es-CO"/>
        </w:rPr>
        <w:fldChar w:fldCharType="separate"/>
      </w:r>
      <w:r w:rsidRPr="009A1925">
        <w:rPr>
          <w:noProof/>
          <w:lang w:val="es-CO"/>
        </w:rPr>
        <w:t xml:space="preserve">Zhu and Woodcock, </w:t>
      </w:r>
      <w:r>
        <w:rPr>
          <w:noProof/>
          <w:lang w:val="es-CO"/>
        </w:rPr>
        <w:t>(</w:t>
      </w:r>
      <w:r w:rsidRPr="009A1925">
        <w:rPr>
          <w:noProof/>
          <w:lang w:val="es-CO"/>
        </w:rPr>
        <w:t>2014)</w:t>
      </w:r>
      <w:r>
        <w:rPr>
          <w:lang w:val="es-CO"/>
        </w:rPr>
        <w:fldChar w:fldCharType="end"/>
      </w:r>
      <w:r>
        <w:rPr>
          <w:lang w:val="es-CO"/>
        </w:rPr>
        <w:t xml:space="preserve"> </w:t>
      </w:r>
      <w:proofErr w:type="spellStart"/>
      <w:r>
        <w:rPr>
          <w:lang w:val="es-CO"/>
        </w:rPr>
        <w:t>utlizaron</w:t>
      </w:r>
      <w:proofErr w:type="spellEnd"/>
      <w:r>
        <w:rPr>
          <w:lang w:val="es-CO"/>
        </w:rPr>
        <w:t xml:space="preserve"> este método en la costa de new </w:t>
      </w:r>
      <w:proofErr w:type="spellStart"/>
      <w:r>
        <w:rPr>
          <w:lang w:val="es-CO"/>
        </w:rPr>
        <w:t>england</w:t>
      </w:r>
      <w:proofErr w:type="spellEnd"/>
      <w:r>
        <w:rPr>
          <w:lang w:val="es-CO"/>
        </w:rPr>
        <w:t>, estados unidos</w:t>
      </w:r>
      <w:r w:rsidR="00A2783E">
        <w:rPr>
          <w:lang w:val="es-CO"/>
        </w:rPr>
        <w:t xml:space="preserve">. Utilizando todos los datos disponibles y haciendo un enmascaramiento de nube </w:t>
      </w:r>
      <w:r w:rsidR="00A2783E" w:rsidRPr="00450760">
        <w:rPr>
          <w:lang w:val="es-CO"/>
        </w:rPr>
        <w:t>(</w:t>
      </w:r>
      <w:proofErr w:type="spellStart"/>
      <w:r w:rsidR="00A2783E">
        <w:rPr>
          <w:lang w:val="es-CO"/>
        </w:rPr>
        <w:t>Fmask</w:t>
      </w:r>
      <w:proofErr w:type="spellEnd"/>
      <w:r w:rsidR="00A2783E">
        <w:rPr>
          <w:lang w:val="es-CO"/>
        </w:rPr>
        <w:t>) en total se usaron 519 imágenes desde 1982 a 2011</w:t>
      </w:r>
      <w:r w:rsidR="00C24B4F">
        <w:rPr>
          <w:lang w:val="es-CO"/>
        </w:rPr>
        <w:t xml:space="preserve">. </w:t>
      </w:r>
      <w:proofErr w:type="spellStart"/>
      <w:r w:rsidR="00C24B4F">
        <w:rPr>
          <w:lang w:val="es-CO"/>
        </w:rPr>
        <w:t>Zhu</w:t>
      </w:r>
      <w:proofErr w:type="spellEnd"/>
      <w:r w:rsidR="00C24B4F">
        <w:rPr>
          <w:lang w:val="es-CO"/>
        </w:rPr>
        <w:t xml:space="preserve"> and </w:t>
      </w:r>
      <w:proofErr w:type="spellStart"/>
      <w:r w:rsidR="00C24B4F">
        <w:rPr>
          <w:lang w:val="es-CO"/>
        </w:rPr>
        <w:t>Woodcock</w:t>
      </w:r>
      <w:proofErr w:type="spellEnd"/>
      <w:r w:rsidR="00C24B4F">
        <w:rPr>
          <w:lang w:val="es-CO"/>
        </w:rPr>
        <w:t xml:space="preserve"> (2014) explican que el método tiene varios componentes como </w:t>
      </w:r>
      <w:r w:rsidR="00026275">
        <w:rPr>
          <w:lang w:val="es-CO"/>
        </w:rPr>
        <w:t>pre procesamiento</w:t>
      </w:r>
      <w:r w:rsidR="00C24B4F">
        <w:rPr>
          <w:lang w:val="es-CO"/>
        </w:rPr>
        <w:t xml:space="preserve"> de la imagen, detección de cambio continuo y una clasificación de cobertura de tierra continua. Como resultado encontró los a</w:t>
      </w:r>
      <w:r w:rsidR="00026275">
        <w:rPr>
          <w:lang w:val="es-CO"/>
        </w:rPr>
        <w:t>ñ</w:t>
      </w:r>
      <w:r w:rsidR="00C24B4F">
        <w:rPr>
          <w:lang w:val="es-CO"/>
        </w:rPr>
        <w:t xml:space="preserve">os donde se presentaron </w:t>
      </w:r>
      <w:r w:rsidR="00026275">
        <w:rPr>
          <w:lang w:val="es-CO"/>
        </w:rPr>
        <w:t>estos cambios y su clasificación.</w:t>
      </w:r>
    </w:p>
    <w:p w14:paraId="7C480C93" w14:textId="77777777" w:rsidR="00450760" w:rsidRDefault="00026275" w:rsidP="00450760">
      <w:pPr>
        <w:keepNext/>
        <w:jc w:val="center"/>
      </w:pPr>
      <w:r>
        <w:rPr>
          <w:noProof/>
        </w:rPr>
        <w:drawing>
          <wp:inline distT="0" distB="0" distL="0" distR="0" wp14:anchorId="35E6BFE8" wp14:editId="7F446134">
            <wp:extent cx="5143500" cy="2335458"/>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43500" cy="2335458"/>
                    </a:xfrm>
                    <a:prstGeom prst="rect">
                      <a:avLst/>
                    </a:prstGeom>
                  </pic:spPr>
                </pic:pic>
              </a:graphicData>
            </a:graphic>
          </wp:inline>
        </w:drawing>
      </w:r>
    </w:p>
    <w:p w14:paraId="1F624604" w14:textId="240E951B" w:rsidR="000843EF" w:rsidRPr="00450760" w:rsidRDefault="00450760" w:rsidP="00450760">
      <w:pPr>
        <w:pStyle w:val="Caption"/>
        <w:jc w:val="center"/>
        <w:rPr>
          <w:lang w:val="es-CO"/>
        </w:rPr>
      </w:pPr>
      <w:del w:id="13" w:author="Montenegro, Frank David (Alliance Bioversity-CIAT)" w:date="2020-12-18T16:49:00Z">
        <w:r w:rsidRPr="00450760" w:rsidDel="007A0147">
          <w:rPr>
            <w:lang w:val="es-CO"/>
          </w:rPr>
          <w:delText>Fig</w:delText>
        </w:r>
        <w:r w:rsidR="00045AE7" w:rsidDel="007A0147">
          <w:rPr>
            <w:lang w:val="es-CO"/>
          </w:rPr>
          <w:delText>.</w:delText>
        </w:r>
      </w:del>
      <w:ins w:id="14" w:author="Montenegro, Frank David (Alliance Bioversity-CIAT)" w:date="2020-12-18T16:49:00Z">
        <w:r w:rsidR="007A0147">
          <w:rPr>
            <w:lang w:val="es-CO"/>
          </w:rPr>
          <w:t>Fig.</w:t>
        </w:r>
      </w:ins>
      <w:r w:rsidRPr="00450760">
        <w:rPr>
          <w:lang w:val="es-CO"/>
        </w:rPr>
        <w:t xml:space="preserve"> </w:t>
      </w:r>
      <w:r>
        <w:fldChar w:fldCharType="begin"/>
      </w:r>
      <w:r w:rsidRPr="00450760">
        <w:rPr>
          <w:lang w:val="es-CO"/>
        </w:rPr>
        <w:instrText xml:space="preserve"> SEQ Fig \* ARABIC </w:instrText>
      </w:r>
      <w:r>
        <w:fldChar w:fldCharType="separate"/>
      </w:r>
      <w:r w:rsidR="00DD3EF3">
        <w:rPr>
          <w:noProof/>
          <w:lang w:val="es-CO"/>
        </w:rPr>
        <w:t>2</w:t>
      </w:r>
      <w:r>
        <w:fldChar w:fldCharType="end"/>
      </w:r>
      <w:r w:rsidRPr="00450760">
        <w:rPr>
          <w:lang w:val="es-CO"/>
        </w:rPr>
        <w:t xml:space="preserve"> detección de la cobertura de tierra y clasificación</w:t>
      </w:r>
    </w:p>
    <w:p w14:paraId="47AEC3C3" w14:textId="1718293D" w:rsidR="004B1C8C" w:rsidRPr="004A3E87" w:rsidRDefault="00A85850" w:rsidP="00E36D84">
      <w:pPr>
        <w:pStyle w:val="Heading1"/>
        <w:numPr>
          <w:ilvl w:val="0"/>
          <w:numId w:val="6"/>
        </w:numPr>
        <w:rPr>
          <w:rFonts w:cs="Times New Roman"/>
          <w:b/>
          <w:lang w:val="es-CO"/>
        </w:rPr>
      </w:pPr>
      <w:r w:rsidRPr="004A3E87">
        <w:rPr>
          <w:rFonts w:cs="Times New Roman"/>
          <w:b/>
          <w:lang w:val="es-CO"/>
        </w:rPr>
        <w:t>INTRODUCCIÓN</w:t>
      </w:r>
      <w:bookmarkEnd w:id="8"/>
    </w:p>
    <w:p w14:paraId="1698F7D8" w14:textId="618938E7" w:rsidR="005C28B9" w:rsidRPr="00624617" w:rsidRDefault="00B712F8" w:rsidP="008448AE">
      <w:pPr>
        <w:jc w:val="both"/>
        <w:rPr>
          <w:rFonts w:cs="Times New Roman"/>
          <w:lang w:val="es-CO"/>
        </w:rPr>
      </w:pPr>
      <w:r w:rsidRPr="007D60F7">
        <w:rPr>
          <w:rFonts w:cs="Times New Roman"/>
          <w:lang w:val="es-CO"/>
        </w:rPr>
        <w:t xml:space="preserve">Este </w:t>
      </w:r>
      <w:r w:rsidR="002F13CB" w:rsidRPr="007D60F7">
        <w:rPr>
          <w:rFonts w:cs="Times New Roman"/>
          <w:lang w:val="es-CO"/>
        </w:rPr>
        <w:t>trab</w:t>
      </w:r>
      <w:r w:rsidR="002F13CB" w:rsidRPr="00624617">
        <w:rPr>
          <w:rFonts w:cs="Times New Roman"/>
          <w:lang w:val="es-CO"/>
        </w:rPr>
        <w:t>ajo detectar</w:t>
      </w:r>
      <w:r w:rsidR="005C1D4E" w:rsidRPr="00624617">
        <w:rPr>
          <w:rFonts w:cs="Times New Roman"/>
          <w:lang w:val="es-CO"/>
        </w:rPr>
        <w:t>á</w:t>
      </w:r>
      <w:r w:rsidR="002F13CB" w:rsidRPr="00624617">
        <w:rPr>
          <w:rFonts w:cs="Times New Roman"/>
          <w:lang w:val="es-CO"/>
        </w:rPr>
        <w:t xml:space="preserve"> los cambios a través del tiempo en los registros </w:t>
      </w:r>
      <w:r w:rsidR="00402653" w:rsidRPr="00624617">
        <w:rPr>
          <w:rFonts w:cs="Times New Roman"/>
          <w:lang w:val="es-CO"/>
        </w:rPr>
        <w:t>georreferenciados</w:t>
      </w:r>
      <w:r w:rsidR="00E50ABC" w:rsidRPr="00624617">
        <w:rPr>
          <w:rFonts w:cs="Times New Roman"/>
          <w:lang w:val="es-CO"/>
        </w:rPr>
        <w:t xml:space="preserve"> </w:t>
      </w:r>
      <w:r w:rsidR="002F13CB" w:rsidRPr="00624617">
        <w:rPr>
          <w:rFonts w:cs="Times New Roman"/>
          <w:lang w:val="es-CO"/>
        </w:rPr>
        <w:t>de las encuestas</w:t>
      </w:r>
      <w:r w:rsidR="00EA7DDD" w:rsidRPr="00624617">
        <w:rPr>
          <w:rFonts w:cs="Times New Roman"/>
          <w:lang w:val="es-CO"/>
        </w:rPr>
        <w:t xml:space="preserve"> </w:t>
      </w:r>
      <w:r w:rsidR="00A33D3B" w:rsidRPr="00624617">
        <w:rPr>
          <w:rFonts w:cs="Times New Roman"/>
          <w:lang w:val="es-CO"/>
        </w:rPr>
        <w:t>de</w:t>
      </w:r>
      <w:r w:rsidR="002F13CB" w:rsidRPr="00624617">
        <w:rPr>
          <w:rFonts w:cs="Times New Roman"/>
          <w:lang w:val="es-CO"/>
        </w:rPr>
        <w:t>l programa</w:t>
      </w:r>
      <w:r w:rsidR="00A33D3B" w:rsidRPr="00624617">
        <w:rPr>
          <w:rFonts w:cs="Times New Roman"/>
          <w:lang w:val="es-CO"/>
        </w:rPr>
        <w:t xml:space="preserve"> </w:t>
      </w:r>
      <w:r w:rsidR="002F13CB" w:rsidRPr="00624617">
        <w:rPr>
          <w:rFonts w:cs="Times New Roman"/>
          <w:lang w:val="es-CO"/>
        </w:rPr>
        <w:t xml:space="preserve">para el soporte de la </w:t>
      </w:r>
      <w:r w:rsidR="00A33D3B" w:rsidRPr="00624617">
        <w:rPr>
          <w:rFonts w:cs="Times New Roman"/>
          <w:lang w:val="es-CO"/>
        </w:rPr>
        <w:t>innovación</w:t>
      </w:r>
      <w:r w:rsidR="008448AE" w:rsidRPr="00624617">
        <w:rPr>
          <w:rFonts w:cs="Times New Roman"/>
          <w:lang w:val="es-CO"/>
        </w:rPr>
        <w:t xml:space="preserve"> e</w:t>
      </w:r>
      <w:r w:rsidR="00A33D3B" w:rsidRPr="00624617">
        <w:rPr>
          <w:rFonts w:cs="Times New Roman"/>
          <w:lang w:val="es-CO"/>
        </w:rPr>
        <w:t>n tecnología agrícola (PATCA II)</w:t>
      </w:r>
      <w:r w:rsidR="00EA7DDD" w:rsidRPr="00624617">
        <w:rPr>
          <w:rFonts w:cs="Times New Roman"/>
          <w:lang w:val="es-CO"/>
        </w:rPr>
        <w:t>. Este programa</w:t>
      </w:r>
      <w:r w:rsidR="00E50ABC" w:rsidRPr="00624617">
        <w:rPr>
          <w:rFonts w:cs="Times New Roman"/>
          <w:lang w:val="es-CO"/>
        </w:rPr>
        <w:t xml:space="preserve"> fue </w:t>
      </w:r>
      <w:r w:rsidR="00EA7DDD" w:rsidRPr="00624617">
        <w:rPr>
          <w:rFonts w:cs="Times New Roman"/>
          <w:lang w:val="es-CO"/>
        </w:rPr>
        <w:t>implementado por el Ministerio de Agricultura de la República Dominicana de 2012 a</w:t>
      </w:r>
      <w:r w:rsidR="00E50ABC" w:rsidRPr="00624617">
        <w:rPr>
          <w:rFonts w:cs="Times New Roman"/>
          <w:lang w:val="es-CO"/>
        </w:rPr>
        <w:t xml:space="preserve"> 2015. El ministerio </w:t>
      </w:r>
      <w:r w:rsidR="00EA7DDD" w:rsidRPr="00624617">
        <w:rPr>
          <w:rFonts w:cs="Times New Roman"/>
          <w:lang w:val="es-CO"/>
        </w:rPr>
        <w:t>ofreció bonos no reembolsables para la adquisición de tecnologías agropecuarias po</w:t>
      </w:r>
      <w:r w:rsidR="00E50ABC" w:rsidRPr="00624617">
        <w:rPr>
          <w:rFonts w:cs="Times New Roman"/>
          <w:lang w:val="es-CO"/>
        </w:rPr>
        <w:t>r parte de pequeños productores</w:t>
      </w:r>
      <w:r w:rsidR="00EA7DDD" w:rsidRPr="00624617">
        <w:rPr>
          <w:rFonts w:cs="Times New Roman"/>
          <w:lang w:val="es-CO"/>
        </w:rPr>
        <w:t>.</w:t>
      </w:r>
      <w:r w:rsidR="00E50ABC" w:rsidRPr="00624617">
        <w:rPr>
          <w:rFonts w:cs="Times New Roman"/>
          <w:lang w:val="es-CO"/>
        </w:rPr>
        <w:t xml:space="preserve"> Para evaluar el efecto causal del programa, los beneficiarios fueron elegidos aleatoriamente de un grupo de productores registrados. Esto permite tener un grupo de beneficiari</w:t>
      </w:r>
      <w:r w:rsidR="00587CEA" w:rsidRPr="00624617">
        <w:rPr>
          <w:rFonts w:cs="Times New Roman"/>
          <w:lang w:val="es-CO"/>
        </w:rPr>
        <w:t>os del PATCA comparable</w:t>
      </w:r>
      <w:r w:rsidR="00E50ABC" w:rsidRPr="00624617">
        <w:rPr>
          <w:rFonts w:cs="Times New Roman"/>
          <w:lang w:val="es-CO"/>
        </w:rPr>
        <w:t>.</w:t>
      </w:r>
      <w:r w:rsidR="00EA7DDD" w:rsidRPr="00624617">
        <w:rPr>
          <w:rFonts w:cs="Times New Roman"/>
          <w:lang w:val="es-CO"/>
        </w:rPr>
        <w:t xml:space="preserve"> </w:t>
      </w:r>
      <w:commentRangeStart w:id="15"/>
      <w:commentRangeStart w:id="16"/>
      <w:commentRangeStart w:id="17"/>
      <w:r w:rsidR="00EA7DDD" w:rsidRPr="00624617">
        <w:rPr>
          <w:rFonts w:cs="Times New Roman"/>
          <w:lang w:val="es-CO"/>
        </w:rPr>
        <w:t>Como parte de la estrategia se han realizado tres rondas de encuestas agrícolas: una de línea de base (2011), una primera encuesta de seguimiento (2014) y una encuesta final (2019).</w:t>
      </w:r>
      <w:commentRangeEnd w:id="15"/>
      <w:r w:rsidR="005C1D4E" w:rsidRPr="00624617">
        <w:rPr>
          <w:rStyle w:val="CommentReference"/>
          <w:lang w:val="es-CO"/>
        </w:rPr>
        <w:commentReference w:id="15"/>
      </w:r>
      <w:commentRangeEnd w:id="16"/>
      <w:r w:rsidR="005C1D4E" w:rsidRPr="00624617">
        <w:rPr>
          <w:rStyle w:val="CommentReference"/>
          <w:lang w:val="es-CO"/>
        </w:rPr>
        <w:commentReference w:id="16"/>
      </w:r>
      <w:commentRangeEnd w:id="17"/>
      <w:r w:rsidR="00FA02C8" w:rsidRPr="00624617">
        <w:rPr>
          <w:rStyle w:val="CommentReference"/>
          <w:lang w:val="es-CO"/>
        </w:rPr>
        <w:commentReference w:id="17"/>
      </w:r>
    </w:p>
    <w:p w14:paraId="0568D172" w14:textId="12EBE374" w:rsidR="005C28B9" w:rsidRPr="00624617" w:rsidRDefault="005C28B9" w:rsidP="008448AE">
      <w:pPr>
        <w:jc w:val="both"/>
        <w:rPr>
          <w:rFonts w:cs="Times New Roman"/>
          <w:lang w:val="es-CO"/>
        </w:rPr>
      </w:pPr>
      <w:commentRangeStart w:id="18"/>
      <w:commentRangeStart w:id="19"/>
      <w:r w:rsidRPr="00624617">
        <w:rPr>
          <w:rFonts w:cs="Times New Roman"/>
          <w:lang w:val="es-CO"/>
        </w:rPr>
        <w:t xml:space="preserve">Los </w:t>
      </w:r>
      <w:r w:rsidR="00DF208C" w:rsidRPr="00624617">
        <w:rPr>
          <w:rFonts w:cs="Times New Roman"/>
          <w:lang w:val="es-CO"/>
        </w:rPr>
        <w:t xml:space="preserve">633 </w:t>
      </w:r>
      <w:r w:rsidRPr="00624617">
        <w:rPr>
          <w:rFonts w:cs="Times New Roman"/>
          <w:lang w:val="es-CO"/>
        </w:rPr>
        <w:t xml:space="preserve">registros </w:t>
      </w:r>
      <w:r w:rsidR="00900E57" w:rsidRPr="00624617">
        <w:rPr>
          <w:rFonts w:cs="Times New Roman"/>
          <w:lang w:val="es-CO"/>
        </w:rPr>
        <w:t>georreferenciados</w:t>
      </w:r>
      <w:r w:rsidRPr="00624617">
        <w:rPr>
          <w:rFonts w:cs="Times New Roman"/>
          <w:lang w:val="es-CO"/>
        </w:rPr>
        <w:t xml:space="preserve"> de la encuesta agrícola de línea base</w:t>
      </w:r>
      <w:r w:rsidR="00AF440B" w:rsidRPr="00624617">
        <w:rPr>
          <w:rFonts w:cs="Times New Roman"/>
          <w:lang w:val="es-CO"/>
        </w:rPr>
        <w:t xml:space="preserve"> entregadas por el banco interamericano de desarrollo</w:t>
      </w:r>
      <w:r w:rsidRPr="00624617">
        <w:rPr>
          <w:rFonts w:cs="Times New Roman"/>
          <w:lang w:val="es-CO"/>
        </w:rPr>
        <w:t xml:space="preserve"> fueron examinados para </w:t>
      </w:r>
      <w:r w:rsidR="00DF208C" w:rsidRPr="00624617">
        <w:rPr>
          <w:rFonts w:cs="Times New Roman"/>
          <w:lang w:val="es-CO"/>
        </w:rPr>
        <w:t>co</w:t>
      </w:r>
      <w:r w:rsidR="005A2832" w:rsidRPr="00624617">
        <w:rPr>
          <w:rFonts w:cs="Times New Roman"/>
          <w:lang w:val="es-CO"/>
        </w:rPr>
        <w:t>rregir</w:t>
      </w:r>
      <w:r w:rsidR="00DF208C" w:rsidRPr="00624617">
        <w:rPr>
          <w:rFonts w:cs="Times New Roman"/>
          <w:lang w:val="es-CO"/>
        </w:rPr>
        <w:t xml:space="preserve"> </w:t>
      </w:r>
      <w:r w:rsidRPr="00624617">
        <w:rPr>
          <w:rFonts w:cs="Times New Roman"/>
          <w:lang w:val="es-CO"/>
        </w:rPr>
        <w:t>puntos</w:t>
      </w:r>
      <w:r w:rsidR="00DF208C" w:rsidRPr="00624617">
        <w:rPr>
          <w:rFonts w:cs="Times New Roman"/>
          <w:lang w:val="es-CO"/>
        </w:rPr>
        <w:t xml:space="preserve"> repetidos</w:t>
      </w:r>
      <w:r w:rsidR="005A2832" w:rsidRPr="00624617">
        <w:rPr>
          <w:rFonts w:cs="Times New Roman"/>
          <w:lang w:val="es-CO"/>
        </w:rPr>
        <w:t>,</w:t>
      </w:r>
      <w:r w:rsidR="00DF208C" w:rsidRPr="00624617">
        <w:rPr>
          <w:rFonts w:cs="Times New Roman"/>
          <w:lang w:val="es-CO"/>
        </w:rPr>
        <w:t xml:space="preserve"> </w:t>
      </w:r>
      <w:r w:rsidR="00961396" w:rsidRPr="00624617">
        <w:rPr>
          <w:rFonts w:cs="Times New Roman"/>
          <w:lang w:val="es-CO"/>
        </w:rPr>
        <w:t>puntos</w:t>
      </w:r>
      <w:r w:rsidRPr="00624617">
        <w:rPr>
          <w:rFonts w:cs="Times New Roman"/>
          <w:lang w:val="es-CO"/>
        </w:rPr>
        <w:t xml:space="preserve"> sobre árboles, vías y esquinas del cultivo</w:t>
      </w:r>
      <w:r w:rsidR="005A2832" w:rsidRPr="00624617">
        <w:rPr>
          <w:rFonts w:cs="Times New Roman"/>
          <w:lang w:val="es-CO"/>
        </w:rPr>
        <w:t>, estos puntos</w:t>
      </w:r>
      <w:r w:rsidRPr="00624617">
        <w:rPr>
          <w:rFonts w:cs="Times New Roman"/>
          <w:lang w:val="es-CO"/>
        </w:rPr>
        <w:t xml:space="preserve"> se </w:t>
      </w:r>
      <w:r w:rsidR="00314A6F" w:rsidRPr="00624617">
        <w:rPr>
          <w:rFonts w:cs="Times New Roman"/>
          <w:lang w:val="es-CO"/>
        </w:rPr>
        <w:t>desplazaron hacia</w:t>
      </w:r>
      <w:r w:rsidRPr="00624617">
        <w:rPr>
          <w:rFonts w:cs="Times New Roman"/>
          <w:lang w:val="es-CO"/>
        </w:rPr>
        <w:t xml:space="preserve"> el centro del cultivo, además</w:t>
      </w:r>
      <w:r w:rsidR="00C453EE" w:rsidRPr="00624617">
        <w:rPr>
          <w:rFonts w:cs="Times New Roman"/>
          <w:lang w:val="es-CO"/>
        </w:rPr>
        <w:t>,</w:t>
      </w:r>
      <w:r w:rsidRPr="00624617">
        <w:rPr>
          <w:rFonts w:cs="Times New Roman"/>
          <w:lang w:val="es-CO"/>
        </w:rPr>
        <w:t xml:space="preserve"> </w:t>
      </w:r>
      <w:r w:rsidR="007C3EE7" w:rsidRPr="00624617">
        <w:rPr>
          <w:rFonts w:cs="Times New Roman"/>
          <w:highlight w:val="yellow"/>
          <w:lang w:val="es-CO"/>
        </w:rPr>
        <w:t>5</w:t>
      </w:r>
      <w:r w:rsidR="00B5222B" w:rsidRPr="00624617">
        <w:rPr>
          <w:rFonts w:cs="Times New Roman"/>
          <w:highlight w:val="yellow"/>
          <w:lang w:val="es-CO"/>
        </w:rPr>
        <w:t>8</w:t>
      </w:r>
      <w:r w:rsidR="007C3EE7" w:rsidRPr="00624617">
        <w:rPr>
          <w:rFonts w:cs="Times New Roman"/>
          <w:highlight w:val="yellow"/>
          <w:lang w:val="es-CO"/>
        </w:rPr>
        <w:t xml:space="preserve"> </w:t>
      </w:r>
      <w:commentRangeStart w:id="20"/>
      <w:commentRangeStart w:id="21"/>
      <w:r w:rsidRPr="00624617">
        <w:rPr>
          <w:rFonts w:cs="Times New Roman"/>
          <w:highlight w:val="yellow"/>
          <w:lang w:val="es-CO"/>
        </w:rPr>
        <w:t xml:space="preserve">puntos que presentaban áreas inferiores a una hectárea </w:t>
      </w:r>
      <w:r w:rsidR="00900E57" w:rsidRPr="00624617">
        <w:rPr>
          <w:rFonts w:cs="Times New Roman"/>
          <w:highlight w:val="yellow"/>
          <w:lang w:val="es-CO"/>
        </w:rPr>
        <w:t>fueron</w:t>
      </w:r>
      <w:r w:rsidRPr="00624617">
        <w:rPr>
          <w:rFonts w:cs="Times New Roman"/>
          <w:highlight w:val="yellow"/>
          <w:lang w:val="es-CO"/>
        </w:rPr>
        <w:t xml:space="preserve"> excluidos para evitar detecciones erróneas o falsos positivos</w:t>
      </w:r>
      <w:r w:rsidR="00961396" w:rsidRPr="00624617">
        <w:rPr>
          <w:rFonts w:cs="Times New Roman"/>
          <w:highlight w:val="yellow"/>
          <w:lang w:val="es-CO"/>
        </w:rPr>
        <w:t>. En</w:t>
      </w:r>
      <w:r w:rsidR="00095617" w:rsidRPr="00624617">
        <w:rPr>
          <w:rFonts w:cs="Times New Roman"/>
          <w:highlight w:val="yellow"/>
          <w:lang w:val="es-CO"/>
        </w:rPr>
        <w:t xml:space="preserve"> total </w:t>
      </w:r>
      <w:r w:rsidR="00961396" w:rsidRPr="00624617">
        <w:rPr>
          <w:rFonts w:cs="Times New Roman"/>
          <w:highlight w:val="yellow"/>
          <w:lang w:val="es-CO"/>
        </w:rPr>
        <w:t xml:space="preserve">se utilizaran </w:t>
      </w:r>
      <w:r w:rsidR="00095617" w:rsidRPr="00624617">
        <w:rPr>
          <w:rFonts w:cs="Times New Roman"/>
          <w:highlight w:val="yellow"/>
          <w:lang w:val="es-CO"/>
        </w:rPr>
        <w:t>3</w:t>
      </w:r>
      <w:r w:rsidR="005B3158" w:rsidRPr="00624617">
        <w:rPr>
          <w:rFonts w:cs="Times New Roman"/>
          <w:highlight w:val="yellow"/>
          <w:lang w:val="es-CO"/>
        </w:rPr>
        <w:t>77</w:t>
      </w:r>
      <w:r w:rsidR="00961396" w:rsidRPr="00624617">
        <w:rPr>
          <w:rFonts w:cs="Times New Roman"/>
          <w:highlight w:val="yellow"/>
          <w:lang w:val="es-CO"/>
        </w:rPr>
        <w:t xml:space="preserve"> puntos para todo el estudio</w:t>
      </w:r>
      <w:r w:rsidRPr="00624617">
        <w:rPr>
          <w:rFonts w:cs="Times New Roman"/>
          <w:highlight w:val="yellow"/>
          <w:lang w:val="es-CO"/>
        </w:rPr>
        <w:t>.</w:t>
      </w:r>
      <w:commentRangeEnd w:id="20"/>
      <w:r w:rsidR="00DF721D" w:rsidRPr="00624617">
        <w:rPr>
          <w:rStyle w:val="CommentReference"/>
          <w:highlight w:val="yellow"/>
          <w:lang w:val="es-CO"/>
        </w:rPr>
        <w:commentReference w:id="20"/>
      </w:r>
      <w:commentRangeEnd w:id="18"/>
      <w:commentRangeEnd w:id="21"/>
      <w:r w:rsidR="002C6136" w:rsidRPr="00624617">
        <w:rPr>
          <w:rStyle w:val="CommentReference"/>
          <w:lang w:val="es-CO"/>
        </w:rPr>
        <w:commentReference w:id="21"/>
      </w:r>
      <w:r w:rsidR="005C1D4E" w:rsidRPr="00624617">
        <w:rPr>
          <w:rStyle w:val="CommentReference"/>
          <w:lang w:val="es-CO"/>
        </w:rPr>
        <w:commentReference w:id="18"/>
      </w:r>
      <w:commentRangeEnd w:id="19"/>
      <w:r w:rsidR="002C6136" w:rsidRPr="00624617">
        <w:rPr>
          <w:rStyle w:val="CommentReference"/>
          <w:lang w:val="es-CO"/>
        </w:rPr>
        <w:commentReference w:id="19"/>
      </w:r>
    </w:p>
    <w:p w14:paraId="588809B0" w14:textId="1D92B8C4" w:rsidR="00426893" w:rsidRPr="00624617" w:rsidRDefault="00B0234C" w:rsidP="008448AE">
      <w:pPr>
        <w:jc w:val="both"/>
        <w:rPr>
          <w:rFonts w:cs="Times New Roman"/>
          <w:lang w:val="es-CO"/>
        </w:rPr>
      </w:pPr>
      <w:r w:rsidRPr="00624617">
        <w:rPr>
          <w:rFonts w:cs="Times New Roman"/>
          <w:lang w:val="es-CO"/>
        </w:rPr>
        <w:t xml:space="preserve">En el </w:t>
      </w:r>
      <w:r w:rsidR="001755B4" w:rsidRPr="00624617">
        <w:rPr>
          <w:rFonts w:cs="Times New Roman"/>
          <w:lang w:val="es-CO"/>
        </w:rPr>
        <w:t>mundo existe diversas metodologías e instrumentos para el monitoreo de cultivos a lo largo del tiempo, una es la percepción remota que utiliza sensores externos para observar de la tierra, este tipo de aplicaciones utiliza drones o imágenes de satélite para hacer un escaneo de los cultivo</w:t>
      </w:r>
      <w:r w:rsidR="003A1EEA" w:rsidRPr="00624617">
        <w:rPr>
          <w:rFonts w:cs="Times New Roman"/>
          <w:lang w:val="es-CO"/>
        </w:rPr>
        <w:fldChar w:fldCharType="begin" w:fldLock="1"/>
      </w:r>
      <w:r w:rsidR="003A1EEA" w:rsidRPr="00624617">
        <w:rPr>
          <w:rFonts w:cs="Times New Roman"/>
          <w:lang w:val="es-CO"/>
        </w:rPr>
        <w:instrText>ADDIN CSL_CITATION {"citationItems":[{"id":"ITEM-1","itemData":{"ISSN":"14053195","abstract":"El conocimiento de las firmas espectrales en la valoración de variables fisiológicas y nutrimentales, en tiempo real, es de gran utilidad en una agricultura competitiva y de mayor precisión. El objetivo de esta investigación fue determinar la viabilidad de usar un espectrómetro de reflectancia activa e imágenes digita- les, para recolectar información en tiempo real durante la fase exponencial de desarrollo del cultivo, para el diagnóstico nu- trimental de nitrógeno. Durante las etapas fenológicas del maíz V1, V2, V3 y V4, se monitoreó la reflectancia de la planta en siete bandas del espectro visible y cuatro del infrarrojo cercano, se tomaron imágenes para la determinación del índice de área foliar (IAF) y se recolectaron muestras para el análisis de cloro- fila y nitrógeno. La aplicación de los índices de vegetación, como el modelo verde 810 () −585 / 560 nm nm nm nm 1 y tasa normalizada (NDVI 560)/(NDVI 645), en la interpreta- ción de las firmas espectrales obtenidas mediante el espectró- metro de reflectancia activa, es una herramienta que permite diagnosticar el estado de estrés nutrimental para nitrógeno del cultivo en tiempo real, de manera sencilla, rápida, económica y antes de la percepción visual.","author":[{"dropping-particle":"","family":"Brizuela","given":"Basilio","non-dropping-particle":"","parse-names":false,"suffix":""},{"dropping-particle":"","family":"Alcántar González","given":"Gabriel","non-dropping-particle":"","parse-names":false,"suffix":""},{"dropping-particle":"","family":"Sánchez García","given":"Prometeo","non-dropping-particle":"","parse-names":false,"suffix":""},{"dropping-particle":"","family":"Pea Kalra","given":"Yash","non-dropping-particle":"","parse-names":false,"suffix":""},{"dropping-particle":"","family":"Crumbaugh","given":"Joe","non-dropping-particle":"","parse-names":false,"suffix":""},{"dropping-particle":"","family":"Olive","given":"Curtis","non-dropping-particle":"","parse-names":false,"suffix":""},{"dropping-particle":"","family":"Tijerina Chávez","given":"Leonardo","non-dropping-particle":"","parse-names":false,"suffix":""},{"dropping-particle":"","family":"Maldonado Torres","given":"Ranferi","non-dropping-particle":"","parse-names":false,"suffix":""}],"container-title":"Agrociencia","id":"ITEM-1","issued":{"date-parts":[["2007"]]},"title":"Establecimiento de índices espectrales en el diagnóstico nutrimental de nitrógeno en maíz","type":"article-journal"},"uris":["http://www.mendeley.com/documents/?uuid=6214a27d-9b0a-4554-b916-ed37f915f714"]}],"mendeley":{"formattedCitation":"(Brizuela et al., 2007)","plainTextFormattedCitation":"(Brizuela et al., 2007)","previouslyFormattedCitation":"(Brizuela et al., 2007)"},"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Brizuela et al., 2007)</w:t>
      </w:r>
      <w:r w:rsidR="003A1EEA" w:rsidRPr="00624617">
        <w:rPr>
          <w:rFonts w:cs="Times New Roman"/>
          <w:lang w:val="es-CO"/>
        </w:rPr>
        <w:fldChar w:fldCharType="end"/>
      </w:r>
      <w:r w:rsidR="001755B4" w:rsidRPr="00624617">
        <w:rPr>
          <w:rFonts w:cs="Times New Roman"/>
          <w:lang w:val="es-CO"/>
        </w:rPr>
        <w:t xml:space="preserve"> y poder determinar diversas variables de la vegetación como salud, </w:t>
      </w:r>
      <w:r w:rsidR="001755B4" w:rsidRPr="00624617">
        <w:rPr>
          <w:rFonts w:cs="Times New Roman"/>
          <w:lang w:val="es-CO"/>
        </w:rPr>
        <w:lastRenderedPageBreak/>
        <w:t xml:space="preserve">producción, etapa fenológica o déficit </w:t>
      </w:r>
      <w:r w:rsidR="003A1EEA" w:rsidRPr="00624617">
        <w:rPr>
          <w:rFonts w:cs="Times New Roman"/>
          <w:lang w:val="es-CO"/>
        </w:rPr>
        <w:t>nutricional.</w:t>
      </w:r>
      <w:r w:rsidR="003A1EEA" w:rsidRPr="00624617">
        <w:rPr>
          <w:rFonts w:cs="Times New Roman"/>
          <w:lang w:val="es-CO"/>
        </w:rPr>
        <w:fldChar w:fldCharType="begin" w:fldLock="1"/>
      </w:r>
      <w:r w:rsidR="003A1EEA" w:rsidRPr="00624617">
        <w:rPr>
          <w:rFonts w:cs="Times New Roman"/>
          <w:lang w:val="es-CO"/>
        </w:rPr>
        <w:instrText>ADDIN CSL_CITATION {"citationItems":[{"id":"ITEM-1","itemData":{"author":[{"dropping-particle":"","family":"Melchiori  O.P.; Albarenque, S.M.; Faccendini, N.; Bianchini, A.","given":"R.J.M.; Caviglia","non-dropping-particle":"","parse-names":false,"suffix":""}],"container-title":"Trigo en Siembra Directa","id":"ITEM-1","issued":{"date-parts":[["2008"]]},"page":"72-77","title":"Utilización de sensores remotos como herramienta para el manejo de la nutrición nitrogenada en trigo","type":"article-journal"},"uris":["http://www.mendeley.com/documents/?uuid=3ff6d2f2-ab38-448e-bf99-62aeae13a023"]}],"mendeley":{"formattedCitation":"(Melchiori  O.P.; Albarenque, S.M.; Faccendini, N.; Bianchini, A., 2008)","manualFormatting":"(Melchiori  O.P.et al., 2008)","plainTextFormattedCitation":"(Melchiori  O.P.; Albarenque, S.M.; Faccendini, N.; Bianchini, A., 2008)","previouslyFormattedCitation":"(Melchiori  O.P.; Albarenque, S.M.; Faccendini, N.; Bianchini, A., 2008)"},"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w:t>
      </w:r>
      <w:proofErr w:type="spellStart"/>
      <w:r w:rsidR="003A1EEA" w:rsidRPr="00624617">
        <w:rPr>
          <w:rFonts w:cs="Times New Roman"/>
          <w:noProof/>
          <w:lang w:val="es-CO"/>
        </w:rPr>
        <w:t>Melchiori</w:t>
      </w:r>
      <w:proofErr w:type="spellEnd"/>
      <w:r w:rsidR="003A1EEA" w:rsidRPr="00624617">
        <w:rPr>
          <w:rFonts w:cs="Times New Roman"/>
          <w:noProof/>
          <w:lang w:val="es-CO"/>
        </w:rPr>
        <w:t>  O.P.et al., 2008)</w:t>
      </w:r>
      <w:r w:rsidR="003A1EEA" w:rsidRPr="00624617">
        <w:rPr>
          <w:rFonts w:cs="Times New Roman"/>
          <w:lang w:val="es-CO"/>
        </w:rPr>
        <w:fldChar w:fldCharType="end"/>
      </w:r>
      <w:r w:rsidR="001755B4" w:rsidRPr="00624617">
        <w:rPr>
          <w:rFonts w:cs="Times New Roman"/>
          <w:lang w:val="es-CO"/>
        </w:rPr>
        <w:t xml:space="preserve"> </w:t>
      </w:r>
      <w:r w:rsidR="003A1EEA" w:rsidRPr="00624617">
        <w:rPr>
          <w:rFonts w:cs="Times New Roman"/>
          <w:lang w:val="es-CO"/>
        </w:rPr>
        <w:t>P</w:t>
      </w:r>
      <w:r w:rsidR="001755B4" w:rsidRPr="00624617">
        <w:rPr>
          <w:rFonts w:cs="Times New Roman"/>
          <w:lang w:val="es-CO"/>
        </w:rPr>
        <w:t>ara este estudio se u</w:t>
      </w:r>
      <w:r w:rsidRPr="00624617">
        <w:rPr>
          <w:rFonts w:cs="Times New Roman"/>
          <w:lang w:val="es-CO"/>
        </w:rPr>
        <w:t>tilizando como insumo principal las imágenes de satélite Landsat 7 y 8</w:t>
      </w:r>
      <w:r w:rsidR="001755B4" w:rsidRPr="00624617">
        <w:rPr>
          <w:rFonts w:cs="Times New Roman"/>
          <w:lang w:val="es-CO"/>
        </w:rPr>
        <w:t>, por ser de acceso gratuito,</w:t>
      </w:r>
      <w:r w:rsidR="00426893" w:rsidRPr="00624617">
        <w:rPr>
          <w:rFonts w:cs="Times New Roman"/>
          <w:lang w:val="es-CO"/>
        </w:rPr>
        <w:t xml:space="preserve"> tener información que solapa con los a</w:t>
      </w:r>
      <w:r w:rsidR="00B93DC3" w:rsidRPr="00624617">
        <w:rPr>
          <w:rFonts w:cs="Times New Roman"/>
          <w:lang w:val="es-CO"/>
        </w:rPr>
        <w:t>ñ</w:t>
      </w:r>
      <w:r w:rsidR="00426893" w:rsidRPr="00624617">
        <w:rPr>
          <w:rFonts w:cs="Times New Roman"/>
          <w:lang w:val="es-CO"/>
        </w:rPr>
        <w:t>os de encuesta, su resolución temporal de 16 días y su resolución espacial de 30 metros nos garantiza una colección de datos suficiente para el monitoreo</w:t>
      </w:r>
      <w:r w:rsidR="003A1EEA" w:rsidRPr="00624617">
        <w:rPr>
          <w:rFonts w:cs="Times New Roman"/>
          <w:lang w:val="es-CO"/>
        </w:rPr>
        <w:fldChar w:fldCharType="begin" w:fldLock="1"/>
      </w:r>
      <w:r w:rsidR="003A66C5"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USGS, 2011)</w:t>
      </w:r>
      <w:r w:rsidR="003A1EEA" w:rsidRPr="00624617">
        <w:rPr>
          <w:rFonts w:cs="Times New Roman"/>
          <w:lang w:val="es-CO"/>
        </w:rPr>
        <w:fldChar w:fldCharType="end"/>
      </w:r>
      <w:r w:rsidR="00426893" w:rsidRPr="00624617">
        <w:rPr>
          <w:rFonts w:cs="Times New Roman"/>
          <w:lang w:val="es-CO"/>
        </w:rPr>
        <w:t>.</w:t>
      </w:r>
    </w:p>
    <w:p w14:paraId="70EE9A84" w14:textId="2AD739A8" w:rsidR="00F51188" w:rsidRDefault="003A1EEA" w:rsidP="008448AE">
      <w:pPr>
        <w:jc w:val="both"/>
        <w:rPr>
          <w:rFonts w:cs="Times New Roman"/>
          <w:lang w:val="es-CO"/>
        </w:rPr>
      </w:pPr>
      <w:r w:rsidRPr="00624617">
        <w:rPr>
          <w:rFonts w:cs="Times New Roman"/>
          <w:lang w:val="es-CO"/>
        </w:rPr>
        <w:t>Con las imágenes Landsat creamos</w:t>
      </w:r>
      <w:r w:rsidR="00B0234C" w:rsidRPr="00624617">
        <w:rPr>
          <w:rFonts w:cs="Times New Roman"/>
          <w:lang w:val="es-CO"/>
        </w:rPr>
        <w:t xml:space="preserve"> índices de vegetación que a su vez permitió un monitoreo de cada uno de los 377 puntos de la encuesta</w:t>
      </w:r>
      <w:r w:rsidR="00B93DC3" w:rsidRPr="00624617">
        <w:rPr>
          <w:rFonts w:cs="Times New Roman"/>
          <w:lang w:val="es-CO"/>
        </w:rPr>
        <w:t xml:space="preserve"> base</w:t>
      </w:r>
      <w:r w:rsidR="004B3F72" w:rsidRPr="00624617">
        <w:rPr>
          <w:rFonts w:cs="Times New Roman"/>
          <w:lang w:val="es-CO"/>
        </w:rPr>
        <w:t xml:space="preserve"> medi</w:t>
      </w:r>
      <w:r w:rsidR="008810E9" w:rsidRPr="00624617">
        <w:rPr>
          <w:rFonts w:cs="Times New Roman"/>
          <w:lang w:val="es-CO"/>
        </w:rPr>
        <w:t>a</w:t>
      </w:r>
      <w:r w:rsidR="004B3F72" w:rsidRPr="00624617">
        <w:rPr>
          <w:rFonts w:cs="Times New Roman"/>
          <w:lang w:val="es-CO"/>
        </w:rPr>
        <w:t>n</w:t>
      </w:r>
      <w:r w:rsidR="008810E9" w:rsidRPr="00624617">
        <w:rPr>
          <w:rFonts w:cs="Times New Roman"/>
          <w:lang w:val="es-CO"/>
        </w:rPr>
        <w:t xml:space="preserve">te </w:t>
      </w:r>
      <w:r w:rsidR="00C05726" w:rsidRPr="00624617">
        <w:rPr>
          <w:rFonts w:cs="Times New Roman"/>
          <w:lang w:val="es-CO"/>
        </w:rPr>
        <w:t xml:space="preserve">series </w:t>
      </w:r>
      <w:commentRangeStart w:id="22"/>
      <w:commentRangeStart w:id="23"/>
      <w:r w:rsidR="00EA7DDD" w:rsidRPr="00624617">
        <w:rPr>
          <w:rFonts w:cs="Times New Roman"/>
          <w:lang w:val="es-CO"/>
        </w:rPr>
        <w:t>t</w:t>
      </w:r>
      <w:commentRangeEnd w:id="22"/>
      <w:r w:rsidR="00314A6F" w:rsidRPr="00624617">
        <w:rPr>
          <w:rFonts w:cs="Times New Roman"/>
          <w:lang w:val="es-CO"/>
        </w:rPr>
        <w:t>iempo</w:t>
      </w:r>
      <w:r w:rsidR="005C1D4E" w:rsidRPr="00624617">
        <w:rPr>
          <w:rStyle w:val="CommentReference"/>
          <w:lang w:val="es-CO"/>
        </w:rPr>
        <w:commentReference w:id="22"/>
      </w:r>
      <w:commentRangeEnd w:id="23"/>
      <w:r w:rsidR="002C6136" w:rsidRPr="00624617">
        <w:rPr>
          <w:rStyle w:val="CommentReference"/>
          <w:lang w:val="es-CO"/>
        </w:rPr>
        <w:commentReference w:id="23"/>
      </w:r>
      <w:r w:rsidR="004B3F72" w:rsidRPr="00624617">
        <w:rPr>
          <w:rFonts w:cs="Times New Roman"/>
          <w:lang w:val="es-CO"/>
        </w:rPr>
        <w:t xml:space="preserve">. </w:t>
      </w:r>
      <w:r w:rsidR="00314A6F" w:rsidRPr="00624617">
        <w:rPr>
          <w:rFonts w:cs="Times New Roman"/>
          <w:lang w:val="es-CO"/>
        </w:rPr>
        <w:t xml:space="preserve">Estas series de tiempo entraran como variables en los </w:t>
      </w:r>
      <w:r w:rsidR="00C05726" w:rsidRPr="00624617">
        <w:rPr>
          <w:rFonts w:cs="Times New Roman"/>
          <w:lang w:val="es-CO"/>
        </w:rPr>
        <w:t>modelos de detección de tendencias y detección de cambios</w:t>
      </w:r>
      <w:r w:rsidR="00F51188">
        <w:rPr>
          <w:rFonts w:cs="Times New Roman"/>
          <w:lang w:val="es-CO"/>
        </w:rPr>
        <w:t xml:space="preserve"> </w:t>
      </w:r>
      <w:r w:rsidR="006B0E4A">
        <w:rPr>
          <w:rFonts w:cs="Times New Roman"/>
          <w:lang w:val="es-CO"/>
        </w:rPr>
        <w:t>continuos</w:t>
      </w:r>
      <w:r w:rsidR="00F51188">
        <w:rPr>
          <w:rFonts w:cs="Times New Roman"/>
          <w:lang w:val="es-CO"/>
        </w:rPr>
        <w:t>. E</w:t>
      </w:r>
      <w:r w:rsidR="004B3F72" w:rsidRPr="00624617">
        <w:rPr>
          <w:rFonts w:cs="Times New Roman"/>
          <w:lang w:val="es-CO"/>
        </w:rPr>
        <w:t xml:space="preserve">stos </w:t>
      </w:r>
      <w:r w:rsidR="00F51188" w:rsidRPr="00624617">
        <w:rPr>
          <w:rFonts w:cs="Times New Roman"/>
          <w:lang w:val="es-CO"/>
        </w:rPr>
        <w:t>determinar</w:t>
      </w:r>
      <w:r w:rsidR="00F51188">
        <w:rPr>
          <w:rFonts w:cs="Times New Roman"/>
          <w:lang w:val="es-CO"/>
        </w:rPr>
        <w:t>on</w:t>
      </w:r>
      <w:r w:rsidR="00F51188" w:rsidRPr="00624617">
        <w:rPr>
          <w:rFonts w:cs="Times New Roman"/>
          <w:lang w:val="es-CO"/>
        </w:rPr>
        <w:t xml:space="preserve"> </w:t>
      </w:r>
      <w:r w:rsidR="004B3F72" w:rsidRPr="00624617">
        <w:rPr>
          <w:rFonts w:cs="Times New Roman"/>
          <w:lang w:val="es-CO"/>
        </w:rPr>
        <w:t xml:space="preserve">si </w:t>
      </w:r>
      <w:r w:rsidR="00F51188">
        <w:rPr>
          <w:rFonts w:cs="Times New Roman"/>
          <w:lang w:val="es-CO"/>
        </w:rPr>
        <w:t xml:space="preserve">existían </w:t>
      </w:r>
      <w:r w:rsidR="00587CEA" w:rsidRPr="00624617">
        <w:rPr>
          <w:rFonts w:cs="Times New Roman"/>
          <w:lang w:val="es-CO"/>
        </w:rPr>
        <w:t xml:space="preserve">cambios en </w:t>
      </w:r>
      <w:r w:rsidR="00961396" w:rsidRPr="00624617">
        <w:rPr>
          <w:rFonts w:cs="Times New Roman"/>
          <w:lang w:val="es-CO"/>
        </w:rPr>
        <w:t>la tendencia</w:t>
      </w:r>
      <w:r w:rsidR="00314A6F" w:rsidRPr="00624617">
        <w:rPr>
          <w:rFonts w:cs="Times New Roman"/>
          <w:lang w:val="es-CO"/>
        </w:rPr>
        <w:t xml:space="preserve"> de los puntos</w:t>
      </w:r>
      <w:r w:rsidR="009000F0" w:rsidRPr="00624617">
        <w:rPr>
          <w:rFonts w:cs="Times New Roman"/>
          <w:lang w:val="es-CO"/>
        </w:rPr>
        <w:t>,</w:t>
      </w:r>
      <w:r w:rsidR="00961396" w:rsidRPr="00624617">
        <w:rPr>
          <w:rFonts w:cs="Times New Roman"/>
          <w:lang w:val="es-CO"/>
        </w:rPr>
        <w:t xml:space="preserve"> </w:t>
      </w:r>
      <w:r w:rsidR="00314A6F" w:rsidRPr="00624617">
        <w:rPr>
          <w:rFonts w:cs="Times New Roman"/>
          <w:lang w:val="es-CO"/>
        </w:rPr>
        <w:t xml:space="preserve">lo que </w:t>
      </w:r>
      <w:r w:rsidR="00F51188" w:rsidRPr="00624617">
        <w:rPr>
          <w:rFonts w:cs="Times New Roman"/>
          <w:lang w:val="es-CO"/>
        </w:rPr>
        <w:t>mostr</w:t>
      </w:r>
      <w:r w:rsidR="00F51188">
        <w:rPr>
          <w:rFonts w:cs="Times New Roman"/>
          <w:lang w:val="es-CO"/>
        </w:rPr>
        <w:t>o</w:t>
      </w:r>
      <w:r w:rsidR="00F51188" w:rsidRPr="00624617">
        <w:rPr>
          <w:rFonts w:cs="Times New Roman"/>
          <w:lang w:val="es-CO"/>
        </w:rPr>
        <w:t xml:space="preserve"> </w:t>
      </w:r>
      <w:r w:rsidR="00314A6F" w:rsidRPr="00624617">
        <w:rPr>
          <w:rFonts w:cs="Times New Roman"/>
          <w:lang w:val="es-CO"/>
        </w:rPr>
        <w:t xml:space="preserve">el cambio en </w:t>
      </w:r>
      <w:proofErr w:type="gramStart"/>
      <w:r w:rsidR="00314A6F" w:rsidRPr="00624617">
        <w:rPr>
          <w:rFonts w:cs="Times New Roman"/>
          <w:lang w:val="es-CO"/>
        </w:rPr>
        <w:t xml:space="preserve">la </w:t>
      </w:r>
      <w:r w:rsidR="00F51188">
        <w:rPr>
          <w:rFonts w:cs="Times New Roman"/>
          <w:lang w:val="es-CO"/>
        </w:rPr>
        <w:t>tipo</w:t>
      </w:r>
      <w:proofErr w:type="gramEnd"/>
      <w:r w:rsidR="00F51188">
        <w:rPr>
          <w:rFonts w:cs="Times New Roman"/>
          <w:lang w:val="es-CO"/>
        </w:rPr>
        <w:t xml:space="preserve"> de </w:t>
      </w:r>
      <w:r w:rsidR="00587CEA" w:rsidRPr="00624617">
        <w:rPr>
          <w:rFonts w:cs="Times New Roman"/>
          <w:lang w:val="es-CO"/>
        </w:rPr>
        <w:t xml:space="preserve">temporalidad de los cultivos </w:t>
      </w:r>
      <w:r w:rsidR="004B3F72" w:rsidRPr="00624617">
        <w:rPr>
          <w:rFonts w:cs="Times New Roman"/>
          <w:lang w:val="es-CO"/>
        </w:rPr>
        <w:t xml:space="preserve">para </w:t>
      </w:r>
      <w:r w:rsidR="00587CEA" w:rsidRPr="00624617">
        <w:rPr>
          <w:rFonts w:cs="Times New Roman"/>
          <w:lang w:val="es-CO"/>
        </w:rPr>
        <w:t>buscar migraciones hacia otro tipo de cultivos.</w:t>
      </w:r>
    </w:p>
    <w:p w14:paraId="16356EC0" w14:textId="77777777" w:rsidR="007A0815" w:rsidRDefault="00F51188" w:rsidP="007A0815">
      <w:pPr>
        <w:jc w:val="both"/>
        <w:rPr>
          <w:rFonts w:cs="Times New Roman"/>
          <w:lang w:val="es-CO"/>
        </w:rPr>
      </w:pPr>
      <w:r>
        <w:rPr>
          <w:rFonts w:cs="Times New Roman"/>
          <w:lang w:val="es-CO"/>
        </w:rPr>
        <w:t>Los modelos Mann Kendal y CCDC obtuvieron 45% y 71% de precisión respectivamente para la encuesta 2014, para la encuesta 2019</w:t>
      </w:r>
      <w:r w:rsidR="00BF1EA8">
        <w:rPr>
          <w:rFonts w:cs="Times New Roman"/>
          <w:lang w:val="es-CO"/>
        </w:rPr>
        <w:t xml:space="preserve"> comparada con 2014</w:t>
      </w:r>
      <w:r>
        <w:rPr>
          <w:rFonts w:cs="Times New Roman"/>
          <w:lang w:val="es-CO"/>
        </w:rPr>
        <w:t xml:space="preserve"> se encontró una precisión de -%</w:t>
      </w:r>
      <w:r w:rsidR="00BF1EA8">
        <w:rPr>
          <w:rFonts w:cs="Times New Roman"/>
          <w:lang w:val="es-CO"/>
        </w:rPr>
        <w:t xml:space="preserve"> y -% para Mann Kendal y CCDC respectivamente y por ultimo comparando la encuesta de 2011 y 2019 se encuentra que Mann Kendal tuvo una precisión de -% y CCDC una precisión de -%</w:t>
      </w:r>
      <w:r w:rsidR="007A0815">
        <w:rPr>
          <w:rFonts w:cs="Times New Roman"/>
          <w:lang w:val="es-CO"/>
        </w:rPr>
        <w:t xml:space="preserve">. </w:t>
      </w:r>
    </w:p>
    <w:p w14:paraId="40C07D97" w14:textId="51338750" w:rsidR="007A0815" w:rsidRDefault="007A0815" w:rsidP="007A0815">
      <w:pPr>
        <w:jc w:val="both"/>
        <w:rPr>
          <w:rFonts w:cs="Times New Roman"/>
          <w:lang w:val="es-CO"/>
        </w:rPr>
      </w:pPr>
      <w:r>
        <w:rPr>
          <w:rFonts w:cs="Times New Roman"/>
          <w:lang w:val="es-CO"/>
        </w:rPr>
        <w:t xml:space="preserve">Con estos resulto se evidencio que el método CCDC tiene un mejor desempeño debido a que utiliza las series armónicas para hacer la segmentación continua sobre la serie de tiempo de los índices de vegetación. Lo que demuestra la importancia de los índices de vegetación para este tipo de </w:t>
      </w:r>
      <w:proofErr w:type="spellStart"/>
      <w:r>
        <w:rPr>
          <w:rFonts w:cs="Times New Roman"/>
          <w:lang w:val="es-CO"/>
        </w:rPr>
        <w:t>monitoreos</w:t>
      </w:r>
      <w:proofErr w:type="spellEnd"/>
      <w:r>
        <w:rPr>
          <w:rFonts w:cs="Times New Roman"/>
          <w:lang w:val="es-CO"/>
        </w:rPr>
        <w:t xml:space="preserve">, además de ayudar a los modelos en la detección de tendencias y puntos de cambio también fueron útiles para estimar el impacto del programa </w:t>
      </w:r>
      <w:proofErr w:type="spellStart"/>
      <w:r>
        <w:rPr>
          <w:rFonts w:cs="Times New Roman"/>
          <w:lang w:val="es-CO"/>
        </w:rPr>
        <w:t>Patca</w:t>
      </w:r>
      <w:proofErr w:type="spellEnd"/>
      <w:r>
        <w:rPr>
          <w:rFonts w:cs="Times New Roman"/>
          <w:lang w:val="es-CO"/>
        </w:rPr>
        <w:t xml:space="preserve"> sobre los agricultores mostrándonos que los agricultores beneficiados tuvieron índices de vegetación </w:t>
      </w:r>
      <w:proofErr w:type="spellStart"/>
      <w:r>
        <w:rPr>
          <w:rFonts w:cs="Times New Roman"/>
          <w:lang w:val="es-CO"/>
        </w:rPr>
        <w:t>mas</w:t>
      </w:r>
      <w:proofErr w:type="spellEnd"/>
      <w:r>
        <w:rPr>
          <w:rFonts w:cs="Times New Roman"/>
          <w:lang w:val="es-CO"/>
        </w:rPr>
        <w:t xml:space="preserve"> _____ con respecto a los que no tuvieron este </w:t>
      </w:r>
      <w:r w:rsidR="00110579">
        <w:rPr>
          <w:rFonts w:cs="Times New Roman"/>
          <w:lang w:val="es-CO"/>
        </w:rPr>
        <w:t>b</w:t>
      </w:r>
      <w:r>
        <w:rPr>
          <w:rFonts w:cs="Times New Roman"/>
          <w:lang w:val="es-CO"/>
        </w:rPr>
        <w:t>eneficio</w:t>
      </w:r>
      <w:r w:rsidR="00110579">
        <w:rPr>
          <w:rFonts w:cs="Times New Roman"/>
          <w:lang w:val="es-CO"/>
        </w:rPr>
        <w:t xml:space="preserve">, indicando que las plantaciones con este beneficio tuvieron una mayor /menor salud vegetal. </w:t>
      </w:r>
      <w:r>
        <w:rPr>
          <w:rFonts w:cs="Times New Roman"/>
          <w:lang w:val="es-CO"/>
        </w:rPr>
        <w:t xml:space="preserve">  </w:t>
      </w:r>
    </w:p>
    <w:p w14:paraId="2138DD16" w14:textId="77777777" w:rsidR="00451FA4" w:rsidRPr="00624617" w:rsidRDefault="00A85850" w:rsidP="00E36D84">
      <w:pPr>
        <w:pStyle w:val="Heading1"/>
        <w:numPr>
          <w:ilvl w:val="0"/>
          <w:numId w:val="6"/>
        </w:numPr>
        <w:rPr>
          <w:rFonts w:cs="Times New Roman"/>
          <w:b/>
          <w:lang w:val="es-CO"/>
        </w:rPr>
      </w:pPr>
      <w:bookmarkStart w:id="24" w:name="_Toc56185769"/>
      <w:r w:rsidRPr="00624617">
        <w:rPr>
          <w:rFonts w:cs="Times New Roman"/>
          <w:b/>
          <w:lang w:val="es-CO"/>
        </w:rPr>
        <w:t>MATERIALES Y MÉTODOS</w:t>
      </w:r>
      <w:bookmarkEnd w:id="24"/>
    </w:p>
    <w:p w14:paraId="1D8669BD" w14:textId="77777777" w:rsidR="00B455D5" w:rsidRPr="00624617" w:rsidRDefault="00B455D5" w:rsidP="00E36D84">
      <w:pPr>
        <w:pStyle w:val="Heading2"/>
        <w:numPr>
          <w:ilvl w:val="1"/>
          <w:numId w:val="6"/>
        </w:numPr>
        <w:rPr>
          <w:rFonts w:cs="Times New Roman"/>
          <w:lang w:val="es-CO"/>
        </w:rPr>
      </w:pPr>
      <w:bookmarkStart w:id="25" w:name="_Toc56185770"/>
      <w:r w:rsidRPr="00624617">
        <w:rPr>
          <w:rFonts w:cs="Times New Roman"/>
          <w:lang w:val="es-CO"/>
        </w:rPr>
        <w:t>Descripción del área de estudio</w:t>
      </w:r>
      <w:r w:rsidR="00583B4A" w:rsidRPr="00624617">
        <w:rPr>
          <w:rFonts w:cs="Times New Roman"/>
          <w:lang w:val="es-CO"/>
        </w:rPr>
        <w:t xml:space="preserve"> y datos de tierra</w:t>
      </w:r>
      <w:bookmarkEnd w:id="25"/>
    </w:p>
    <w:p w14:paraId="48933BD8" w14:textId="2960E94D" w:rsidR="00E4322C" w:rsidRPr="00624617" w:rsidRDefault="002B664C" w:rsidP="00B726DD">
      <w:pPr>
        <w:jc w:val="both"/>
        <w:rPr>
          <w:rFonts w:cs="Times New Roman"/>
          <w:lang w:val="es-CO"/>
        </w:rPr>
      </w:pPr>
      <w:r w:rsidRPr="00624617">
        <w:rPr>
          <w:rFonts w:cs="Times New Roman"/>
          <w:lang w:val="es-CO"/>
        </w:rPr>
        <w:t>República</w:t>
      </w:r>
      <w:r w:rsidR="00C453EE" w:rsidRPr="00624617">
        <w:rPr>
          <w:rFonts w:cs="Times New Roman"/>
          <w:lang w:val="es-CO"/>
        </w:rPr>
        <w:t xml:space="preserve"> D</w:t>
      </w:r>
      <w:r w:rsidR="00B35373" w:rsidRPr="00624617">
        <w:rPr>
          <w:rFonts w:cs="Times New Roman"/>
          <w:lang w:val="es-CO"/>
        </w:rPr>
        <w:t xml:space="preserve">ominicana </w:t>
      </w:r>
      <w:r w:rsidR="00534B3E" w:rsidRPr="00624617">
        <w:rPr>
          <w:rFonts w:cs="Times New Roman"/>
          <w:lang w:val="es-CO"/>
        </w:rPr>
        <w:t xml:space="preserve">es un </w:t>
      </w:r>
      <w:r w:rsidR="006A68FE" w:rsidRPr="00624617">
        <w:rPr>
          <w:rFonts w:cs="Times New Roman"/>
          <w:lang w:val="es-CO"/>
        </w:rPr>
        <w:t xml:space="preserve">país </w:t>
      </w:r>
      <w:r w:rsidR="004F61AA" w:rsidRPr="00624617">
        <w:rPr>
          <w:rFonts w:cs="Times New Roman"/>
          <w:lang w:val="es-CO"/>
        </w:rPr>
        <w:t>de C</w:t>
      </w:r>
      <w:r w:rsidR="00E4322C" w:rsidRPr="00624617">
        <w:rPr>
          <w:rFonts w:cs="Times New Roman"/>
          <w:lang w:val="es-CO"/>
        </w:rPr>
        <w:t xml:space="preserve">entro </w:t>
      </w:r>
      <w:r w:rsidR="004F61AA" w:rsidRPr="00624617">
        <w:rPr>
          <w:rFonts w:cs="Times New Roman"/>
          <w:lang w:val="es-CO"/>
        </w:rPr>
        <w:t>A</w:t>
      </w:r>
      <w:r w:rsidR="00E4322C" w:rsidRPr="00624617">
        <w:rPr>
          <w:rFonts w:cs="Times New Roman"/>
          <w:lang w:val="es-CO"/>
        </w:rPr>
        <w:t>mérica</w:t>
      </w:r>
      <w:r w:rsidR="004F61AA" w:rsidRPr="00624617">
        <w:rPr>
          <w:rFonts w:cs="Times New Roman"/>
          <w:lang w:val="es-CO"/>
        </w:rPr>
        <w:t xml:space="preserve"> y el C</w:t>
      </w:r>
      <w:r w:rsidR="006A68FE" w:rsidRPr="00624617">
        <w:rPr>
          <w:rFonts w:cs="Times New Roman"/>
          <w:lang w:val="es-CO"/>
        </w:rPr>
        <w:t>aribe</w:t>
      </w:r>
      <w:r w:rsidR="00E4322C" w:rsidRPr="00624617">
        <w:rPr>
          <w:rFonts w:cs="Times New Roman"/>
          <w:lang w:val="es-CO"/>
        </w:rPr>
        <w:t xml:space="preserve"> ubicada en 18°28′35″N 69°53′36″O</w:t>
      </w:r>
      <w:r w:rsidR="00707E07" w:rsidRPr="00624617">
        <w:rPr>
          <w:rFonts w:cs="Times New Roman"/>
          <w:lang w:val="es-CO"/>
        </w:rPr>
        <w:t xml:space="preserve"> (</w:t>
      </w:r>
      <w:proofErr w:type="spellStart"/>
      <w:r w:rsidR="00707E07" w:rsidRPr="00624617">
        <w:rPr>
          <w:rFonts w:cs="Times New Roman"/>
          <w:lang w:val="es-CO"/>
        </w:rPr>
        <w:t>Fig</w:t>
      </w:r>
      <w:proofErr w:type="spellEnd"/>
      <w:r w:rsidR="00707E07" w:rsidRPr="00624617">
        <w:rPr>
          <w:rFonts w:cs="Times New Roman"/>
          <w:lang w:val="es-CO"/>
        </w:rPr>
        <w:t xml:space="preserve"> </w:t>
      </w:r>
      <w:r w:rsidR="00930F3D">
        <w:rPr>
          <w:rFonts w:cs="Times New Roman"/>
          <w:lang w:val="es-CO"/>
        </w:rPr>
        <w:t>3</w:t>
      </w:r>
      <w:r w:rsidR="00707E07" w:rsidRPr="00624617">
        <w:rPr>
          <w:rFonts w:cs="Times New Roman"/>
          <w:lang w:val="es-CO"/>
        </w:rPr>
        <w:t>)</w:t>
      </w:r>
      <w:r w:rsidR="004F61AA" w:rsidRPr="00624617">
        <w:rPr>
          <w:rFonts w:cs="Times New Roman"/>
          <w:lang w:val="es-CO"/>
        </w:rPr>
        <w:t>,</w:t>
      </w:r>
      <w:r w:rsidR="006A68FE" w:rsidRPr="00624617">
        <w:rPr>
          <w:rFonts w:cs="Times New Roman"/>
          <w:lang w:val="es-CO"/>
        </w:rPr>
        <w:t xml:space="preserve"> </w:t>
      </w:r>
      <w:r w:rsidR="00E4322C" w:rsidRPr="00624617">
        <w:rPr>
          <w:rFonts w:cs="Times New Roman"/>
          <w:lang w:val="es-CO"/>
        </w:rPr>
        <w:t>con superficie de 48.442 km2</w:t>
      </w:r>
      <w:r w:rsidR="00DA31A1" w:rsidRPr="00624617">
        <w:rPr>
          <w:rFonts w:cs="Times New Roman"/>
          <w:lang w:val="es-CO"/>
        </w:rPr>
        <w:t xml:space="preserve"> que contiene</w:t>
      </w:r>
      <w:r w:rsidR="00E4322C" w:rsidRPr="00624617">
        <w:rPr>
          <w:rFonts w:cs="Times New Roman"/>
          <w:lang w:val="es-CO"/>
        </w:rPr>
        <w:t xml:space="preserve"> 32 pr</w:t>
      </w:r>
      <w:r w:rsidR="004F61AA" w:rsidRPr="00624617">
        <w:rPr>
          <w:rFonts w:cs="Times New Roman"/>
          <w:lang w:val="es-CO"/>
        </w:rPr>
        <w:t>ovincias y está rodeada por el Océano A</w:t>
      </w:r>
      <w:r w:rsidR="00E4322C" w:rsidRPr="00624617">
        <w:rPr>
          <w:rFonts w:cs="Times New Roman"/>
          <w:lang w:val="es-CO"/>
        </w:rPr>
        <w:t>tlántico except</w:t>
      </w:r>
      <w:r w:rsidR="004F61AA" w:rsidRPr="00624617">
        <w:rPr>
          <w:rFonts w:cs="Times New Roman"/>
          <w:lang w:val="es-CO"/>
        </w:rPr>
        <w:t>o al oeste que limita con Haití. S</w:t>
      </w:r>
      <w:r w:rsidR="00E4322C" w:rsidRPr="00624617">
        <w:rPr>
          <w:rFonts w:cs="Times New Roman"/>
          <w:lang w:val="es-CO"/>
        </w:rPr>
        <w:t>us condiciones climáticas son propias de los países cercanos al trópico con lluvias abundantes y</w:t>
      </w:r>
      <w:r w:rsidR="004F61AA" w:rsidRPr="00624617">
        <w:rPr>
          <w:rFonts w:cs="Times New Roman"/>
          <w:lang w:val="es-CO"/>
        </w:rPr>
        <w:t xml:space="preserve"> temperaturas entre 25 y 35 C. L</w:t>
      </w:r>
      <w:r w:rsidR="00E4322C" w:rsidRPr="00624617">
        <w:rPr>
          <w:rFonts w:cs="Times New Roman"/>
          <w:lang w:val="es-CO"/>
        </w:rPr>
        <w:t>a estación lluviosa abarca desde abril hasta noviembre destacán</w:t>
      </w:r>
      <w:r w:rsidR="004F61AA" w:rsidRPr="00624617">
        <w:rPr>
          <w:rFonts w:cs="Times New Roman"/>
          <w:lang w:val="es-CO"/>
        </w:rPr>
        <w:t xml:space="preserve">dose mayo, agosto, y septiembre. </w:t>
      </w:r>
      <w:r w:rsidR="00E4322C" w:rsidRPr="00624617">
        <w:rPr>
          <w:rFonts w:cs="Times New Roman"/>
          <w:lang w:val="es-CO"/>
        </w:rPr>
        <w:t xml:space="preserve">La parte más seca del país se encuentra particularmente </w:t>
      </w:r>
      <w:r w:rsidR="00900036" w:rsidRPr="00624617">
        <w:rPr>
          <w:rFonts w:cs="Times New Roman"/>
          <w:lang w:val="es-CO"/>
        </w:rPr>
        <w:t xml:space="preserve">en </w:t>
      </w:r>
      <w:r w:rsidR="004F61AA" w:rsidRPr="00624617">
        <w:rPr>
          <w:rFonts w:cs="Times New Roman"/>
          <w:lang w:val="es-CO"/>
        </w:rPr>
        <w:t>el noroeste; donde muy rara vez</w:t>
      </w:r>
      <w:r w:rsidR="00E4322C" w:rsidRPr="00624617">
        <w:rPr>
          <w:rFonts w:cs="Times New Roman"/>
          <w:lang w:val="es-CO"/>
        </w:rPr>
        <w:t xml:space="preserve"> llueve</w:t>
      </w:r>
      <w:r w:rsidRPr="00624617">
        <w:rPr>
          <w:rFonts w:cs="Times New Roman"/>
          <w:lang w:val="es-CO"/>
        </w:rPr>
        <w:t xml:space="preserve"> y </w:t>
      </w:r>
      <w:r w:rsidR="004F61AA" w:rsidRPr="00624617">
        <w:rPr>
          <w:rFonts w:cs="Times New Roman"/>
          <w:lang w:val="es-CO"/>
        </w:rPr>
        <w:t>suele</w:t>
      </w:r>
      <w:r w:rsidR="00E4322C" w:rsidRPr="00624617">
        <w:rPr>
          <w:rFonts w:cs="Times New Roman"/>
          <w:lang w:val="es-CO"/>
        </w:rPr>
        <w:t xml:space="preserve"> pasar hasta seis meses sin tener precipitación alguna.</w:t>
      </w:r>
    </w:p>
    <w:p w14:paraId="536BB28C" w14:textId="77777777" w:rsidR="00544153" w:rsidRPr="00624617" w:rsidRDefault="00544153" w:rsidP="00B726DD">
      <w:pPr>
        <w:keepNext/>
        <w:jc w:val="center"/>
        <w:rPr>
          <w:rFonts w:cs="Times New Roman"/>
          <w:lang w:val="es-CO"/>
        </w:rPr>
      </w:pPr>
      <w:r w:rsidRPr="00624617">
        <w:rPr>
          <w:rFonts w:cs="Times New Roman"/>
          <w:noProof/>
        </w:rPr>
        <w:lastRenderedPageBreak/>
        <w:drawing>
          <wp:inline distT="0" distB="0" distL="0" distR="0" wp14:anchorId="4446E085" wp14:editId="6E20393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77584" cy="2746208"/>
                    </a:xfrm>
                    <a:prstGeom prst="rect">
                      <a:avLst/>
                    </a:prstGeom>
                  </pic:spPr>
                </pic:pic>
              </a:graphicData>
            </a:graphic>
          </wp:inline>
        </w:drawing>
      </w:r>
    </w:p>
    <w:p w14:paraId="65AD7FF8" w14:textId="3C2437C6" w:rsidR="00AB36D0" w:rsidRPr="00624617" w:rsidRDefault="00544153" w:rsidP="00B726DD">
      <w:pPr>
        <w:pStyle w:val="Caption"/>
        <w:jc w:val="center"/>
        <w:rPr>
          <w:rFonts w:cs="Times New Roman"/>
          <w:sz w:val="24"/>
          <w:lang w:val="es-CO"/>
        </w:rPr>
      </w:pPr>
      <w:bookmarkStart w:id="26" w:name="_Toc53481471"/>
      <w:bookmarkStart w:id="27" w:name="_Toc56185836"/>
      <w:proofErr w:type="spellStart"/>
      <w:r w:rsidRPr="00624617">
        <w:rPr>
          <w:rFonts w:cs="Times New Roman"/>
          <w:lang w:val="es-CO"/>
        </w:rPr>
        <w:t>Fig</w:t>
      </w:r>
      <w:proofErr w:type="spellEnd"/>
      <w:r w:rsidRPr="00624617">
        <w:rPr>
          <w:rFonts w:cs="Times New Roman"/>
          <w:lang w:val="es-CO"/>
        </w:rPr>
        <w:t xml:space="preserve"> </w:t>
      </w:r>
      <w:r w:rsidRPr="00624617">
        <w:rPr>
          <w:rFonts w:cs="Times New Roman"/>
          <w:lang w:val="es-CO"/>
        </w:rPr>
        <w:fldChar w:fldCharType="begin"/>
      </w:r>
      <w:r w:rsidRPr="00624617">
        <w:rPr>
          <w:rFonts w:cs="Times New Roman"/>
          <w:lang w:val="es-CO"/>
        </w:rPr>
        <w:instrText xml:space="preserve"> SEQ Fig \* ARABIC </w:instrText>
      </w:r>
      <w:r w:rsidRPr="00624617">
        <w:rPr>
          <w:rFonts w:cs="Times New Roman"/>
          <w:lang w:val="es-CO"/>
        </w:rPr>
        <w:fldChar w:fldCharType="separate"/>
      </w:r>
      <w:r w:rsidR="00DD3EF3">
        <w:rPr>
          <w:rFonts w:cs="Times New Roman"/>
          <w:noProof/>
          <w:lang w:val="es-CO"/>
        </w:rPr>
        <w:t>3</w:t>
      </w:r>
      <w:r w:rsidRPr="00624617">
        <w:rPr>
          <w:rFonts w:cs="Times New Roman"/>
          <w:lang w:val="es-CO"/>
        </w:rPr>
        <w:fldChar w:fldCharType="end"/>
      </w:r>
      <w:r w:rsidRPr="00624617">
        <w:rPr>
          <w:rFonts w:cs="Times New Roman"/>
          <w:lang w:val="es-CO"/>
        </w:rPr>
        <w:t xml:space="preserve"> Zona de estudio</w:t>
      </w:r>
      <w:bookmarkEnd w:id="26"/>
      <w:bookmarkEnd w:id="27"/>
    </w:p>
    <w:p w14:paraId="4C134880" w14:textId="375540B0" w:rsidR="00900036" w:rsidRPr="00624617" w:rsidRDefault="00900036" w:rsidP="00B726DD">
      <w:pPr>
        <w:jc w:val="both"/>
        <w:rPr>
          <w:rFonts w:cs="Times New Roman"/>
          <w:lang w:val="es-CO"/>
        </w:rPr>
      </w:pPr>
      <w:r w:rsidRPr="00624617">
        <w:rPr>
          <w:rFonts w:cs="Times New Roman"/>
          <w:lang w:val="es-CO"/>
        </w:rPr>
        <w:t xml:space="preserve">El programa </w:t>
      </w:r>
      <w:r w:rsidR="00534B3E" w:rsidRPr="00624617">
        <w:rPr>
          <w:rFonts w:cs="Times New Roman"/>
          <w:lang w:val="es-CO"/>
        </w:rPr>
        <w:t>PATCA, implementado por el Ministerio de Agricultura de la República Dominicana de 2012 a 2015, ofreció bonos no reembolsables para la adquisición de tecnologías agropecuarias por parte de pequeños productores</w:t>
      </w:r>
      <w:r w:rsidR="00707E07" w:rsidRPr="00624617">
        <w:rPr>
          <w:rFonts w:cs="Times New Roman"/>
          <w:lang w:val="es-CO"/>
        </w:rPr>
        <w:t xml:space="preserve"> para la irrigación de cultivos</w:t>
      </w:r>
      <w:r w:rsidR="00534B3E" w:rsidRPr="00624617">
        <w:rPr>
          <w:rFonts w:cs="Times New Roman"/>
          <w:lang w:val="es-CO"/>
        </w:rPr>
        <w:t xml:space="preserve">. </w:t>
      </w:r>
      <w:commentRangeStart w:id="28"/>
      <w:r w:rsidR="005C1D4E" w:rsidRPr="00624617">
        <w:rPr>
          <w:rFonts w:cs="Times New Roman"/>
          <w:lang w:val="es-CO"/>
        </w:rPr>
        <w:t>Este análisis se enfoca en los productores que recibieron la tecnología de riego como beneficio del programa.</w:t>
      </w:r>
      <w:commentRangeEnd w:id="28"/>
      <w:r w:rsidR="00F615B8" w:rsidRPr="00F1487D">
        <w:rPr>
          <w:rStyle w:val="CommentReference"/>
          <w:lang w:val="es-CO"/>
        </w:rPr>
        <w:commentReference w:id="28"/>
      </w:r>
      <w:r w:rsidR="005C1D4E" w:rsidRPr="00624617">
        <w:rPr>
          <w:rFonts w:cs="Times New Roman"/>
          <w:lang w:val="es-CO"/>
        </w:rPr>
        <w:t xml:space="preserve"> </w:t>
      </w:r>
      <w:r w:rsidR="00534B3E" w:rsidRPr="00624617">
        <w:rPr>
          <w:rFonts w:cs="Times New Roman"/>
          <w:lang w:val="es-CO"/>
        </w:rPr>
        <w:t xml:space="preserve">Como parte </w:t>
      </w:r>
      <w:r w:rsidR="006D48D9" w:rsidRPr="00624617">
        <w:rPr>
          <w:rFonts w:cs="Times New Roman"/>
          <w:lang w:val="es-CO"/>
        </w:rPr>
        <w:t>de la estrategia se</w:t>
      </w:r>
      <w:r w:rsidR="00707E07" w:rsidRPr="004A3E87">
        <w:rPr>
          <w:rFonts w:cs="Times New Roman"/>
          <w:lang w:val="es-CO"/>
        </w:rPr>
        <w:t xml:space="preserve"> realizaron</w:t>
      </w:r>
      <w:r w:rsidR="00534B3E" w:rsidRPr="004A3E87">
        <w:rPr>
          <w:rFonts w:cs="Times New Roman"/>
          <w:lang w:val="es-CO"/>
        </w:rPr>
        <w:t xml:space="preserve"> tres rondas de encuestas agrícolas: una de línea de base (2011), </w:t>
      </w:r>
      <w:r w:rsidR="00534B3E" w:rsidRPr="00624617">
        <w:rPr>
          <w:rFonts w:cs="Times New Roman"/>
          <w:lang w:val="es-CO"/>
        </w:rPr>
        <w:t xml:space="preserve">una primera encuesta de seguimiento (2014) y una encuesta final (2019). </w:t>
      </w:r>
      <w:commentRangeStart w:id="29"/>
      <w:commentRangeStart w:id="30"/>
      <w:r w:rsidR="00534B3E" w:rsidRPr="00624617">
        <w:rPr>
          <w:rFonts w:cs="Times New Roman"/>
          <w:lang w:val="es-CO"/>
        </w:rPr>
        <w:t>Estas encuestas recolectaron información socio</w:t>
      </w:r>
      <w:r w:rsidRPr="00624617">
        <w:rPr>
          <w:rFonts w:cs="Times New Roman"/>
          <w:lang w:val="es-CO"/>
        </w:rPr>
        <w:t xml:space="preserve">económica, </w:t>
      </w:r>
      <w:r w:rsidR="00534B3E" w:rsidRPr="00624617">
        <w:rPr>
          <w:rFonts w:cs="Times New Roman"/>
          <w:lang w:val="es-CO"/>
        </w:rPr>
        <w:t>agronómica</w:t>
      </w:r>
      <w:r w:rsidRPr="00624617">
        <w:rPr>
          <w:rFonts w:cs="Times New Roman"/>
          <w:lang w:val="es-CO"/>
        </w:rPr>
        <w:t xml:space="preserve"> y espacial</w:t>
      </w:r>
      <w:r w:rsidR="00534B3E" w:rsidRPr="00624617">
        <w:rPr>
          <w:rFonts w:cs="Times New Roman"/>
          <w:lang w:val="es-CO"/>
        </w:rPr>
        <w:t xml:space="preserve"> a un grupo de beneficiarios </w:t>
      </w:r>
      <w:r w:rsidR="00534B3E" w:rsidRPr="00624617">
        <w:rPr>
          <w:rFonts w:cs="Times New Roman"/>
          <w:highlight w:val="yellow"/>
          <w:lang w:val="es-CO"/>
        </w:rPr>
        <w:t>y control</w:t>
      </w:r>
      <w:r w:rsidR="00707E07" w:rsidRPr="00624617">
        <w:rPr>
          <w:rFonts w:cs="Times New Roman"/>
          <w:highlight w:val="yellow"/>
          <w:lang w:val="es-CO"/>
        </w:rPr>
        <w:t xml:space="preserve"> </w:t>
      </w:r>
      <w:r w:rsidR="007D270F" w:rsidRPr="00624617">
        <w:rPr>
          <w:rFonts w:cs="Times New Roman"/>
          <w:highlight w:val="yellow"/>
          <w:lang w:val="es-CO"/>
        </w:rPr>
        <w:t xml:space="preserve">de un </w:t>
      </w:r>
      <w:r w:rsidR="002813C7" w:rsidRPr="00624617">
        <w:rPr>
          <w:rFonts w:cs="Times New Roman"/>
          <w:highlight w:val="yellow"/>
          <w:lang w:val="es-CO"/>
        </w:rPr>
        <w:t>total</w:t>
      </w:r>
      <w:r w:rsidRPr="00624617">
        <w:rPr>
          <w:rFonts w:cs="Times New Roman"/>
          <w:highlight w:val="yellow"/>
          <w:lang w:val="es-CO"/>
        </w:rPr>
        <w:t xml:space="preserve"> de </w:t>
      </w:r>
      <w:r w:rsidR="00734FD2" w:rsidRPr="00624617">
        <w:rPr>
          <w:rFonts w:cs="Times New Roman"/>
          <w:highlight w:val="yellow"/>
          <w:lang w:val="es-CO"/>
        </w:rPr>
        <w:t xml:space="preserve">633 </w:t>
      </w:r>
      <w:del w:id="31" w:author="Montenegro, Frank David (Alliance Bioversity-CIAT)" w:date="2020-12-22T12:59:00Z">
        <w:r w:rsidRPr="00624617" w:rsidDel="006A33ED">
          <w:rPr>
            <w:rFonts w:cs="Times New Roman"/>
            <w:highlight w:val="yellow"/>
            <w:lang w:val="es-CO"/>
          </w:rPr>
          <w:delText>parcelas</w:delText>
        </w:r>
      </w:del>
      <w:ins w:id="32" w:author="Montenegro, Frank David (Alliance Bioversity-CIAT)" w:date="2020-12-22T12:59:00Z">
        <w:r w:rsidR="006A33ED" w:rsidRPr="00624617">
          <w:rPr>
            <w:rFonts w:cs="Times New Roman"/>
            <w:highlight w:val="yellow"/>
            <w:lang w:val="es-CO"/>
          </w:rPr>
          <w:t>parcelas,</w:t>
        </w:r>
      </w:ins>
      <w:r w:rsidR="009000F0" w:rsidRPr="00624617">
        <w:rPr>
          <w:rFonts w:cs="Times New Roman"/>
          <w:highlight w:val="yellow"/>
          <w:lang w:val="es-CO"/>
        </w:rPr>
        <w:t xml:space="preserve"> pero 4 puntos no registraron coordenadas lo que impide su </w:t>
      </w:r>
      <w:r w:rsidR="00F615B8" w:rsidRPr="00624617">
        <w:rPr>
          <w:rFonts w:cs="Times New Roman"/>
          <w:highlight w:val="yellow"/>
          <w:lang w:val="es-CO"/>
        </w:rPr>
        <w:t>creación espacial</w:t>
      </w:r>
      <w:r w:rsidRPr="00624617">
        <w:rPr>
          <w:rFonts w:cs="Times New Roman"/>
          <w:highlight w:val="yellow"/>
          <w:lang w:val="es-CO"/>
        </w:rPr>
        <w:t>,</w:t>
      </w:r>
      <w:r w:rsidR="00F615B8" w:rsidRPr="00624617">
        <w:rPr>
          <w:rFonts w:cs="Times New Roman"/>
          <w:highlight w:val="yellow"/>
          <w:lang w:val="es-CO"/>
        </w:rPr>
        <w:t xml:space="preserve"> generando solo 629 puntos en las encuestas, de estos</w:t>
      </w:r>
      <w:r w:rsidRPr="00624617">
        <w:rPr>
          <w:rFonts w:cs="Times New Roman"/>
          <w:highlight w:val="yellow"/>
          <w:lang w:val="es-CO"/>
        </w:rPr>
        <w:t xml:space="preserve"> </w:t>
      </w:r>
      <w:r w:rsidR="00734FD2" w:rsidRPr="00624617">
        <w:rPr>
          <w:rFonts w:cs="Times New Roman"/>
          <w:highlight w:val="yellow"/>
          <w:lang w:val="es-CO"/>
        </w:rPr>
        <w:t>21</w:t>
      </w:r>
      <w:r w:rsidR="00F615B8" w:rsidRPr="00624617">
        <w:rPr>
          <w:rFonts w:cs="Times New Roman"/>
          <w:highlight w:val="yellow"/>
          <w:lang w:val="es-CO"/>
        </w:rPr>
        <w:t>7</w:t>
      </w:r>
      <w:r w:rsidR="00734FD2" w:rsidRPr="00624617">
        <w:rPr>
          <w:rFonts w:cs="Times New Roman"/>
          <w:highlight w:val="yellow"/>
          <w:lang w:val="es-CO"/>
        </w:rPr>
        <w:t xml:space="preserve"> </w:t>
      </w:r>
      <w:r w:rsidRPr="00624617">
        <w:rPr>
          <w:rFonts w:cs="Times New Roman"/>
          <w:highlight w:val="yellow"/>
          <w:lang w:val="es-CO"/>
        </w:rPr>
        <w:t>beneficiari</w:t>
      </w:r>
      <w:r w:rsidR="000707C8" w:rsidRPr="00624617">
        <w:rPr>
          <w:rFonts w:cs="Times New Roman"/>
          <w:highlight w:val="yellow"/>
          <w:lang w:val="es-CO"/>
        </w:rPr>
        <w:t>o</w:t>
      </w:r>
      <w:r w:rsidRPr="00624617">
        <w:rPr>
          <w:rFonts w:cs="Times New Roman"/>
          <w:highlight w:val="yellow"/>
          <w:lang w:val="es-CO"/>
        </w:rPr>
        <w:t xml:space="preserve">s y </w:t>
      </w:r>
      <w:r w:rsidR="00734FD2" w:rsidRPr="00624617">
        <w:rPr>
          <w:rFonts w:cs="Times New Roman"/>
          <w:highlight w:val="yellow"/>
          <w:lang w:val="es-CO"/>
        </w:rPr>
        <w:t>41</w:t>
      </w:r>
      <w:r w:rsidR="00F615B8" w:rsidRPr="00624617">
        <w:rPr>
          <w:rFonts w:cs="Times New Roman"/>
          <w:highlight w:val="yellow"/>
          <w:lang w:val="es-CO"/>
        </w:rPr>
        <w:t>2</w:t>
      </w:r>
      <w:r w:rsidR="00734FD2" w:rsidRPr="00624617">
        <w:rPr>
          <w:rFonts w:cs="Times New Roman"/>
          <w:highlight w:val="yellow"/>
          <w:lang w:val="es-CO"/>
        </w:rPr>
        <w:t xml:space="preserve"> </w:t>
      </w:r>
      <w:r w:rsidRPr="00624617">
        <w:rPr>
          <w:rFonts w:cs="Times New Roman"/>
          <w:highlight w:val="yellow"/>
          <w:lang w:val="es-CO"/>
        </w:rPr>
        <w:t>controles,</w:t>
      </w:r>
      <w:r w:rsidRPr="00624617">
        <w:rPr>
          <w:rFonts w:cs="Times New Roman"/>
          <w:lang w:val="es-CO"/>
        </w:rPr>
        <w:t xml:space="preserve"> </w:t>
      </w:r>
      <w:r w:rsidR="000707C8" w:rsidRPr="00624617">
        <w:rPr>
          <w:rFonts w:cs="Times New Roman"/>
          <w:lang w:val="es-CO"/>
        </w:rPr>
        <w:t xml:space="preserve">tienen datos para las tres rondas de encuestas (2011,2014 y 2019). </w:t>
      </w:r>
      <w:r w:rsidR="002813C7" w:rsidRPr="00624617">
        <w:rPr>
          <w:rFonts w:cs="Times New Roman"/>
          <w:lang w:val="es-CO"/>
        </w:rPr>
        <w:t>e</w:t>
      </w:r>
      <w:r w:rsidRPr="00624617">
        <w:rPr>
          <w:rFonts w:cs="Times New Roman"/>
          <w:lang w:val="es-CO"/>
        </w:rPr>
        <w:t>sto n</w:t>
      </w:r>
      <w:commentRangeEnd w:id="29"/>
      <w:r w:rsidR="00DF721D" w:rsidRPr="00624617">
        <w:rPr>
          <w:rStyle w:val="CommentReference"/>
          <w:lang w:val="es-CO"/>
        </w:rPr>
        <w:commentReference w:id="29"/>
      </w:r>
      <w:commentRangeEnd w:id="30"/>
      <w:r w:rsidR="00BB78C6" w:rsidRPr="00624617">
        <w:rPr>
          <w:rStyle w:val="CommentReference"/>
          <w:lang w:val="es-CO"/>
        </w:rPr>
        <w:commentReference w:id="30"/>
      </w:r>
      <w:r w:rsidRPr="00624617">
        <w:rPr>
          <w:rFonts w:cs="Times New Roman"/>
          <w:lang w:val="es-CO"/>
        </w:rPr>
        <w:t xml:space="preserve">os </w:t>
      </w:r>
      <w:r w:rsidR="0034306C" w:rsidRPr="00624617">
        <w:rPr>
          <w:rFonts w:cs="Times New Roman"/>
          <w:lang w:val="es-CO"/>
        </w:rPr>
        <w:t>permitió</w:t>
      </w:r>
      <w:r w:rsidRPr="00624617">
        <w:rPr>
          <w:rFonts w:cs="Times New Roman"/>
          <w:lang w:val="es-CO"/>
        </w:rPr>
        <w:t xml:space="preserve"> tener un grupo de beneficiarios del PATCA comp</w:t>
      </w:r>
      <w:r w:rsidR="00707E07" w:rsidRPr="00624617">
        <w:rPr>
          <w:rFonts w:cs="Times New Roman"/>
          <w:lang w:val="es-CO"/>
        </w:rPr>
        <w:t>arable al grupo de control q</w:t>
      </w:r>
      <w:r w:rsidR="007D270F" w:rsidRPr="00624617">
        <w:rPr>
          <w:rFonts w:cs="Times New Roman"/>
          <w:lang w:val="es-CO"/>
        </w:rPr>
        <w:t>ue involucró</w:t>
      </w:r>
      <w:r w:rsidRPr="00624617">
        <w:rPr>
          <w:rFonts w:cs="Times New Roman"/>
          <w:lang w:val="es-CO"/>
        </w:rPr>
        <w:t xml:space="preserve"> 15 </w:t>
      </w:r>
      <w:r w:rsidR="00707E07" w:rsidRPr="00624617">
        <w:rPr>
          <w:rFonts w:cs="Times New Roman"/>
          <w:lang w:val="es-CO"/>
        </w:rPr>
        <w:t>provincias (Tabla 1) ubicadas</w:t>
      </w:r>
      <w:r w:rsidR="00544153" w:rsidRPr="00624617">
        <w:rPr>
          <w:rFonts w:cs="Times New Roman"/>
          <w:lang w:val="es-CO"/>
        </w:rPr>
        <w:t xml:space="preserve"> desde el centro hacia</w:t>
      </w:r>
      <w:r w:rsidR="00707E07" w:rsidRPr="00624617">
        <w:rPr>
          <w:rFonts w:cs="Times New Roman"/>
          <w:lang w:val="es-CO"/>
        </w:rPr>
        <w:t xml:space="preserve"> el noroeste y oeste del país (</w:t>
      </w:r>
      <w:proofErr w:type="spellStart"/>
      <w:r w:rsidR="00930F3D" w:rsidRPr="00624617">
        <w:rPr>
          <w:rFonts w:cs="Times New Roman"/>
          <w:lang w:val="es-CO"/>
        </w:rPr>
        <w:t>Fig</w:t>
      </w:r>
      <w:proofErr w:type="spellEnd"/>
      <w:r w:rsidR="00930F3D">
        <w:rPr>
          <w:rFonts w:cs="Times New Roman"/>
          <w:lang w:val="es-CO"/>
        </w:rPr>
        <w:t xml:space="preserve"> 3</w:t>
      </w:r>
      <w:r w:rsidR="00707E07" w:rsidRPr="00624617">
        <w:rPr>
          <w:rFonts w:cs="Times New Roman"/>
          <w:lang w:val="es-CO"/>
        </w:rPr>
        <w:t>)</w:t>
      </w:r>
      <w:r w:rsidR="006D48D9" w:rsidRPr="00624617">
        <w:rPr>
          <w:rFonts w:cs="Times New Roman"/>
          <w:lang w:val="es-CO"/>
        </w:rPr>
        <w:t>.</w:t>
      </w:r>
    </w:p>
    <w:p w14:paraId="1AD13690" w14:textId="1773C350" w:rsidR="00707E07" w:rsidRPr="00624617" w:rsidRDefault="00707E07" w:rsidP="00B726DD">
      <w:pPr>
        <w:pStyle w:val="Caption"/>
        <w:keepNext/>
        <w:rPr>
          <w:rFonts w:cs="Times New Roman"/>
          <w:lang w:val="es-CO"/>
        </w:rPr>
      </w:pPr>
      <w:bookmarkStart w:id="33" w:name="_Toc53481502"/>
      <w:bookmarkStart w:id="34" w:name="_Toc56185855"/>
      <w:r w:rsidRPr="00624617">
        <w:rPr>
          <w:rFonts w:cs="Times New Roman"/>
          <w:lang w:val="es-CO"/>
        </w:rPr>
        <w:t xml:space="preserve">Tabla </w:t>
      </w:r>
      <w:r w:rsidRPr="00624617">
        <w:rPr>
          <w:rFonts w:cs="Times New Roman"/>
          <w:lang w:val="es-CO"/>
        </w:rPr>
        <w:fldChar w:fldCharType="begin"/>
      </w:r>
      <w:r w:rsidRPr="0062461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1</w:t>
      </w:r>
      <w:r w:rsidRPr="00624617">
        <w:rPr>
          <w:rFonts w:cs="Times New Roman"/>
          <w:lang w:val="es-CO"/>
        </w:rPr>
        <w:fldChar w:fldCharType="end"/>
      </w:r>
      <w:r w:rsidRPr="00624617">
        <w:rPr>
          <w:rFonts w:cs="Times New Roman"/>
          <w:lang w:val="es-CO"/>
        </w:rPr>
        <w:t xml:space="preserve"> Número de puntos por Provincia</w:t>
      </w:r>
      <w:bookmarkEnd w:id="33"/>
      <w:bookmarkEnd w:id="34"/>
    </w:p>
    <w:tbl>
      <w:tblPr>
        <w:tblStyle w:val="ListTable1Light"/>
        <w:tblW w:w="3612" w:type="pct"/>
        <w:jc w:val="center"/>
        <w:tblLook w:val="04A0" w:firstRow="1" w:lastRow="0" w:firstColumn="1" w:lastColumn="0" w:noHBand="0" w:noVBand="1"/>
      </w:tblPr>
      <w:tblGrid>
        <w:gridCol w:w="2259"/>
        <w:gridCol w:w="1144"/>
        <w:gridCol w:w="1309"/>
        <w:gridCol w:w="2050"/>
      </w:tblGrid>
      <w:tr w:rsidR="00F615B8" w:rsidRPr="00F1487D" w14:paraId="125CBA34" w14:textId="77777777" w:rsidTr="00FD45C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CFEED46" w14:textId="77777777"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ROVINCIA</w:t>
            </w:r>
          </w:p>
        </w:tc>
        <w:tc>
          <w:tcPr>
            <w:tcW w:w="844" w:type="pct"/>
            <w:noWrap/>
            <w:hideMark/>
          </w:tcPr>
          <w:p w14:paraId="1AE16C4D"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952" w:type="pct"/>
            <w:noWrap/>
            <w:hideMark/>
          </w:tcPr>
          <w:p w14:paraId="55047F97" w14:textId="194756A5"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p>
        </w:tc>
        <w:tc>
          <w:tcPr>
            <w:tcW w:w="1359" w:type="pct"/>
            <w:noWrap/>
            <w:hideMark/>
          </w:tcPr>
          <w:p w14:paraId="289FB7D9"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suma N de puntos</w:t>
            </w:r>
          </w:p>
        </w:tc>
      </w:tr>
      <w:tr w:rsidR="000707C8" w:rsidRPr="00F1487D" w14:paraId="32DEC21D"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0A60237A" w14:textId="49FEDDBA"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Azua</w:t>
            </w:r>
          </w:p>
        </w:tc>
        <w:tc>
          <w:tcPr>
            <w:tcW w:w="844" w:type="pct"/>
            <w:noWrap/>
            <w:hideMark/>
          </w:tcPr>
          <w:p w14:paraId="253DB6D8"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5</w:t>
            </w:r>
          </w:p>
        </w:tc>
        <w:tc>
          <w:tcPr>
            <w:tcW w:w="952" w:type="pct"/>
            <w:noWrap/>
            <w:hideMark/>
          </w:tcPr>
          <w:p w14:paraId="4B9C46CC"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1.46</w:t>
            </w:r>
          </w:p>
        </w:tc>
        <w:tc>
          <w:tcPr>
            <w:tcW w:w="1359" w:type="pct"/>
            <w:noWrap/>
            <w:hideMark/>
          </w:tcPr>
          <w:p w14:paraId="4554E124"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5</w:t>
            </w:r>
          </w:p>
        </w:tc>
      </w:tr>
      <w:tr w:rsidR="00F615B8" w:rsidRPr="00F1487D" w14:paraId="6938CFC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2010C92C" w14:textId="01500CCB" w:rsidR="00F615B8" w:rsidRPr="00624617" w:rsidRDefault="00F615B8" w:rsidP="000707C8">
            <w:pPr>
              <w:jc w:val="center"/>
              <w:rPr>
                <w:rFonts w:eastAsia="Times New Roman" w:cs="Times New Roman"/>
                <w:color w:val="000000"/>
                <w:szCs w:val="24"/>
                <w:lang w:val="es-CO"/>
              </w:rPr>
            </w:pPr>
            <w:proofErr w:type="spellStart"/>
            <w:r w:rsidRPr="00624617">
              <w:rPr>
                <w:rFonts w:eastAsia="Times New Roman" w:cs="Times New Roman"/>
                <w:color w:val="000000"/>
                <w:szCs w:val="24"/>
                <w:lang w:val="es-CO"/>
              </w:rPr>
              <w:t>Dajabón</w:t>
            </w:r>
            <w:proofErr w:type="spellEnd"/>
          </w:p>
        </w:tc>
        <w:tc>
          <w:tcPr>
            <w:tcW w:w="844" w:type="pct"/>
            <w:noWrap/>
            <w:hideMark/>
          </w:tcPr>
          <w:p w14:paraId="3F0268D0"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6</w:t>
            </w:r>
          </w:p>
        </w:tc>
        <w:tc>
          <w:tcPr>
            <w:tcW w:w="952" w:type="pct"/>
            <w:noWrap/>
            <w:hideMark/>
          </w:tcPr>
          <w:p w14:paraId="5A7BC68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67</w:t>
            </w:r>
          </w:p>
        </w:tc>
        <w:tc>
          <w:tcPr>
            <w:tcW w:w="1359" w:type="pct"/>
            <w:noWrap/>
            <w:hideMark/>
          </w:tcPr>
          <w:p w14:paraId="597B45F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1</w:t>
            </w:r>
          </w:p>
        </w:tc>
      </w:tr>
      <w:tr w:rsidR="000707C8" w:rsidRPr="00F1487D" w14:paraId="3F350887"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388E3F5" w14:textId="2FC8224F"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uerto Plata</w:t>
            </w:r>
          </w:p>
        </w:tc>
        <w:tc>
          <w:tcPr>
            <w:tcW w:w="844" w:type="pct"/>
            <w:noWrap/>
            <w:hideMark/>
          </w:tcPr>
          <w:p w14:paraId="759E0AD6"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1</w:t>
            </w:r>
          </w:p>
        </w:tc>
        <w:tc>
          <w:tcPr>
            <w:tcW w:w="952" w:type="pct"/>
            <w:noWrap/>
            <w:hideMark/>
          </w:tcPr>
          <w:p w14:paraId="4B12B5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88</w:t>
            </w:r>
          </w:p>
        </w:tc>
        <w:tc>
          <w:tcPr>
            <w:tcW w:w="1359" w:type="pct"/>
            <w:noWrap/>
            <w:hideMark/>
          </w:tcPr>
          <w:p w14:paraId="27DBB93F"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02</w:t>
            </w:r>
          </w:p>
        </w:tc>
      </w:tr>
      <w:tr w:rsidR="00F615B8" w:rsidRPr="00F1487D" w14:paraId="63D15B7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82F1895" w14:textId="3BCA579B"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spaillat</w:t>
            </w:r>
          </w:p>
        </w:tc>
        <w:tc>
          <w:tcPr>
            <w:tcW w:w="844" w:type="pct"/>
            <w:noWrap/>
            <w:hideMark/>
          </w:tcPr>
          <w:p w14:paraId="51CEECA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76</w:t>
            </w:r>
          </w:p>
        </w:tc>
        <w:tc>
          <w:tcPr>
            <w:tcW w:w="952" w:type="pct"/>
            <w:noWrap/>
            <w:hideMark/>
          </w:tcPr>
          <w:p w14:paraId="0A59014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08</w:t>
            </w:r>
          </w:p>
        </w:tc>
        <w:tc>
          <w:tcPr>
            <w:tcW w:w="1359" w:type="pct"/>
            <w:noWrap/>
            <w:hideMark/>
          </w:tcPr>
          <w:p w14:paraId="139204D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78</w:t>
            </w:r>
          </w:p>
        </w:tc>
      </w:tr>
      <w:tr w:rsidR="000707C8" w:rsidRPr="00F1487D" w14:paraId="1C7FEFB5"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1AFB601" w14:textId="4D16BC69"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tiago Rodriguez</w:t>
            </w:r>
          </w:p>
        </w:tc>
        <w:tc>
          <w:tcPr>
            <w:tcW w:w="844" w:type="pct"/>
            <w:noWrap/>
            <w:hideMark/>
          </w:tcPr>
          <w:p w14:paraId="7CE63E45"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9</w:t>
            </w:r>
          </w:p>
        </w:tc>
        <w:tc>
          <w:tcPr>
            <w:tcW w:w="952" w:type="pct"/>
            <w:noWrap/>
            <w:hideMark/>
          </w:tcPr>
          <w:p w14:paraId="27EFCB4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9.38</w:t>
            </w:r>
          </w:p>
        </w:tc>
        <w:tc>
          <w:tcPr>
            <w:tcW w:w="1359" w:type="pct"/>
            <w:noWrap/>
            <w:hideMark/>
          </w:tcPr>
          <w:p w14:paraId="355690D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37</w:t>
            </w:r>
          </w:p>
        </w:tc>
      </w:tr>
      <w:tr w:rsidR="00F615B8" w:rsidRPr="00F1487D" w14:paraId="71C841AC"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554AF2C" w14:textId="2DB16D90"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 Juan</w:t>
            </w:r>
          </w:p>
        </w:tc>
        <w:tc>
          <w:tcPr>
            <w:tcW w:w="844" w:type="pct"/>
            <w:noWrap/>
            <w:hideMark/>
          </w:tcPr>
          <w:p w14:paraId="4CD11EAC"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0</w:t>
            </w:r>
          </w:p>
        </w:tc>
        <w:tc>
          <w:tcPr>
            <w:tcW w:w="952" w:type="pct"/>
            <w:noWrap/>
            <w:hideMark/>
          </w:tcPr>
          <w:p w14:paraId="0D9297B6"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7.95</w:t>
            </w:r>
          </w:p>
        </w:tc>
        <w:tc>
          <w:tcPr>
            <w:tcW w:w="1359" w:type="pct"/>
            <w:noWrap/>
            <w:hideMark/>
          </w:tcPr>
          <w:p w14:paraId="4BD2D1D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87</w:t>
            </w:r>
          </w:p>
        </w:tc>
      </w:tr>
      <w:tr w:rsidR="000707C8" w:rsidRPr="00F1487D" w14:paraId="1D34D8CF"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2A8C6244" w14:textId="3F046AA4"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tiago</w:t>
            </w:r>
          </w:p>
        </w:tc>
        <w:tc>
          <w:tcPr>
            <w:tcW w:w="844" w:type="pct"/>
            <w:noWrap/>
            <w:hideMark/>
          </w:tcPr>
          <w:p w14:paraId="66A28B1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7</w:t>
            </w:r>
          </w:p>
        </w:tc>
        <w:tc>
          <w:tcPr>
            <w:tcW w:w="952" w:type="pct"/>
            <w:noWrap/>
            <w:hideMark/>
          </w:tcPr>
          <w:p w14:paraId="04BDE62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8</w:t>
            </w:r>
          </w:p>
        </w:tc>
        <w:tc>
          <w:tcPr>
            <w:tcW w:w="1359" w:type="pct"/>
            <w:noWrap/>
            <w:hideMark/>
          </w:tcPr>
          <w:p w14:paraId="0432BA3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24</w:t>
            </w:r>
          </w:p>
        </w:tc>
      </w:tr>
      <w:tr w:rsidR="00F615B8" w:rsidRPr="00F1487D" w14:paraId="3FA8285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6C9287B8" w14:textId="56BF8303"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Independencia</w:t>
            </w:r>
          </w:p>
        </w:tc>
        <w:tc>
          <w:tcPr>
            <w:tcW w:w="844" w:type="pct"/>
            <w:noWrap/>
            <w:hideMark/>
          </w:tcPr>
          <w:p w14:paraId="4C6D817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6</w:t>
            </w:r>
          </w:p>
        </w:tc>
        <w:tc>
          <w:tcPr>
            <w:tcW w:w="952" w:type="pct"/>
            <w:noWrap/>
            <w:hideMark/>
          </w:tcPr>
          <w:p w14:paraId="200DD57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2</w:t>
            </w:r>
          </w:p>
        </w:tc>
        <w:tc>
          <w:tcPr>
            <w:tcW w:w="1359" w:type="pct"/>
            <w:noWrap/>
            <w:hideMark/>
          </w:tcPr>
          <w:p w14:paraId="4DC2A7B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60</w:t>
            </w:r>
          </w:p>
        </w:tc>
      </w:tr>
      <w:tr w:rsidR="000707C8" w:rsidRPr="00F1487D" w14:paraId="176BFA87"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1214350" w14:textId="24597F0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Valverde</w:t>
            </w:r>
          </w:p>
        </w:tc>
        <w:tc>
          <w:tcPr>
            <w:tcW w:w="844" w:type="pct"/>
            <w:noWrap/>
            <w:hideMark/>
          </w:tcPr>
          <w:p w14:paraId="6420317F"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5</w:t>
            </w:r>
          </w:p>
        </w:tc>
        <w:tc>
          <w:tcPr>
            <w:tcW w:w="952" w:type="pct"/>
            <w:noWrap/>
            <w:hideMark/>
          </w:tcPr>
          <w:p w14:paraId="4217C262"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38</w:t>
            </w:r>
          </w:p>
        </w:tc>
        <w:tc>
          <w:tcPr>
            <w:tcW w:w="1359" w:type="pct"/>
            <w:noWrap/>
            <w:hideMark/>
          </w:tcPr>
          <w:p w14:paraId="2488FD0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5</w:t>
            </w:r>
          </w:p>
        </w:tc>
      </w:tr>
      <w:tr w:rsidR="00F615B8" w:rsidRPr="00F1487D" w14:paraId="0CBCA100"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679A1AFF" w14:textId="6255CC9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La Vega</w:t>
            </w:r>
          </w:p>
        </w:tc>
        <w:tc>
          <w:tcPr>
            <w:tcW w:w="844" w:type="pct"/>
            <w:noWrap/>
            <w:hideMark/>
          </w:tcPr>
          <w:p w14:paraId="1E0AA35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4</w:t>
            </w:r>
          </w:p>
        </w:tc>
        <w:tc>
          <w:tcPr>
            <w:tcW w:w="952" w:type="pct"/>
            <w:noWrap/>
            <w:hideMark/>
          </w:tcPr>
          <w:p w14:paraId="192A3B39"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3</w:t>
            </w:r>
          </w:p>
        </w:tc>
        <w:tc>
          <w:tcPr>
            <w:tcW w:w="1359" w:type="pct"/>
            <w:noWrap/>
            <w:hideMark/>
          </w:tcPr>
          <w:p w14:paraId="042EA6AB"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9</w:t>
            </w:r>
          </w:p>
        </w:tc>
      </w:tr>
      <w:tr w:rsidR="000707C8" w:rsidRPr="00F1487D" w14:paraId="5CC52C7A"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B793D4A" w14:textId="76D536F2"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lías Pina</w:t>
            </w:r>
          </w:p>
        </w:tc>
        <w:tc>
          <w:tcPr>
            <w:tcW w:w="844" w:type="pct"/>
            <w:noWrap/>
            <w:hideMark/>
          </w:tcPr>
          <w:p w14:paraId="353113E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w:t>
            </w:r>
          </w:p>
        </w:tc>
        <w:tc>
          <w:tcPr>
            <w:tcW w:w="952" w:type="pct"/>
            <w:noWrap/>
            <w:hideMark/>
          </w:tcPr>
          <w:p w14:paraId="36D469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07</w:t>
            </w:r>
          </w:p>
        </w:tc>
        <w:tc>
          <w:tcPr>
            <w:tcW w:w="1359" w:type="pct"/>
            <w:noWrap/>
            <w:hideMark/>
          </w:tcPr>
          <w:p w14:paraId="0DF210A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02</w:t>
            </w:r>
          </w:p>
        </w:tc>
      </w:tr>
      <w:tr w:rsidR="00F615B8" w:rsidRPr="00F1487D" w14:paraId="3BA3058B"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5621EF4" w14:textId="781C2D01" w:rsidR="00F615B8" w:rsidRPr="00624617" w:rsidRDefault="00F615B8" w:rsidP="000707C8">
            <w:pPr>
              <w:jc w:val="center"/>
              <w:rPr>
                <w:rFonts w:eastAsia="Times New Roman" w:cs="Times New Roman"/>
                <w:color w:val="000000"/>
                <w:szCs w:val="24"/>
                <w:lang w:val="es-CO"/>
              </w:rPr>
            </w:pPr>
            <w:proofErr w:type="spellStart"/>
            <w:r w:rsidRPr="00624617">
              <w:rPr>
                <w:rFonts w:eastAsia="Times New Roman" w:cs="Times New Roman"/>
                <w:color w:val="000000"/>
                <w:szCs w:val="24"/>
                <w:lang w:val="es-CO"/>
              </w:rPr>
              <w:t>Peravia</w:t>
            </w:r>
            <w:proofErr w:type="spellEnd"/>
          </w:p>
        </w:tc>
        <w:tc>
          <w:tcPr>
            <w:tcW w:w="844" w:type="pct"/>
            <w:noWrap/>
            <w:hideMark/>
          </w:tcPr>
          <w:p w14:paraId="104A3E9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9</w:t>
            </w:r>
          </w:p>
        </w:tc>
        <w:tc>
          <w:tcPr>
            <w:tcW w:w="952" w:type="pct"/>
            <w:noWrap/>
            <w:hideMark/>
          </w:tcPr>
          <w:p w14:paraId="0B4F4F4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43</w:t>
            </w:r>
          </w:p>
        </w:tc>
        <w:tc>
          <w:tcPr>
            <w:tcW w:w="1359" w:type="pct"/>
            <w:noWrap/>
            <w:hideMark/>
          </w:tcPr>
          <w:p w14:paraId="7CA0B094"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1</w:t>
            </w:r>
          </w:p>
        </w:tc>
      </w:tr>
      <w:tr w:rsidR="000707C8" w:rsidRPr="00F1487D" w14:paraId="48D7B8A5"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8186EFF" w14:textId="0E5EEC99"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lastRenderedPageBreak/>
              <w:t>Monte Cristi</w:t>
            </w:r>
          </w:p>
        </w:tc>
        <w:tc>
          <w:tcPr>
            <w:tcW w:w="844" w:type="pct"/>
            <w:noWrap/>
            <w:hideMark/>
          </w:tcPr>
          <w:p w14:paraId="5C67341B"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
          <w:p w14:paraId="7E46D93B"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
          <w:p w14:paraId="7F089C13"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9</w:t>
            </w:r>
          </w:p>
        </w:tc>
      </w:tr>
      <w:tr w:rsidR="00F615B8" w:rsidRPr="00F1487D" w14:paraId="0B22CF37"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4F1C5D6" w14:textId="34AC3776"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Hermanas Mirabal</w:t>
            </w:r>
          </w:p>
        </w:tc>
        <w:tc>
          <w:tcPr>
            <w:tcW w:w="844" w:type="pct"/>
            <w:noWrap/>
            <w:hideMark/>
          </w:tcPr>
          <w:p w14:paraId="0A3F69A1"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
          <w:p w14:paraId="3DC3F28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
          <w:p w14:paraId="213BB887"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7</w:t>
            </w:r>
          </w:p>
        </w:tc>
      </w:tr>
      <w:tr w:rsidR="000707C8" w:rsidRPr="00F1487D" w14:paraId="4041087F"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51741EFC" w14:textId="0766BB3D"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 xml:space="preserve">Monseñor </w:t>
            </w:r>
            <w:proofErr w:type="spellStart"/>
            <w:r w:rsidRPr="00624617">
              <w:rPr>
                <w:rFonts w:eastAsia="Times New Roman" w:cs="Times New Roman"/>
                <w:color w:val="000000"/>
                <w:szCs w:val="24"/>
                <w:lang w:val="es-CO"/>
              </w:rPr>
              <w:t>Nouel</w:t>
            </w:r>
            <w:proofErr w:type="spellEnd"/>
          </w:p>
        </w:tc>
        <w:tc>
          <w:tcPr>
            <w:tcW w:w="844" w:type="pct"/>
            <w:noWrap/>
            <w:hideMark/>
          </w:tcPr>
          <w:p w14:paraId="6ED5979D"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2</w:t>
            </w:r>
          </w:p>
        </w:tc>
        <w:tc>
          <w:tcPr>
            <w:tcW w:w="952" w:type="pct"/>
            <w:noWrap/>
            <w:hideMark/>
          </w:tcPr>
          <w:p w14:paraId="13265BB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0.32</w:t>
            </w:r>
          </w:p>
        </w:tc>
        <w:tc>
          <w:tcPr>
            <w:tcW w:w="1359" w:type="pct"/>
            <w:noWrap/>
            <w:hideMark/>
          </w:tcPr>
          <w:p w14:paraId="41997B1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9</w:t>
            </w:r>
          </w:p>
        </w:tc>
      </w:tr>
    </w:tbl>
    <w:p w14:paraId="1F0C8097" w14:textId="77777777" w:rsidR="00707E07" w:rsidRPr="00624617" w:rsidRDefault="00707E07" w:rsidP="00B726DD">
      <w:pPr>
        <w:jc w:val="both"/>
        <w:rPr>
          <w:rFonts w:cs="Times New Roman"/>
          <w:lang w:val="es-CO"/>
        </w:rPr>
      </w:pPr>
    </w:p>
    <w:p w14:paraId="3DADD6E1" w14:textId="77777777" w:rsidR="000E13FF" w:rsidRPr="007D60F7" w:rsidRDefault="009F47FC" w:rsidP="006E1771">
      <w:pPr>
        <w:jc w:val="both"/>
        <w:rPr>
          <w:rFonts w:cs="Times New Roman"/>
          <w:lang w:val="es-CO"/>
        </w:rPr>
      </w:pPr>
      <w:r w:rsidRPr="00624617">
        <w:rPr>
          <w:rFonts w:cs="Times New Roman"/>
          <w:lang w:val="es-CO"/>
        </w:rPr>
        <w:t>La encuesta para PATCA incluye</w:t>
      </w:r>
      <w:r w:rsidR="00FA19D2" w:rsidRPr="00624617">
        <w:rPr>
          <w:rFonts w:cs="Times New Roman"/>
          <w:lang w:val="es-CO"/>
        </w:rPr>
        <w:t xml:space="preserve"> puntos geográficos a los cuales está ligada información alfanumérica c</w:t>
      </w:r>
      <w:r w:rsidR="006D48D9" w:rsidRPr="004A3E87">
        <w:rPr>
          <w:rFonts w:cs="Times New Roman"/>
          <w:lang w:val="es-CO"/>
        </w:rPr>
        <w:t>omo ID para cada propietario, nú</w:t>
      </w:r>
      <w:r w:rsidR="00FA19D2" w:rsidRPr="004A3E87">
        <w:rPr>
          <w:rFonts w:cs="Times New Roman"/>
          <w:lang w:val="es-CO"/>
        </w:rPr>
        <w:t>mero de parcela, genero de agricultor, tipo de cultivo, temporalidad de cultivo</w:t>
      </w:r>
      <w:r w:rsidR="00115252" w:rsidRPr="007D60F7">
        <w:rPr>
          <w:rFonts w:cs="Times New Roman"/>
          <w:lang w:val="es-CO"/>
        </w:rPr>
        <w:t xml:space="preserve">, </w:t>
      </w:r>
      <w:r w:rsidR="00FA19D2" w:rsidRPr="007D60F7">
        <w:rPr>
          <w:rFonts w:cs="Times New Roman"/>
          <w:lang w:val="es-CO"/>
        </w:rPr>
        <w:t>área del cultivo</w:t>
      </w:r>
      <w:r w:rsidR="00115252" w:rsidRPr="007D60F7">
        <w:rPr>
          <w:rFonts w:cs="Times New Roman"/>
          <w:lang w:val="es-CO"/>
        </w:rPr>
        <w:t>, etc</w:t>
      </w:r>
      <w:r w:rsidR="006E1771" w:rsidRPr="007D60F7">
        <w:rPr>
          <w:rFonts w:cs="Times New Roman"/>
          <w:lang w:val="es-CO"/>
        </w:rPr>
        <w:t>.</w:t>
      </w:r>
      <w:r w:rsidR="00F879EC" w:rsidRPr="007D60F7">
        <w:rPr>
          <w:rFonts w:cs="Times New Roman"/>
          <w:lang w:val="es-CO"/>
        </w:rPr>
        <w:t xml:space="preserve"> Estos datos necesitan ser verificados y corregidos geográficamente</w:t>
      </w:r>
      <w:r w:rsidR="00A667CD" w:rsidRPr="007D60F7">
        <w:rPr>
          <w:rFonts w:cs="Times New Roman"/>
          <w:lang w:val="es-CO"/>
        </w:rPr>
        <w:t xml:space="preserve"> para evitar una extracción de características </w:t>
      </w:r>
      <w:r w:rsidR="00FA4C42" w:rsidRPr="007D60F7">
        <w:rPr>
          <w:rFonts w:cs="Times New Roman"/>
          <w:lang w:val="es-CO"/>
        </w:rPr>
        <w:t>errónea</w:t>
      </w:r>
      <w:r w:rsidR="00A667CD" w:rsidRPr="007D60F7">
        <w:rPr>
          <w:rFonts w:cs="Times New Roman"/>
          <w:lang w:val="es-CO"/>
        </w:rPr>
        <w:t>.</w:t>
      </w:r>
      <w:r w:rsidR="00F879EC" w:rsidRPr="007D60F7">
        <w:rPr>
          <w:rFonts w:cs="Times New Roman"/>
          <w:lang w:val="es-CO"/>
        </w:rPr>
        <w:t xml:space="preserve"> </w:t>
      </w:r>
    </w:p>
    <w:p w14:paraId="51194E27" w14:textId="1EDF60AF" w:rsidR="00265013" w:rsidRPr="00624617" w:rsidRDefault="00290D89" w:rsidP="00265013">
      <w:pPr>
        <w:jc w:val="both"/>
        <w:rPr>
          <w:rFonts w:cs="Times New Roman"/>
          <w:lang w:val="es-CO"/>
        </w:rPr>
      </w:pPr>
      <w:r w:rsidRPr="007D60F7">
        <w:rPr>
          <w:rFonts w:cs="Times New Roman"/>
          <w:lang w:val="es-CO"/>
        </w:rPr>
        <w:t xml:space="preserve">Obteniendo los datos de las encuestas corregidos se </w:t>
      </w:r>
      <w:r w:rsidR="00265013" w:rsidRPr="007D60F7">
        <w:rPr>
          <w:rFonts w:cs="Times New Roman"/>
          <w:lang w:val="es-CO"/>
        </w:rPr>
        <w:t>crea</w:t>
      </w:r>
      <w:r w:rsidRPr="007D60F7">
        <w:rPr>
          <w:rFonts w:cs="Times New Roman"/>
          <w:lang w:val="es-CO"/>
        </w:rPr>
        <w:t xml:space="preserve"> un</w:t>
      </w:r>
      <w:r w:rsidR="00265013" w:rsidRPr="007D60F7">
        <w:rPr>
          <w:rFonts w:cs="Times New Roman"/>
          <w:lang w:val="es-CO"/>
        </w:rPr>
        <w:t xml:space="preserve"> flujo de trabajo (</w:t>
      </w:r>
      <w:del w:id="35" w:author="Montenegro, Frank David (Alliance Bioversity-CIAT)" w:date="2020-12-18T16:49:00Z">
        <w:r w:rsidRPr="007D60F7" w:rsidDel="007A0147">
          <w:rPr>
            <w:rFonts w:cs="Times New Roman"/>
            <w:lang w:val="es-CO"/>
          </w:rPr>
          <w:delText>Fig.</w:delText>
        </w:r>
      </w:del>
      <w:ins w:id="36" w:author="Montenegro, Frank David (Alliance Bioversity-CIAT)" w:date="2020-12-18T16:49:00Z">
        <w:r w:rsidR="007A0147">
          <w:rPr>
            <w:rFonts w:cs="Times New Roman"/>
            <w:lang w:val="es-CO"/>
          </w:rPr>
          <w:t>Fig.</w:t>
        </w:r>
      </w:ins>
      <w:r w:rsidR="00265013" w:rsidRPr="007D60F7">
        <w:rPr>
          <w:rFonts w:cs="Times New Roman"/>
          <w:lang w:val="es-CO"/>
        </w:rPr>
        <w:t xml:space="preserve"> </w:t>
      </w:r>
      <w:r w:rsidR="00930F3D">
        <w:rPr>
          <w:rFonts w:cs="Times New Roman"/>
          <w:lang w:val="es-CO"/>
        </w:rPr>
        <w:t>4</w:t>
      </w:r>
      <w:r w:rsidR="00265013" w:rsidRPr="007D60F7">
        <w:rPr>
          <w:rFonts w:cs="Times New Roman"/>
          <w:lang w:val="es-CO"/>
        </w:rPr>
        <w:t>)</w:t>
      </w:r>
      <w:r w:rsidRPr="007D60F7">
        <w:rPr>
          <w:rFonts w:cs="Times New Roman"/>
          <w:lang w:val="es-CO"/>
        </w:rPr>
        <w:t xml:space="preserve"> explicando el </w:t>
      </w:r>
      <w:commentRangeStart w:id="37"/>
      <w:commentRangeStart w:id="38"/>
      <w:r w:rsidRPr="007D60F7">
        <w:rPr>
          <w:rFonts w:cs="Times New Roman"/>
          <w:lang w:val="es-CO"/>
        </w:rPr>
        <w:t>procesamiento de imágenes Landsat para este proyecto, que constan de la descarga, corrección, enmascaramiento de nubes</w:t>
      </w:r>
      <w:r w:rsidR="00273258" w:rsidRPr="007D60F7">
        <w:rPr>
          <w:rFonts w:cs="Times New Roman"/>
          <w:lang w:val="es-CO"/>
        </w:rPr>
        <w:t xml:space="preserve"> y zona de estudio</w:t>
      </w:r>
      <w:r w:rsidRPr="007D60F7">
        <w:rPr>
          <w:rFonts w:cs="Times New Roman"/>
          <w:lang w:val="es-CO"/>
        </w:rPr>
        <w:t xml:space="preserve">, creación de </w:t>
      </w:r>
      <w:r w:rsidR="00DB218F" w:rsidRPr="007D60F7">
        <w:rPr>
          <w:rFonts w:cs="Times New Roman"/>
          <w:lang w:val="es-CO"/>
        </w:rPr>
        <w:t>índices de vegetación</w:t>
      </w:r>
      <w:commentRangeEnd w:id="37"/>
      <w:r w:rsidR="005C1D4E" w:rsidRPr="00F1487D">
        <w:rPr>
          <w:rStyle w:val="CommentReference"/>
          <w:lang w:val="es-CO"/>
        </w:rPr>
        <w:commentReference w:id="37"/>
      </w:r>
      <w:commentRangeEnd w:id="38"/>
      <w:r w:rsidR="00CC0984" w:rsidRPr="00F1487D">
        <w:rPr>
          <w:rStyle w:val="CommentReference"/>
          <w:lang w:val="es-CO"/>
        </w:rPr>
        <w:commentReference w:id="38"/>
      </w:r>
      <w:r w:rsidR="00DB218F" w:rsidRPr="00624617">
        <w:rPr>
          <w:rFonts w:cs="Times New Roman"/>
          <w:lang w:val="es-CO"/>
        </w:rPr>
        <w:t>.</w:t>
      </w:r>
    </w:p>
    <w:p w14:paraId="52D814E5" w14:textId="77777777" w:rsidR="006A12C8" w:rsidRPr="00624617" w:rsidRDefault="00265013" w:rsidP="006A12C8">
      <w:pPr>
        <w:keepNext/>
        <w:jc w:val="center"/>
        <w:rPr>
          <w:lang w:val="es-CO"/>
        </w:rPr>
      </w:pPr>
      <w:r w:rsidRPr="00F1487D">
        <w:rPr>
          <w:rFonts w:cs="Times New Roman"/>
          <w:noProof/>
        </w:rPr>
        <w:drawing>
          <wp:inline distT="0" distB="0" distL="0" distR="0" wp14:anchorId="6540BAB7" wp14:editId="7F47EB7F">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14:paraId="46A67027" w14:textId="258D0FF3" w:rsidR="00265013" w:rsidRPr="00624617" w:rsidRDefault="006A12C8" w:rsidP="006A12C8">
      <w:pPr>
        <w:pStyle w:val="Caption"/>
        <w:jc w:val="center"/>
        <w:rPr>
          <w:sz w:val="24"/>
          <w:lang w:val="es-CO"/>
        </w:rPr>
      </w:pPr>
      <w:bookmarkStart w:id="39" w:name="_Toc56185837"/>
      <w:del w:id="40" w:author="Montenegro, Frank David (Alliance Bioversity-CIAT)" w:date="2020-12-18T16:49:00Z">
        <w:r w:rsidRPr="00624617" w:rsidDel="007A0147">
          <w:rPr>
            <w:lang w:val="es-CO"/>
          </w:rPr>
          <w:delText>Fig</w:delText>
        </w:r>
        <w:r w:rsidR="00FD45C0" w:rsidDel="007A0147">
          <w:rPr>
            <w:lang w:val="es-CO"/>
          </w:rPr>
          <w:delText>.</w:delText>
        </w:r>
      </w:del>
      <w:ins w:id="41" w:author="Montenegro, Frank David (Alliance Bioversity-CIAT)" w:date="2020-12-18T16:49:00Z">
        <w:r w:rsidR="007A0147">
          <w:rPr>
            <w:lang w:val="es-CO"/>
          </w:rPr>
          <w:t>Fig.</w:t>
        </w:r>
      </w:ins>
      <w:r w:rsidRPr="00624617">
        <w:rPr>
          <w:lang w:val="es-CO"/>
        </w:rPr>
        <w:t xml:space="preserve"> </w:t>
      </w:r>
      <w:r w:rsidRPr="00F1487D">
        <w:rPr>
          <w:lang w:val="es-CO"/>
        </w:rPr>
        <w:fldChar w:fldCharType="begin"/>
      </w:r>
      <w:r w:rsidRPr="007D60F7">
        <w:rPr>
          <w:lang w:val="es-CO"/>
        </w:rPr>
        <w:instrText xml:space="preserve"> SEQ Fig \* ARABIC </w:instrText>
      </w:r>
      <w:r w:rsidRPr="00F1487D">
        <w:rPr>
          <w:lang w:val="es-CO"/>
        </w:rPr>
        <w:fldChar w:fldCharType="separate"/>
      </w:r>
      <w:r w:rsidR="00DD3EF3">
        <w:rPr>
          <w:noProof/>
          <w:lang w:val="es-CO"/>
        </w:rPr>
        <w:t>4</w:t>
      </w:r>
      <w:r w:rsidRPr="00F1487D">
        <w:rPr>
          <w:lang w:val="es-CO"/>
        </w:rPr>
        <w:fldChar w:fldCharType="end"/>
      </w:r>
      <w:r w:rsidRPr="00624617">
        <w:rPr>
          <w:lang w:val="es-CO"/>
        </w:rPr>
        <w:t xml:space="preserve"> Flujo de trabajo</w:t>
      </w:r>
      <w:bookmarkEnd w:id="39"/>
    </w:p>
    <w:p w14:paraId="7A2975A3" w14:textId="77777777" w:rsidR="00F13AA1" w:rsidRPr="00624617" w:rsidRDefault="00F13AA1" w:rsidP="00E36D84">
      <w:pPr>
        <w:pStyle w:val="Heading2"/>
        <w:numPr>
          <w:ilvl w:val="1"/>
          <w:numId w:val="6"/>
        </w:numPr>
        <w:rPr>
          <w:rFonts w:cs="Times New Roman"/>
          <w:lang w:val="es-CO"/>
        </w:rPr>
      </w:pPr>
      <w:bookmarkStart w:id="42" w:name="_Toc56185771"/>
      <w:commentRangeStart w:id="43"/>
      <w:commentRangeStart w:id="44"/>
      <w:r w:rsidRPr="00624617">
        <w:rPr>
          <w:rFonts w:cs="Times New Roman"/>
          <w:lang w:val="es-CO"/>
        </w:rPr>
        <w:t>Imágenes Land</w:t>
      </w:r>
      <w:r w:rsidR="00B455D5" w:rsidRPr="00624617">
        <w:rPr>
          <w:rFonts w:cs="Times New Roman"/>
          <w:lang w:val="es-CO"/>
        </w:rPr>
        <w:t>s</w:t>
      </w:r>
      <w:r w:rsidRPr="00624617">
        <w:rPr>
          <w:rFonts w:cs="Times New Roman"/>
          <w:lang w:val="es-CO"/>
        </w:rPr>
        <w:t>at</w:t>
      </w:r>
      <w:bookmarkEnd w:id="42"/>
      <w:commentRangeEnd w:id="43"/>
      <w:r w:rsidR="000F24CF" w:rsidRPr="00F1487D">
        <w:rPr>
          <w:rStyle w:val="CommentReference"/>
          <w:rFonts w:eastAsiaTheme="minorHAnsi" w:cstheme="minorBidi"/>
          <w:lang w:val="es-CO"/>
        </w:rPr>
        <w:commentReference w:id="43"/>
      </w:r>
      <w:commentRangeEnd w:id="44"/>
      <w:r w:rsidR="009716CA" w:rsidRPr="00F1487D">
        <w:rPr>
          <w:rStyle w:val="CommentReference"/>
          <w:rFonts w:eastAsiaTheme="minorHAnsi" w:cstheme="minorBidi"/>
          <w:lang w:val="es-CO"/>
        </w:rPr>
        <w:commentReference w:id="44"/>
      </w:r>
    </w:p>
    <w:p w14:paraId="06F9D140" w14:textId="7F3F9327" w:rsidR="003A66C5" w:rsidRPr="00624617" w:rsidRDefault="000707C8" w:rsidP="00743C6A">
      <w:pPr>
        <w:jc w:val="both"/>
        <w:rPr>
          <w:rFonts w:cs="Times New Roman"/>
          <w:lang w:val="es-CO"/>
        </w:rPr>
      </w:pPr>
      <w:r w:rsidRPr="004A3E87">
        <w:rPr>
          <w:rFonts w:cs="Times New Roman"/>
          <w:lang w:val="es-CO"/>
        </w:rPr>
        <w:t>El programa Landsat es una serie de satélites de observación de la Tierra gestionados conjuntamente por el USGS y la NASA y ofrece el registro espacial más largo y continuo de la tierra que existe.</w:t>
      </w:r>
      <w:r w:rsidR="003A66C5" w:rsidRPr="007D60F7">
        <w:rPr>
          <w:rFonts w:cs="Times New Roman"/>
          <w:lang w:val="es-CO"/>
        </w:rPr>
        <w:t xml:space="preserve"> El primer satélite llamado Landsat 1 fue puesto en órbita el 23 de julio de 1972, hasta la fecha hay 8 misiones Landsat</w:t>
      </w:r>
      <w:r w:rsidR="009716CA" w:rsidRPr="007D60F7">
        <w:rPr>
          <w:rFonts w:cs="Times New Roman"/>
          <w:lang w:val="es-CO"/>
        </w:rPr>
        <w:t xml:space="preserve"> y e</w:t>
      </w:r>
      <w:r w:rsidR="003A66C5" w:rsidRPr="007D60F7">
        <w:rPr>
          <w:rFonts w:cs="Times New Roman"/>
          <w:lang w:val="es-CO"/>
        </w:rPr>
        <w:t xml:space="preserve">n la actualidad solo funcionan Landsat 7 y 8. En el año 2002 el sensor del Landsat 7 presentó una falla, por la cual se comenzaron a generar imágenes satelitales llamadas SLC, por sus siglas en inglés </w:t>
      </w:r>
      <w:proofErr w:type="spellStart"/>
      <w:r w:rsidR="003A66C5" w:rsidRPr="007D60F7">
        <w:rPr>
          <w:rFonts w:cs="Times New Roman"/>
          <w:lang w:val="es-CO"/>
        </w:rPr>
        <w:t>Scan</w:t>
      </w:r>
      <w:proofErr w:type="spellEnd"/>
      <w:r w:rsidR="003A66C5" w:rsidRPr="007D60F7">
        <w:rPr>
          <w:rFonts w:cs="Times New Roman"/>
          <w:lang w:val="es-CO"/>
        </w:rPr>
        <w:t xml:space="preserve"> Line Corrector. Esta falla origina en todas las imágenes capturadas una pérdida de datos de al menos 22%.</w:t>
      </w:r>
      <w:r w:rsidR="009716CA" w:rsidRPr="007D60F7">
        <w:rPr>
          <w:rFonts w:cs="Times New Roman"/>
          <w:lang w:val="es-CO"/>
        </w:rPr>
        <w:t xml:space="preserve"> El programa cuenta con un identificador único por fila y columna para un</w:t>
      </w:r>
      <w:r w:rsidR="009716CA" w:rsidRPr="00624617">
        <w:rPr>
          <w:rFonts w:cs="Times New Roman"/>
          <w:lang w:val="es-CO"/>
        </w:rPr>
        <w:t>a porción de la tierra especifico, además los dos satélites cuentan con una resolución espacial y temporal de 30 metros y 16 días respectivamente.</w:t>
      </w:r>
      <w:r w:rsidR="003A66C5" w:rsidRPr="00624617">
        <w:rPr>
          <w:rFonts w:cs="Times New Roman"/>
          <w:lang w:val="es-CO"/>
        </w:rPr>
        <w:fldChar w:fldCharType="begin" w:fldLock="1"/>
      </w:r>
      <w:r w:rsidR="008E6D9F"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66C5" w:rsidRPr="00624617">
        <w:rPr>
          <w:rFonts w:cs="Times New Roman"/>
          <w:lang w:val="es-CO"/>
        </w:rPr>
        <w:fldChar w:fldCharType="separate"/>
      </w:r>
      <w:r w:rsidR="003A66C5" w:rsidRPr="00624617">
        <w:rPr>
          <w:rFonts w:cs="Times New Roman"/>
          <w:noProof/>
          <w:lang w:val="es-CO"/>
        </w:rPr>
        <w:t>(USGS, 2011)</w:t>
      </w:r>
      <w:r w:rsidR="003A66C5" w:rsidRPr="00624617">
        <w:rPr>
          <w:rFonts w:cs="Times New Roman"/>
          <w:lang w:val="es-CO"/>
        </w:rPr>
        <w:fldChar w:fldCharType="end"/>
      </w:r>
    </w:p>
    <w:p w14:paraId="2392D684" w14:textId="374A738F" w:rsidR="00F13AA1" w:rsidRPr="00624617" w:rsidRDefault="009716CA" w:rsidP="00743C6A">
      <w:pPr>
        <w:jc w:val="both"/>
        <w:rPr>
          <w:rFonts w:cs="Times New Roman"/>
          <w:lang w:val="es-CO"/>
        </w:rPr>
      </w:pPr>
      <w:r w:rsidRPr="00624617">
        <w:rPr>
          <w:rFonts w:cs="Times New Roman"/>
          <w:lang w:val="es-CO"/>
        </w:rPr>
        <w:lastRenderedPageBreak/>
        <w:t>Se</w:t>
      </w:r>
      <w:r w:rsidR="00051959" w:rsidRPr="00624617">
        <w:rPr>
          <w:rFonts w:cs="Times New Roman"/>
          <w:lang w:val="es-CO"/>
        </w:rPr>
        <w:t xml:space="preserve"> recopilaron imágenes Landsat </w:t>
      </w:r>
      <w:r w:rsidR="00B6754D" w:rsidRPr="00624617">
        <w:rPr>
          <w:rFonts w:cs="Times New Roman"/>
          <w:lang w:val="es-CO"/>
        </w:rPr>
        <w:t xml:space="preserve">entre 2011 a 2019 </w:t>
      </w:r>
      <w:r w:rsidR="00051959" w:rsidRPr="00624617">
        <w:rPr>
          <w:rFonts w:cs="Times New Roman"/>
          <w:lang w:val="es-CO"/>
        </w:rPr>
        <w:t xml:space="preserve">de la </w:t>
      </w:r>
      <w:proofErr w:type="spellStart"/>
      <w:r w:rsidR="00051959" w:rsidRPr="00624617">
        <w:rPr>
          <w:rFonts w:cs="Times New Roman"/>
          <w:lang w:val="es-CO"/>
        </w:rPr>
        <w:t>precolección</w:t>
      </w:r>
      <w:proofErr w:type="spellEnd"/>
      <w:r w:rsidR="00051959" w:rsidRPr="00624617">
        <w:rPr>
          <w:rFonts w:cs="Times New Roman"/>
          <w:lang w:val="es-CO"/>
        </w:rPr>
        <w:t xml:space="preserve"> </w:t>
      </w:r>
      <w:r w:rsidR="002434B0" w:rsidRPr="00624617">
        <w:rPr>
          <w:rFonts w:cs="Times New Roman"/>
          <w:lang w:val="es-CO"/>
        </w:rPr>
        <w:t>1</w:t>
      </w:r>
      <w:r w:rsidR="00051959" w:rsidRPr="00624617">
        <w:rPr>
          <w:rFonts w:cs="Times New Roman"/>
          <w:lang w:val="es-CO"/>
        </w:rPr>
        <w:t xml:space="preserve"> para </w:t>
      </w:r>
      <w:r w:rsidR="002434B0" w:rsidRPr="00624617">
        <w:rPr>
          <w:rFonts w:cs="Times New Roman"/>
          <w:lang w:val="es-CO"/>
        </w:rPr>
        <w:t>2</w:t>
      </w:r>
      <w:r w:rsidR="00051959" w:rsidRPr="00624617">
        <w:rPr>
          <w:rFonts w:cs="Times New Roman"/>
          <w:lang w:val="es-CO"/>
        </w:rPr>
        <w:t xml:space="preserve"> </w:t>
      </w:r>
      <w:proofErr w:type="spellStart"/>
      <w:r w:rsidR="00051959" w:rsidRPr="00624617">
        <w:rPr>
          <w:rFonts w:cs="Times New Roman"/>
          <w:lang w:val="es-CO"/>
        </w:rPr>
        <w:t>path</w:t>
      </w:r>
      <w:proofErr w:type="spellEnd"/>
      <w:r w:rsidR="00051959" w:rsidRPr="00624617">
        <w:rPr>
          <w:rFonts w:cs="Times New Roman"/>
          <w:lang w:val="es-CO"/>
        </w:rPr>
        <w:t xml:space="preserve">/ 3 </w:t>
      </w:r>
      <w:proofErr w:type="spellStart"/>
      <w:r w:rsidR="00051959" w:rsidRPr="00624617">
        <w:rPr>
          <w:rFonts w:cs="Times New Roman"/>
          <w:lang w:val="es-CO"/>
        </w:rPr>
        <w:t>row</w:t>
      </w:r>
      <w:proofErr w:type="spellEnd"/>
      <w:r w:rsidR="002434B0" w:rsidRPr="00624617">
        <w:rPr>
          <w:rFonts w:cs="Times New Roman"/>
          <w:lang w:val="es-CO"/>
        </w:rPr>
        <w:t xml:space="preserve"> </w:t>
      </w:r>
      <w:r w:rsidR="00051959" w:rsidRPr="00624617">
        <w:rPr>
          <w:rFonts w:cs="Times New Roman"/>
          <w:lang w:val="es-CO"/>
        </w:rPr>
        <w:t>(</w:t>
      </w:r>
      <w:proofErr w:type="spellStart"/>
      <w:r w:rsidR="002434B0" w:rsidRPr="00624617">
        <w:rPr>
          <w:rFonts w:cs="Times New Roman"/>
          <w:lang w:val="es-CO"/>
        </w:rPr>
        <w:t>path</w:t>
      </w:r>
      <w:proofErr w:type="spellEnd"/>
      <w:r w:rsidR="002434B0" w:rsidRPr="00624617">
        <w:rPr>
          <w:rFonts w:cs="Times New Roman"/>
          <w:lang w:val="es-CO"/>
        </w:rPr>
        <w:t xml:space="preserve"> 7/ </w:t>
      </w:r>
      <w:proofErr w:type="spellStart"/>
      <w:r w:rsidR="002434B0" w:rsidRPr="00624617">
        <w:rPr>
          <w:rFonts w:cs="Times New Roman"/>
          <w:lang w:val="es-CO"/>
        </w:rPr>
        <w:t>row</w:t>
      </w:r>
      <w:proofErr w:type="spellEnd"/>
      <w:r w:rsidR="002434B0" w:rsidRPr="00624617">
        <w:rPr>
          <w:rFonts w:cs="Times New Roman"/>
          <w:lang w:val="es-CO"/>
        </w:rPr>
        <w:t xml:space="preserve"> </w:t>
      </w:r>
      <w:r w:rsidR="001F34A8" w:rsidRPr="00624617">
        <w:rPr>
          <w:rFonts w:cs="Times New Roman"/>
          <w:lang w:val="es-CO"/>
        </w:rPr>
        <w:t>46</w:t>
      </w:r>
      <w:r w:rsidR="00821AEC" w:rsidRPr="00624617">
        <w:rPr>
          <w:rFonts w:cs="Times New Roman"/>
          <w:lang w:val="es-CO"/>
        </w:rPr>
        <w:t>-</w:t>
      </w:r>
      <w:r w:rsidR="001F34A8" w:rsidRPr="00624617">
        <w:rPr>
          <w:rFonts w:cs="Times New Roman"/>
          <w:lang w:val="es-CO"/>
        </w:rPr>
        <w:t xml:space="preserve">48 </w:t>
      </w:r>
      <w:r w:rsidR="002434B0" w:rsidRPr="00624617">
        <w:rPr>
          <w:rFonts w:cs="Times New Roman"/>
          <w:lang w:val="es-CO"/>
        </w:rPr>
        <w:t xml:space="preserve">y </w:t>
      </w:r>
      <w:proofErr w:type="spellStart"/>
      <w:r w:rsidR="00051959" w:rsidRPr="00624617">
        <w:rPr>
          <w:rFonts w:cs="Times New Roman"/>
          <w:lang w:val="es-CO"/>
        </w:rPr>
        <w:t>path</w:t>
      </w:r>
      <w:proofErr w:type="spellEnd"/>
      <w:r w:rsidR="00051959" w:rsidRPr="00624617">
        <w:rPr>
          <w:rFonts w:cs="Times New Roman"/>
          <w:lang w:val="es-CO"/>
        </w:rPr>
        <w:t xml:space="preserve"> 8/ </w:t>
      </w:r>
      <w:proofErr w:type="spellStart"/>
      <w:r w:rsidR="00051959" w:rsidRPr="00624617">
        <w:rPr>
          <w:rFonts w:cs="Times New Roman"/>
          <w:lang w:val="es-CO"/>
        </w:rPr>
        <w:t>row</w:t>
      </w:r>
      <w:proofErr w:type="spellEnd"/>
      <w:r w:rsidR="00051959" w:rsidRPr="00624617">
        <w:rPr>
          <w:rFonts w:cs="Times New Roman"/>
          <w:lang w:val="es-CO"/>
        </w:rPr>
        <w:t xml:space="preserve"> 46</w:t>
      </w:r>
      <w:r w:rsidR="00910997" w:rsidRPr="00624617">
        <w:rPr>
          <w:rFonts w:cs="Times New Roman"/>
          <w:lang w:val="es-CO"/>
        </w:rPr>
        <w:t>,</w:t>
      </w:r>
      <w:r w:rsidR="00051959" w:rsidRPr="00624617">
        <w:rPr>
          <w:rFonts w:cs="Times New Roman"/>
          <w:lang w:val="es-CO"/>
        </w:rPr>
        <w:t>4</w:t>
      </w:r>
      <w:r w:rsidR="00910997" w:rsidRPr="00624617">
        <w:rPr>
          <w:rFonts w:cs="Times New Roman"/>
          <w:lang w:val="es-CO"/>
        </w:rPr>
        <w:t xml:space="preserve">7; </w:t>
      </w:r>
      <w:del w:id="45" w:author="Montenegro, Frank David (Alliance Bioversity-CIAT)" w:date="2020-12-18T16:49:00Z">
        <w:r w:rsidR="00910997" w:rsidRPr="00624617" w:rsidDel="007A0147">
          <w:rPr>
            <w:rFonts w:cs="Times New Roman"/>
            <w:lang w:val="es-CO"/>
          </w:rPr>
          <w:delText>Fig.</w:delText>
        </w:r>
      </w:del>
      <w:ins w:id="46" w:author="Montenegro, Frank David (Alliance Bioversity-CIAT)" w:date="2020-12-18T16:49:00Z">
        <w:r w:rsidR="007A0147">
          <w:rPr>
            <w:rFonts w:cs="Times New Roman"/>
            <w:lang w:val="es-CO"/>
          </w:rPr>
          <w:t>Fig.</w:t>
        </w:r>
      </w:ins>
      <w:r w:rsidR="00910997" w:rsidRPr="00624617">
        <w:rPr>
          <w:rFonts w:cs="Times New Roman"/>
          <w:lang w:val="es-CO"/>
        </w:rPr>
        <w:t xml:space="preserve"> </w:t>
      </w:r>
      <w:r w:rsidR="00930F3D">
        <w:rPr>
          <w:rFonts w:cs="Times New Roman"/>
          <w:lang w:val="es-CO"/>
        </w:rPr>
        <w:t>5</w:t>
      </w:r>
      <w:r w:rsidR="00051959" w:rsidRPr="00624617">
        <w:rPr>
          <w:rFonts w:cs="Times New Roman"/>
          <w:lang w:val="es-CO"/>
        </w:rPr>
        <w:t xml:space="preserve">) </w:t>
      </w:r>
      <w:r w:rsidR="00B6754D" w:rsidRPr="00624617">
        <w:rPr>
          <w:rFonts w:cs="Times New Roman"/>
          <w:lang w:val="es-CO"/>
        </w:rPr>
        <w:t>con un total de 5,</w:t>
      </w:r>
      <w:r w:rsidR="00051959" w:rsidRPr="00624617">
        <w:rPr>
          <w:rFonts w:cs="Times New Roman"/>
          <w:lang w:val="es-CO"/>
        </w:rPr>
        <w:t>c</w:t>
      </w:r>
      <w:r w:rsidR="00B6754D" w:rsidRPr="00624617">
        <w:rPr>
          <w:rFonts w:cs="Times New Roman"/>
          <w:lang w:val="es-CO"/>
        </w:rPr>
        <w:t>ada imagen debe cumplir c</w:t>
      </w:r>
      <w:r w:rsidR="00051959" w:rsidRPr="00624617">
        <w:rPr>
          <w:rFonts w:cs="Times New Roman"/>
          <w:lang w:val="es-CO"/>
        </w:rPr>
        <w:t>on menos del 3</w:t>
      </w:r>
      <w:r w:rsidR="00FF218A" w:rsidRPr="00624617">
        <w:rPr>
          <w:rFonts w:cs="Times New Roman"/>
          <w:lang w:val="es-CO"/>
        </w:rPr>
        <w:t>0</w:t>
      </w:r>
      <w:r w:rsidR="00051959" w:rsidRPr="00624617">
        <w:rPr>
          <w:rFonts w:cs="Times New Roman"/>
          <w:lang w:val="es-CO"/>
        </w:rPr>
        <w:t xml:space="preserve">% de nubes portada </w:t>
      </w:r>
      <w:r w:rsidR="0068022B" w:rsidRPr="00624617">
        <w:rPr>
          <w:rFonts w:cs="Times New Roman"/>
          <w:lang w:val="es-CO"/>
        </w:rPr>
        <w:fldChar w:fldCharType="begin" w:fldLock="1"/>
      </w:r>
      <w:r w:rsidR="00B726DD" w:rsidRPr="00624617">
        <w:rPr>
          <w:rFonts w:cs="Times New Roman"/>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USGS, 2016)</w:t>
      </w:r>
      <w:r w:rsidR="0068022B" w:rsidRPr="00624617">
        <w:rPr>
          <w:rFonts w:cs="Times New Roman"/>
          <w:lang w:val="es-CO"/>
        </w:rPr>
        <w:fldChar w:fldCharType="end"/>
      </w:r>
      <w:r w:rsidR="00051959" w:rsidRPr="00624617">
        <w:rPr>
          <w:rFonts w:cs="Times New Roman"/>
          <w:lang w:val="es-CO"/>
        </w:rPr>
        <w:t xml:space="preserve">. En total se recolectaron </w:t>
      </w:r>
      <w:r w:rsidR="00B6754D" w:rsidRPr="00624617">
        <w:rPr>
          <w:rFonts w:cs="Times New Roman"/>
          <w:lang w:val="es-CO"/>
        </w:rPr>
        <w:t xml:space="preserve">882 </w:t>
      </w:r>
      <w:r w:rsidR="00051959" w:rsidRPr="00624617">
        <w:rPr>
          <w:rFonts w:cs="Times New Roman"/>
          <w:lang w:val="es-CO"/>
        </w:rPr>
        <w:t>imágenes Landsat d</w:t>
      </w:r>
      <w:r w:rsidR="00AB0F93" w:rsidRPr="00624617">
        <w:rPr>
          <w:rFonts w:cs="Times New Roman"/>
          <w:lang w:val="es-CO"/>
        </w:rPr>
        <w:t>e todos los satélites Landsat (</w:t>
      </w:r>
      <w:r w:rsidR="00051959" w:rsidRPr="00624617">
        <w:rPr>
          <w:rFonts w:cs="Times New Roman"/>
          <w:lang w:val="es-CO"/>
        </w:rPr>
        <w:t xml:space="preserve">7/8), con </w:t>
      </w:r>
      <w:r w:rsidR="00B6754D" w:rsidRPr="00624617">
        <w:rPr>
          <w:rFonts w:cs="Times New Roman"/>
          <w:lang w:val="es-CO"/>
        </w:rPr>
        <w:t>23.8</w:t>
      </w:r>
      <w:r w:rsidR="00051959" w:rsidRPr="00624617">
        <w:rPr>
          <w:rFonts w:cs="Times New Roman"/>
          <w:lang w:val="es-CO"/>
        </w:rPr>
        <w:t xml:space="preserve">% de las imágenes provenientes de Landsat </w:t>
      </w:r>
      <w:r w:rsidR="00AB0F93" w:rsidRPr="00624617">
        <w:rPr>
          <w:rFonts w:cs="Times New Roman"/>
          <w:lang w:val="es-CO"/>
        </w:rPr>
        <w:t>7</w:t>
      </w:r>
      <w:r w:rsidR="00051959" w:rsidRPr="00624617">
        <w:rPr>
          <w:rFonts w:cs="Times New Roman"/>
          <w:lang w:val="es-CO"/>
        </w:rPr>
        <w:t xml:space="preserve"> (</w:t>
      </w:r>
      <w:r w:rsidR="00B6754D" w:rsidRPr="00624617">
        <w:rPr>
          <w:rFonts w:cs="Times New Roman"/>
          <w:lang w:val="es-CO"/>
        </w:rPr>
        <w:t>210</w:t>
      </w:r>
      <w:r w:rsidR="00051959" w:rsidRPr="00624617">
        <w:rPr>
          <w:rFonts w:cs="Times New Roman"/>
          <w:lang w:val="es-CO"/>
        </w:rPr>
        <w:t>)</w:t>
      </w:r>
      <w:r w:rsidR="00AB0F93" w:rsidRPr="00624617">
        <w:rPr>
          <w:rFonts w:cs="Times New Roman"/>
          <w:lang w:val="es-CO"/>
        </w:rPr>
        <w:t xml:space="preserve"> </w:t>
      </w:r>
      <w:r w:rsidR="00051959" w:rsidRPr="00624617">
        <w:rPr>
          <w:rFonts w:cs="Times New Roman"/>
          <w:lang w:val="es-CO"/>
        </w:rPr>
        <w:t xml:space="preserve">y un </w:t>
      </w:r>
      <w:r w:rsidR="00B6754D" w:rsidRPr="00624617">
        <w:rPr>
          <w:rFonts w:cs="Times New Roman"/>
          <w:lang w:val="es-CO"/>
        </w:rPr>
        <w:t>76.2</w:t>
      </w:r>
      <w:r w:rsidR="00051959" w:rsidRPr="00624617">
        <w:rPr>
          <w:rFonts w:cs="Times New Roman"/>
          <w:lang w:val="es-CO"/>
        </w:rPr>
        <w:t>% adicional de Landsat 8</w:t>
      </w:r>
      <w:r w:rsidR="00B6754D" w:rsidRPr="00624617">
        <w:rPr>
          <w:rFonts w:cs="Times New Roman"/>
          <w:lang w:val="es-CO"/>
        </w:rPr>
        <w:t xml:space="preserve"> </w:t>
      </w:r>
      <w:r w:rsidR="00051959" w:rsidRPr="00624617">
        <w:rPr>
          <w:rFonts w:cs="Times New Roman"/>
          <w:lang w:val="es-CO"/>
        </w:rPr>
        <w:t>(</w:t>
      </w:r>
      <w:r w:rsidR="00B6754D" w:rsidRPr="00624617">
        <w:rPr>
          <w:rFonts w:cs="Times New Roman"/>
          <w:lang w:val="es-CO"/>
        </w:rPr>
        <w:t>672</w:t>
      </w:r>
      <w:r w:rsidR="00051959" w:rsidRPr="00624617">
        <w:rPr>
          <w:rFonts w:cs="Times New Roman"/>
          <w:lang w:val="es-CO"/>
        </w:rPr>
        <w:t xml:space="preserve">) como se presenta en la Figura </w:t>
      </w:r>
      <w:r w:rsidR="00930F3D">
        <w:rPr>
          <w:rFonts w:cs="Times New Roman"/>
          <w:lang w:val="es-CO"/>
        </w:rPr>
        <w:t>7</w:t>
      </w:r>
      <w:r w:rsidR="00051959" w:rsidRPr="00624617">
        <w:rPr>
          <w:rFonts w:cs="Times New Roman"/>
          <w:lang w:val="es-CO"/>
        </w:rPr>
        <w:t xml:space="preserve">. Durante </w:t>
      </w:r>
      <w:r w:rsidR="00FF218A" w:rsidRPr="00624617">
        <w:rPr>
          <w:rFonts w:cs="Times New Roman"/>
          <w:lang w:val="es-CO"/>
        </w:rPr>
        <w:t xml:space="preserve">los </w:t>
      </w:r>
      <w:r w:rsidR="00051959" w:rsidRPr="00624617">
        <w:rPr>
          <w:rFonts w:cs="Times New Roman"/>
          <w:lang w:val="es-CO"/>
        </w:rPr>
        <w:t>años</w:t>
      </w:r>
      <w:r w:rsidR="003C687C" w:rsidRPr="00624617">
        <w:rPr>
          <w:rFonts w:cs="Times New Roman"/>
          <w:lang w:val="es-CO"/>
        </w:rPr>
        <w:t xml:space="preserve"> 2011 - </w:t>
      </w:r>
      <w:r w:rsidR="00051959" w:rsidRPr="00624617">
        <w:rPr>
          <w:rFonts w:cs="Times New Roman"/>
          <w:lang w:val="es-CO"/>
        </w:rPr>
        <w:t>2012</w:t>
      </w:r>
      <w:r w:rsidR="00FF218A" w:rsidRPr="00624617">
        <w:rPr>
          <w:rFonts w:cs="Times New Roman"/>
          <w:lang w:val="es-CO"/>
        </w:rPr>
        <w:t xml:space="preserve"> solo funciono el satélite </w:t>
      </w:r>
      <w:r w:rsidR="00051959" w:rsidRPr="00624617">
        <w:rPr>
          <w:rFonts w:cs="Times New Roman"/>
          <w:lang w:val="es-CO"/>
        </w:rPr>
        <w:t>Landsat 7</w:t>
      </w:r>
      <w:r w:rsidR="003C687C" w:rsidRPr="00624617">
        <w:rPr>
          <w:rFonts w:cs="Times New Roman"/>
          <w:lang w:val="es-CO"/>
        </w:rPr>
        <w:t xml:space="preserve"> y</w:t>
      </w:r>
      <w:r w:rsidR="00FF218A" w:rsidRPr="00624617">
        <w:rPr>
          <w:rFonts w:cs="Times New Roman"/>
          <w:lang w:val="es-CO"/>
        </w:rPr>
        <w:t xml:space="preserve"> desde el </w:t>
      </w:r>
      <w:r w:rsidR="003C687C" w:rsidRPr="00624617">
        <w:rPr>
          <w:rFonts w:cs="Times New Roman"/>
          <w:lang w:val="es-CO"/>
        </w:rPr>
        <w:t>2013</w:t>
      </w:r>
      <w:r w:rsidR="00FF218A" w:rsidRPr="00624617">
        <w:rPr>
          <w:rFonts w:cs="Times New Roman"/>
          <w:lang w:val="es-CO"/>
        </w:rPr>
        <w:t xml:space="preserve"> </w:t>
      </w:r>
      <w:r w:rsidR="003C687C" w:rsidRPr="00624617">
        <w:rPr>
          <w:rFonts w:cs="Times New Roman"/>
          <w:lang w:val="es-CO"/>
        </w:rPr>
        <w:t>-</w:t>
      </w:r>
      <w:r w:rsidR="00FF218A" w:rsidRPr="00624617">
        <w:rPr>
          <w:rFonts w:cs="Times New Roman"/>
          <w:lang w:val="es-CO"/>
        </w:rPr>
        <w:t xml:space="preserve"> 2019 </w:t>
      </w:r>
      <w:r w:rsidR="00EE6C7E" w:rsidRPr="00624617">
        <w:rPr>
          <w:rFonts w:cs="Times New Roman"/>
          <w:lang w:val="es-CO"/>
        </w:rPr>
        <w:t>trabajábamos con</w:t>
      </w:r>
      <w:r w:rsidR="00FF218A" w:rsidRPr="00624617">
        <w:rPr>
          <w:rFonts w:cs="Times New Roman"/>
          <w:lang w:val="es-CO"/>
        </w:rPr>
        <w:t xml:space="preserve"> Landsat 8</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el número promedio de imágenes fue de </w:t>
      </w:r>
      <w:r w:rsidR="00B6754D" w:rsidRPr="00624617">
        <w:rPr>
          <w:rFonts w:cs="Times New Roman"/>
          <w:lang w:val="es-CO"/>
        </w:rPr>
        <w:t xml:space="preserve">73.5 </w:t>
      </w:r>
      <w:r w:rsidR="00051959" w:rsidRPr="00624617">
        <w:rPr>
          <w:rFonts w:cs="Times New Roman"/>
          <w:lang w:val="es-CO"/>
        </w:rPr>
        <w:t>por año (</w:t>
      </w:r>
      <w:proofErr w:type="spellStart"/>
      <w:r w:rsidR="00051959" w:rsidRPr="00624617">
        <w:rPr>
          <w:rFonts w:cs="Times New Roman"/>
          <w:lang w:val="es-CO"/>
        </w:rPr>
        <w:t>Fig</w:t>
      </w:r>
      <w:proofErr w:type="spellEnd"/>
      <w:r w:rsidR="00051959" w:rsidRPr="00624617">
        <w:rPr>
          <w:rFonts w:cs="Times New Roman"/>
          <w:lang w:val="es-CO"/>
        </w:rPr>
        <w:t xml:space="preserve"> </w:t>
      </w:r>
      <w:r w:rsidR="00930F3D">
        <w:rPr>
          <w:rFonts w:cs="Times New Roman"/>
          <w:lang w:val="es-CO"/>
        </w:rPr>
        <w:t>7</w:t>
      </w:r>
      <w:r w:rsidR="00051959" w:rsidRPr="00624617">
        <w:rPr>
          <w:rFonts w:cs="Times New Roman"/>
          <w:lang w:val="es-CO"/>
        </w:rPr>
        <w:t>). Estudios anteriores han sugerido que se desean al menos 10</w:t>
      </w:r>
      <w:r w:rsidR="00FF218A" w:rsidRPr="00624617">
        <w:rPr>
          <w:rFonts w:cs="Times New Roman"/>
          <w:lang w:val="es-CO"/>
        </w:rPr>
        <w:t xml:space="preserve"> </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12 imágenes por año para generar una </w:t>
      </w:r>
      <w:r w:rsidR="00FF218A" w:rsidRPr="00624617">
        <w:rPr>
          <w:rFonts w:cs="Times New Roman"/>
          <w:lang w:val="es-CO"/>
        </w:rPr>
        <w:t xml:space="preserve">tendencia </w:t>
      </w:r>
      <w:r w:rsidR="00051959" w:rsidRPr="00624617">
        <w:rPr>
          <w:rFonts w:cs="Times New Roman"/>
          <w:lang w:val="es-CO"/>
        </w:rPr>
        <w:t>confiable.</w:t>
      </w:r>
    </w:p>
    <w:p w14:paraId="3ED6259B" w14:textId="77777777" w:rsidR="00910997" w:rsidRPr="00624617" w:rsidRDefault="00910997" w:rsidP="00B6754D">
      <w:pPr>
        <w:keepNext/>
        <w:jc w:val="center"/>
        <w:rPr>
          <w:lang w:val="es-CO"/>
        </w:rPr>
      </w:pPr>
      <w:r w:rsidRPr="00624617">
        <w:rPr>
          <w:noProof/>
        </w:rPr>
        <w:drawing>
          <wp:inline distT="0" distB="0" distL="0" distR="0" wp14:anchorId="47B2DE04" wp14:editId="25493981">
            <wp:extent cx="2880360" cy="3340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84924" cy="3345712"/>
                    </a:xfrm>
                    <a:prstGeom prst="rect">
                      <a:avLst/>
                    </a:prstGeom>
                  </pic:spPr>
                </pic:pic>
              </a:graphicData>
            </a:graphic>
          </wp:inline>
        </w:drawing>
      </w:r>
    </w:p>
    <w:p w14:paraId="5CEFC634" w14:textId="4A1F8A69" w:rsidR="00910997" w:rsidRPr="00624617" w:rsidRDefault="00910997" w:rsidP="00B6754D">
      <w:pPr>
        <w:pStyle w:val="Caption"/>
        <w:jc w:val="center"/>
        <w:rPr>
          <w:rFonts w:cs="Times New Roman"/>
          <w:lang w:val="es-CO"/>
        </w:rPr>
      </w:pPr>
      <w:proofErr w:type="spellStart"/>
      <w:r w:rsidRPr="00624617">
        <w:rPr>
          <w:lang w:val="es-CO"/>
        </w:rPr>
        <w:t>Fig</w:t>
      </w:r>
      <w:proofErr w:type="spellEnd"/>
      <w:r w:rsidRPr="00624617">
        <w:rPr>
          <w:lang w:val="es-CO"/>
        </w:rPr>
        <w:t xml:space="preserve"> </w:t>
      </w:r>
      <w:r w:rsidRPr="00624617">
        <w:rPr>
          <w:lang w:val="es-CO"/>
        </w:rPr>
        <w:fldChar w:fldCharType="begin"/>
      </w:r>
      <w:r w:rsidRPr="00624617">
        <w:rPr>
          <w:lang w:val="es-CO"/>
        </w:rPr>
        <w:instrText xml:space="preserve"> SEQ Fig \* ARABIC </w:instrText>
      </w:r>
      <w:r w:rsidRPr="00624617">
        <w:rPr>
          <w:lang w:val="es-CO"/>
        </w:rPr>
        <w:fldChar w:fldCharType="separate"/>
      </w:r>
      <w:r w:rsidR="00DD3EF3">
        <w:rPr>
          <w:noProof/>
          <w:lang w:val="es-CO"/>
        </w:rPr>
        <w:t>5</w:t>
      </w:r>
      <w:r w:rsidRPr="00624617">
        <w:rPr>
          <w:lang w:val="es-CO"/>
        </w:rPr>
        <w:fldChar w:fldCharType="end"/>
      </w:r>
      <w:r w:rsidRPr="00624617">
        <w:rPr>
          <w:lang w:val="es-CO"/>
        </w:rPr>
        <w:t xml:space="preserve"> </w:t>
      </w:r>
      <w:proofErr w:type="spellStart"/>
      <w:r w:rsidRPr="00624617">
        <w:rPr>
          <w:lang w:val="es-CO"/>
        </w:rPr>
        <w:t>Path</w:t>
      </w:r>
      <w:proofErr w:type="spellEnd"/>
      <w:r w:rsidRPr="00624617">
        <w:rPr>
          <w:lang w:val="es-CO"/>
        </w:rPr>
        <w:t xml:space="preserve"> y </w:t>
      </w:r>
      <w:proofErr w:type="spellStart"/>
      <w:r w:rsidRPr="00624617">
        <w:rPr>
          <w:lang w:val="es-CO"/>
        </w:rPr>
        <w:t>Row</w:t>
      </w:r>
      <w:proofErr w:type="spellEnd"/>
      <w:r w:rsidRPr="00624617">
        <w:rPr>
          <w:lang w:val="es-CO"/>
        </w:rPr>
        <w:t xml:space="preserve"> para la zona de estudio</w:t>
      </w:r>
    </w:p>
    <w:p w14:paraId="533C59CC" w14:textId="77777777" w:rsidR="00163953" w:rsidRPr="00624617" w:rsidRDefault="00163953" w:rsidP="00960CF4">
      <w:pPr>
        <w:pStyle w:val="Heading2"/>
        <w:numPr>
          <w:ilvl w:val="2"/>
          <w:numId w:val="6"/>
        </w:numPr>
        <w:rPr>
          <w:rFonts w:cs="Times New Roman"/>
          <w:lang w:val="es-CO"/>
        </w:rPr>
      </w:pPr>
      <w:bookmarkStart w:id="47" w:name="_Toc56185772"/>
      <w:r w:rsidRPr="00624617">
        <w:rPr>
          <w:rFonts w:cs="Times New Roman"/>
          <w:lang w:val="es-CO"/>
        </w:rPr>
        <w:t>Pre</w:t>
      </w:r>
      <w:r w:rsidR="00F13AA1" w:rsidRPr="00624617">
        <w:rPr>
          <w:rFonts w:cs="Times New Roman"/>
          <w:lang w:val="es-CO"/>
        </w:rPr>
        <w:t>-</w:t>
      </w:r>
      <w:proofErr w:type="spellStart"/>
      <w:r w:rsidR="00F13AA1" w:rsidRPr="00624617">
        <w:rPr>
          <w:rFonts w:cs="Times New Roman"/>
          <w:lang w:val="es-CO"/>
        </w:rPr>
        <w:t>procesesamiento</w:t>
      </w:r>
      <w:bookmarkEnd w:id="47"/>
      <w:proofErr w:type="spellEnd"/>
      <w:r w:rsidR="0093386A" w:rsidRPr="00624617">
        <w:rPr>
          <w:rFonts w:cs="Times New Roman"/>
          <w:lang w:val="es-CO"/>
        </w:rPr>
        <w:t xml:space="preserve"> </w:t>
      </w:r>
    </w:p>
    <w:p w14:paraId="4D4DCAC3" w14:textId="77777777" w:rsidR="003E3DE8" w:rsidRPr="00624617" w:rsidRDefault="00595E6A" w:rsidP="008D035A">
      <w:pPr>
        <w:jc w:val="both"/>
        <w:rPr>
          <w:rFonts w:cs="Times New Roman"/>
          <w:lang w:val="es-CO"/>
        </w:rPr>
      </w:pPr>
      <w:r w:rsidRPr="00624617">
        <w:rPr>
          <w:rFonts w:cs="Times New Roman"/>
          <w:lang w:val="es-CO"/>
        </w:rPr>
        <w:t xml:space="preserve">Una vez </w:t>
      </w:r>
      <w:r w:rsidR="007B5EB3" w:rsidRPr="00624617">
        <w:rPr>
          <w:rFonts w:cs="Times New Roman"/>
          <w:lang w:val="es-CO"/>
        </w:rPr>
        <w:t xml:space="preserve">recopiladas </w:t>
      </w:r>
      <w:r w:rsidRPr="00624617">
        <w:rPr>
          <w:rFonts w:cs="Times New Roman"/>
          <w:lang w:val="es-CO"/>
        </w:rPr>
        <w:t xml:space="preserve">las imágenes Landsat, </w:t>
      </w:r>
      <w:r w:rsidR="0093386A" w:rsidRPr="00624617">
        <w:rPr>
          <w:rFonts w:cs="Times New Roman"/>
          <w:lang w:val="es-CO"/>
        </w:rPr>
        <w:t xml:space="preserve">se </w:t>
      </w:r>
      <w:r w:rsidR="007B5EB3" w:rsidRPr="00624617">
        <w:rPr>
          <w:rFonts w:cs="Times New Roman"/>
          <w:lang w:val="es-CO"/>
        </w:rPr>
        <w:t>pre</w:t>
      </w:r>
      <w:r w:rsidR="003E3DE8" w:rsidRPr="00624617">
        <w:rPr>
          <w:rFonts w:cs="Times New Roman"/>
          <w:lang w:val="es-CO"/>
        </w:rPr>
        <w:t>-</w:t>
      </w:r>
      <w:r w:rsidR="007B5EB3" w:rsidRPr="00624617">
        <w:rPr>
          <w:rFonts w:cs="Times New Roman"/>
          <w:lang w:val="es-CO"/>
        </w:rPr>
        <w:t xml:space="preserve">procesaron con </w:t>
      </w:r>
      <w:r w:rsidR="0093386A" w:rsidRPr="00624617">
        <w:rPr>
          <w:rFonts w:cs="Times New Roman"/>
          <w:lang w:val="es-CO"/>
        </w:rPr>
        <w:t>las correcciones geométricas y atmosféricas</w:t>
      </w:r>
      <w:r w:rsidR="007B5EB3" w:rsidRPr="00624617">
        <w:rPr>
          <w:rFonts w:cs="Times New Roman"/>
          <w:lang w:val="es-CO"/>
        </w:rPr>
        <w:t xml:space="preserve"> para cada imagen </w:t>
      </w:r>
      <w:r w:rsidR="0093386A" w:rsidRPr="00624617">
        <w:rPr>
          <w:rFonts w:cs="Times New Roman"/>
          <w:lang w:val="es-CO"/>
        </w:rPr>
        <w:fldChar w:fldCharType="begin" w:fldLock="1"/>
      </w:r>
      <w:r w:rsidR="007D270F" w:rsidRPr="00624617">
        <w:rPr>
          <w:rFonts w:cs="Times New Roman"/>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624617">
        <w:rPr>
          <w:rFonts w:cs="Times New Roman"/>
          <w:lang w:val="es-CO"/>
        </w:rPr>
        <w:fldChar w:fldCharType="separate"/>
      </w:r>
      <w:r w:rsidR="0093386A" w:rsidRPr="00624617">
        <w:rPr>
          <w:rFonts w:cs="Times New Roman"/>
          <w:noProof/>
          <w:lang w:val="es-CO"/>
        </w:rPr>
        <w:t>(Chuvieco, 1991)</w:t>
      </w:r>
      <w:r w:rsidR="0093386A" w:rsidRPr="00624617">
        <w:rPr>
          <w:rFonts w:cs="Times New Roman"/>
          <w:lang w:val="es-CO"/>
        </w:rPr>
        <w:fldChar w:fldCharType="end"/>
      </w:r>
      <w:r w:rsidR="0093386A" w:rsidRPr="00624617">
        <w:rPr>
          <w:rFonts w:cs="Times New Roman"/>
          <w:lang w:val="es-CO"/>
        </w:rPr>
        <w:t xml:space="preserve">. Las </w:t>
      </w:r>
      <w:r w:rsidRPr="00624617">
        <w:rPr>
          <w:rFonts w:cs="Times New Roman"/>
          <w:lang w:val="es-CO"/>
        </w:rPr>
        <w:t>nubes y las sombras de las nubes se eliminaron utilizando el algoritmo CFMask (C Función de máscara)</w:t>
      </w:r>
      <w:r w:rsidR="0068022B" w:rsidRPr="00624617">
        <w:rPr>
          <w:rFonts w:cs="Times New Roman"/>
          <w:lang w:val="es-CO"/>
        </w:rPr>
        <w:t xml:space="preserve"> </w:t>
      </w:r>
      <w:r w:rsidR="0068022B" w:rsidRPr="00624617">
        <w:rPr>
          <w:rFonts w:cs="Times New Roman"/>
          <w:lang w:val="es-CO"/>
        </w:rPr>
        <w:fldChar w:fldCharType="begin" w:fldLock="1"/>
      </w:r>
      <w:r w:rsidR="0068022B" w:rsidRPr="00624617">
        <w:rPr>
          <w:rFonts w:cs="Times New Roman"/>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Foga et al., 2017)</w:t>
      </w:r>
      <w:r w:rsidR="0068022B" w:rsidRPr="00624617">
        <w:rPr>
          <w:rFonts w:cs="Times New Roman"/>
          <w:lang w:val="es-CO"/>
        </w:rPr>
        <w:fldChar w:fldCharType="end"/>
      </w:r>
      <w:r w:rsidR="0093386A" w:rsidRPr="00624617">
        <w:rPr>
          <w:rFonts w:cs="Times New Roman"/>
          <w:lang w:val="es-CO"/>
        </w:rPr>
        <w:t xml:space="preserve">. </w:t>
      </w:r>
    </w:p>
    <w:p w14:paraId="3C688B02" w14:textId="01C62BC7" w:rsidR="003E3DE8" w:rsidRPr="00624617" w:rsidRDefault="006F7ADD" w:rsidP="008D035A">
      <w:pPr>
        <w:pStyle w:val="Heading2"/>
        <w:numPr>
          <w:ilvl w:val="1"/>
          <w:numId w:val="6"/>
        </w:numPr>
        <w:rPr>
          <w:lang w:val="es-CO"/>
        </w:rPr>
      </w:pPr>
      <w:bookmarkStart w:id="48" w:name="_Toc56185773"/>
      <w:r w:rsidRPr="00624617">
        <w:rPr>
          <w:lang w:val="es-CO"/>
        </w:rPr>
        <w:t xml:space="preserve">Índices </w:t>
      </w:r>
      <w:r w:rsidR="008D035A" w:rsidRPr="00624617">
        <w:rPr>
          <w:lang w:val="es-CO"/>
        </w:rPr>
        <w:t>de vegetación (</w:t>
      </w:r>
      <w:proofErr w:type="spellStart"/>
      <w:r w:rsidR="008D035A" w:rsidRPr="00624617">
        <w:rPr>
          <w:lang w:val="es-CO"/>
        </w:rPr>
        <w:t>IVs</w:t>
      </w:r>
      <w:proofErr w:type="spellEnd"/>
      <w:r w:rsidR="008D035A" w:rsidRPr="00624617">
        <w:rPr>
          <w:lang w:val="es-CO"/>
        </w:rPr>
        <w:t>)</w:t>
      </w:r>
      <w:r w:rsidR="00B6754D" w:rsidRPr="00624617">
        <w:rPr>
          <w:lang w:val="es-CO"/>
        </w:rPr>
        <w:t>.</w:t>
      </w:r>
      <w:bookmarkEnd w:id="48"/>
    </w:p>
    <w:p w14:paraId="11A9A259" w14:textId="238D82F9" w:rsidR="008D035A" w:rsidRPr="00F1487D" w:rsidRDefault="006F7ADD" w:rsidP="008D035A">
      <w:pPr>
        <w:rPr>
          <w:rFonts w:cs="Times New Roman"/>
          <w:lang w:val="es-CO"/>
        </w:rPr>
      </w:pPr>
      <w:r w:rsidRPr="00F1487D">
        <w:rPr>
          <w:rFonts w:cs="Times New Roman"/>
          <w:noProof/>
        </w:rPr>
        <mc:AlternateContent>
          <mc:Choice Requires="wpi">
            <w:drawing>
              <wp:anchor distT="0" distB="0" distL="114300" distR="114300" simplePos="0" relativeHeight="251661312" behindDoc="0" locked="0" layoutInCell="1" allowOverlap="1" wp14:anchorId="3B59A087" wp14:editId="1A530CC1">
                <wp:simplePos x="0" y="0"/>
                <wp:positionH relativeFrom="column">
                  <wp:posOffset>3655620</wp:posOffset>
                </wp:positionH>
                <wp:positionV relativeFrom="paragraph">
                  <wp:posOffset>46430</wp:posOffset>
                </wp:positionV>
                <wp:extent cx="1617120" cy="109080"/>
                <wp:effectExtent l="76200" t="133350" r="116840" b="139065"/>
                <wp:wrapNone/>
                <wp:docPr id="9" name="Ink 9"/>
                <wp:cNvGraphicFramePr/>
                <a:graphic xmlns:a="http://schemas.openxmlformats.org/drawingml/2006/main">
                  <a:graphicData uri="http://schemas.microsoft.com/office/word/2010/wordprocessingInk">
                    <w14:contentPart bwMode="auto" r:id="rId14">
                      <w14:nvContentPartPr>
                        <w14:cNvContentPartPr/>
                      </w14:nvContentPartPr>
                      <w14:xfrm>
                        <a:off x="0" y="0"/>
                        <a:ext cx="1617120" cy="109080"/>
                      </w14:xfrm>
                    </w14:contentPart>
                  </a:graphicData>
                </a:graphic>
              </wp:anchor>
            </w:drawing>
          </mc:Choice>
          <mc:Fallback>
            <w:pict>
              <v:shapetype w14:anchorId="70A4C40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 o:spid="_x0000_s1026" type="#_x0000_t75" style="position:absolute;margin-left:284.8pt;margin-top:-3.9pt;width:134.75pt;height:22.6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">
                <v:imagedata r:id="rId15" o:title=""/>
              </v:shape>
            </w:pict>
          </mc:Fallback>
        </mc:AlternateContent>
      </w:r>
      <w:r w:rsidR="008D035A" w:rsidRPr="00624617">
        <w:rPr>
          <w:rFonts w:cs="Times New Roman"/>
          <w:lang w:val="es-CO"/>
        </w:rPr>
        <w:t xml:space="preserve">Se calcularon 3 índices de vegetación NDVI, SAVI y </w:t>
      </w:r>
      <w:r w:rsidR="008D035A" w:rsidRPr="00F1487D">
        <w:rPr>
          <w:rFonts w:cs="Times New Roman"/>
          <w:lang w:val="es-CO"/>
        </w:rPr>
        <w:t>EVI</w:t>
      </w:r>
      <w:r w:rsidR="00DB218F" w:rsidRPr="00F1487D">
        <w:rPr>
          <w:rFonts w:cs="Times New Roman"/>
          <w:lang w:val="es-CO"/>
        </w:rPr>
        <w:t xml:space="preserve"> </w:t>
      </w:r>
      <w:r w:rsidR="00CC0984" w:rsidRPr="00F1487D">
        <w:rPr>
          <w:rFonts w:cs="Times New Roman"/>
          <w:lang w:val="es-CO"/>
        </w:rPr>
        <w:t>p</w:t>
      </w:r>
      <w:commentRangeStart w:id="49"/>
      <w:commentRangeStart w:id="50"/>
      <w:del w:id="51" w:author="Montenegro, Frank David (Alliance Bioversity-CIAT)" w:date="2020-12-05T11:07:00Z">
        <w:r w:rsidR="00DB218F" w:rsidRPr="00F1487D" w:rsidDel="00CC0984">
          <w:rPr>
            <w:rFonts w:cs="Times New Roman"/>
            <w:lang w:val="es-CO"/>
          </w:rPr>
          <w:delText xml:space="preserve">también un índice de agua </w:delText>
        </w:r>
        <w:commentRangeEnd w:id="49"/>
        <w:r w:rsidRPr="00F1487D" w:rsidDel="00CC0984">
          <w:rPr>
            <w:rStyle w:val="CommentReference"/>
            <w:lang w:val="es-CO"/>
          </w:rPr>
          <w:commentReference w:id="49"/>
        </w:r>
        <w:commentRangeEnd w:id="50"/>
        <w:r w:rsidR="00CC0984" w:rsidRPr="00F1487D" w:rsidDel="00CC0984">
          <w:rPr>
            <w:rStyle w:val="CommentReference"/>
            <w:lang w:val="es-CO"/>
          </w:rPr>
          <w:commentReference w:id="50"/>
        </w:r>
        <w:r w:rsidR="008D035A" w:rsidRPr="00F1487D" w:rsidDel="00CC0984">
          <w:rPr>
            <w:rFonts w:cs="Times New Roman"/>
            <w:lang w:val="es-CO"/>
          </w:rPr>
          <w:delText>p</w:delText>
        </w:r>
      </w:del>
      <w:r w:rsidR="008D035A" w:rsidRPr="00F1487D">
        <w:rPr>
          <w:rFonts w:cs="Times New Roman"/>
          <w:lang w:val="es-CO"/>
        </w:rPr>
        <w:t>ara hacer</w:t>
      </w:r>
      <w:r w:rsidR="008D035A" w:rsidRPr="00624617">
        <w:rPr>
          <w:rFonts w:cs="Times New Roman"/>
          <w:lang w:val="es-CO"/>
        </w:rPr>
        <w:t xml:space="preserve"> el </w:t>
      </w:r>
      <w:r w:rsidR="008D035A" w:rsidRPr="00F1487D">
        <w:rPr>
          <w:rFonts w:cs="Times New Roman"/>
          <w:lang w:val="es-CO"/>
        </w:rPr>
        <w:t>monitoreo en el tiempo desde 2011 hasta el 2019.</w:t>
      </w:r>
    </w:p>
    <w:p w14:paraId="33C5E2E9" w14:textId="77777777" w:rsidR="008D035A" w:rsidRPr="00F1487D" w:rsidRDefault="008D035A" w:rsidP="00D82E08">
      <w:pPr>
        <w:pStyle w:val="Heading3"/>
        <w:numPr>
          <w:ilvl w:val="2"/>
          <w:numId w:val="6"/>
        </w:numPr>
        <w:jc w:val="both"/>
        <w:rPr>
          <w:rFonts w:cs="Times New Roman"/>
          <w:sz w:val="22"/>
          <w:szCs w:val="22"/>
          <w:lang w:val="es-CO"/>
        </w:rPr>
      </w:pPr>
      <w:bookmarkStart w:id="52" w:name="_Toc56185774"/>
      <w:r w:rsidRPr="00F1487D">
        <w:rPr>
          <w:lang w:val="es-CO"/>
        </w:rPr>
        <w:t>NDVI</w:t>
      </w:r>
      <w:bookmarkEnd w:id="52"/>
    </w:p>
    <w:p w14:paraId="499ECF6C" w14:textId="77777777" w:rsidR="008D035A" w:rsidRPr="00624617" w:rsidRDefault="008D035A" w:rsidP="00D82E08">
      <w:pPr>
        <w:jc w:val="both"/>
        <w:rPr>
          <w:lang w:val="es-CO"/>
        </w:rPr>
      </w:pPr>
      <w:r w:rsidRPr="00F1487D">
        <w:rPr>
          <w:lang w:val="es-CO"/>
        </w:rPr>
        <w:t>El Índice de Vegetación de Diferencia</w:t>
      </w:r>
      <w:r w:rsidRPr="007D60F7">
        <w:rPr>
          <w:lang w:val="es-CO"/>
        </w:rPr>
        <w:t xml:space="preserve"> Normalizada, también conocido como NDVI por sus siglas en inglés</w:t>
      </w:r>
      <w:r w:rsidRPr="00F1487D">
        <w:rPr>
          <w:lang w:val="es-CO"/>
        </w:rPr>
        <w:t>, es un índice de vegetación que se utiliza para estimar la cantidad, calidad y desarrollo de la vegetación con base a la medición de la intensidad de la radiación de ciertas bandas del espectro electromagnético que la vegetación emite o refleja</w:t>
      </w:r>
      <w:r w:rsidR="00EB44D2" w:rsidRPr="00624617">
        <w:rPr>
          <w:lang w:val="es-CO"/>
        </w:rPr>
        <w:t xml:space="preserve"> </w:t>
      </w:r>
      <w:r w:rsidR="00EB44D2" w:rsidRPr="00624617">
        <w:rPr>
          <w:lang w:val="es-CO"/>
        </w:rPr>
        <w:fldChar w:fldCharType="begin" w:fldLock="1"/>
      </w:r>
      <w:r w:rsidR="000D60CF" w:rsidRPr="007D60F7">
        <w:rPr>
          <w:lang w:val="es-CO"/>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container-title":"International Journal of Remote Sensing","id":"ITEM-1","issued":{"date-parts":[["2008"]]},"title":"Teledetección ambiental","type":"book"},"uris":["http://www.mendeley.com/documents/?uuid=30819f63-c5a1-40d7-8a42-adf63e34e050"]}],"mendeley":{"formattedCitation":"(Chuvieco, 2008)","plainTextFormattedCitation":"(Chuvieco, 2008)","previouslyFormattedCitation":"(Chuvieco, 2008)"},"properties":{"noteIndex":0},"schema":"https://github.com/citation-style-language/schema/raw/master/csl-citation.json"}</w:instrText>
      </w:r>
      <w:r w:rsidR="00EB44D2" w:rsidRPr="00624617">
        <w:rPr>
          <w:lang w:val="es-CO"/>
        </w:rPr>
        <w:fldChar w:fldCharType="separate"/>
      </w:r>
      <w:r w:rsidR="00EB44D2" w:rsidRPr="00624617">
        <w:rPr>
          <w:noProof/>
          <w:lang w:val="es-CO"/>
        </w:rPr>
        <w:t>(Chuvieco, 2008)</w:t>
      </w:r>
      <w:r w:rsidR="00EB44D2" w:rsidRPr="00624617">
        <w:rPr>
          <w:lang w:val="es-CO"/>
        </w:rPr>
        <w:fldChar w:fldCharType="end"/>
      </w:r>
      <w:r w:rsidR="00D82E08" w:rsidRPr="00624617">
        <w:rPr>
          <w:lang w:val="es-CO"/>
        </w:rPr>
        <w:t>.</w:t>
      </w:r>
    </w:p>
    <w:p w14:paraId="6C8846B6" w14:textId="77777777" w:rsidR="00D82E08" w:rsidRPr="00624617" w:rsidRDefault="00D82E08" w:rsidP="00D82E08">
      <w:pPr>
        <w:jc w:val="both"/>
        <w:rPr>
          <w:lang w:val="es-CO"/>
        </w:rPr>
      </w:pPr>
      <m:oMathPara>
        <m:oMath>
          <m:r>
            <w:rPr>
              <w:rFonts w:ascii="Cambria Math" w:hAnsi="Cambria Math"/>
              <w:lang w:val="es-CO"/>
            </w:rPr>
            <w:lastRenderedPageBreak/>
            <m:t xml:space="preserve">NDVI= </m:t>
          </m:r>
          <m:f>
            <m:fPr>
              <m:ctrlPr>
                <w:rPr>
                  <w:rFonts w:ascii="Cambria Math" w:hAnsi="Cambria Math"/>
                  <w:i/>
                  <w:lang w:val="es-CO"/>
                </w:rPr>
              </m:ctrlPr>
            </m:fPr>
            <m:num>
              <w:commentRangeStart w:id="53"/>
              <w:commentRangeStart w:id="54"/>
              <m:r>
                <w:rPr>
                  <w:rFonts w:ascii="Cambria Math" w:hAnsi="Cambria Math"/>
                  <w:lang w:val="es-CO"/>
                </w:rPr>
                <m:t>NIR</m:t>
              </m:r>
              <w:commentRangeEnd w:id="53"/>
              <m:r>
                <m:rPr>
                  <m:sty m:val="p"/>
                </m:rPr>
                <w:rPr>
                  <w:rStyle w:val="CommentReference"/>
                  <w:lang w:val="es-CO"/>
                </w:rPr>
                <w:commentReference w:id="53"/>
              </m:r>
              <w:commentRangeEnd w:id="54"/>
              <m:r>
                <m:rPr>
                  <m:sty m:val="p"/>
                </m:rPr>
                <w:rPr>
                  <w:rStyle w:val="CommentReference"/>
                </w:rPr>
                <w:commentReference w:id="54"/>
              </m:r>
              <m:r>
                <w:rPr>
                  <w:rFonts w:ascii="Cambria Math" w:hAnsi="Cambria Math"/>
                  <w:lang w:val="es-CO"/>
                </w:rPr>
                <m:t>-RED</m:t>
              </m:r>
            </m:num>
            <m:den>
              <m:r>
                <w:rPr>
                  <w:rFonts w:ascii="Cambria Math" w:hAnsi="Cambria Math"/>
                  <w:lang w:val="es-CO"/>
                </w:rPr>
                <m:t>NIR+RED</m:t>
              </m:r>
            </m:den>
          </m:f>
        </m:oMath>
      </m:oMathPara>
    </w:p>
    <w:p w14:paraId="462385B5" w14:textId="3FA65FC1" w:rsidR="001E542E" w:rsidRPr="004A3E87" w:rsidRDefault="0062331F" w:rsidP="00D82E08">
      <w:pPr>
        <w:jc w:val="both"/>
        <w:rPr>
          <w:lang w:val="es-CO"/>
        </w:rPr>
      </w:pPr>
      <w:r w:rsidRPr="00624617">
        <w:rPr>
          <w:lang w:val="es-CO"/>
        </w:rPr>
        <w:t>Dónde</w:t>
      </w:r>
      <w:r w:rsidR="001E542E" w:rsidRPr="00624617">
        <w:rPr>
          <w:lang w:val="es-CO"/>
        </w:rPr>
        <w:t xml:space="preserve">: NIR es la banda infrarrojo cercano y </w:t>
      </w:r>
      <w:r w:rsidR="001E542E" w:rsidRPr="004A3E87">
        <w:rPr>
          <w:lang w:val="es-CO"/>
        </w:rPr>
        <w:t xml:space="preserve">RED es la banda roja de los </w:t>
      </w:r>
      <w:r w:rsidRPr="004A3E87">
        <w:rPr>
          <w:lang w:val="es-CO"/>
        </w:rPr>
        <w:t>satélites</w:t>
      </w:r>
      <w:r w:rsidR="001E542E" w:rsidRPr="004A3E87">
        <w:rPr>
          <w:lang w:val="es-CO"/>
        </w:rPr>
        <w:t>.</w:t>
      </w:r>
    </w:p>
    <w:p w14:paraId="430DA436" w14:textId="360F707F" w:rsidR="00D82E08" w:rsidRPr="007D60F7" w:rsidRDefault="00D82E08" w:rsidP="00D82E08">
      <w:pPr>
        <w:jc w:val="both"/>
        <w:rPr>
          <w:lang w:val="es-CO"/>
        </w:rPr>
      </w:pPr>
      <w:r w:rsidRPr="007D60F7">
        <w:rPr>
          <w:lang w:val="es-CO"/>
        </w:rPr>
        <w:t>el NDVI se utiliza a menudo en todo el mundo para vigilar sequías, predecir la producción agrícola, y áreas en proceso de desertización. Aplicaciones agrícolas, como monitoreo de cultivos, integran el NDVI para facilitar la exploración de cultivos y proporcionar precisión en la aplicación de fertilizantes y en el riego, entre otras actividades de tratamiento de campos, en etapas de crecimiento específicas.</w:t>
      </w:r>
    </w:p>
    <w:p w14:paraId="7D617B43" w14:textId="46112B05" w:rsidR="00EB44D2" w:rsidRPr="00EC6B97" w:rsidRDefault="007D60F7" w:rsidP="00CB04AC">
      <w:pPr>
        <w:pStyle w:val="Heading3"/>
        <w:numPr>
          <w:ilvl w:val="2"/>
          <w:numId w:val="6"/>
        </w:numPr>
        <w:rPr>
          <w:lang w:val="es-CO"/>
        </w:rPr>
      </w:pPr>
      <w:bookmarkStart w:id="55" w:name="_Toc56185775"/>
      <w:r w:rsidRPr="00EC6B97">
        <w:rPr>
          <w:lang w:val="es-CO"/>
        </w:rPr>
        <w:t>O</w:t>
      </w:r>
      <w:r w:rsidR="00EB44D2" w:rsidRPr="00EC6B97">
        <w:rPr>
          <w:lang w:val="es-CO"/>
        </w:rPr>
        <w:t>SAVI</w:t>
      </w:r>
      <w:bookmarkEnd w:id="55"/>
    </w:p>
    <w:p w14:paraId="1FC2BCC4" w14:textId="3BF6F265" w:rsidR="000D60CF" w:rsidRPr="00624617" w:rsidRDefault="00EC6B97" w:rsidP="000D60CF">
      <w:pPr>
        <w:jc w:val="both"/>
        <w:rPr>
          <w:rFonts w:cs="Times New Roman"/>
          <w:szCs w:val="24"/>
          <w:lang w:val="es-CO"/>
        </w:rPr>
      </w:pPr>
      <w:proofErr w:type="spellStart"/>
      <w:r>
        <w:rPr>
          <w:szCs w:val="24"/>
          <w:lang w:val="es-CO"/>
        </w:rPr>
        <w:t>Optimized</w:t>
      </w:r>
      <w:proofErr w:type="spellEnd"/>
      <w:r>
        <w:rPr>
          <w:szCs w:val="24"/>
          <w:lang w:val="es-CO"/>
        </w:rPr>
        <w:t xml:space="preserve"> </w:t>
      </w:r>
      <w:proofErr w:type="spellStart"/>
      <w:r w:rsidR="000D60CF" w:rsidRPr="00EC6B97">
        <w:rPr>
          <w:szCs w:val="24"/>
          <w:lang w:val="es-CO"/>
        </w:rPr>
        <w:t>Soil</w:t>
      </w:r>
      <w:proofErr w:type="spellEnd"/>
      <w:r w:rsidR="000D60CF" w:rsidRPr="00EC6B97">
        <w:rPr>
          <w:szCs w:val="24"/>
          <w:lang w:val="es-CO"/>
        </w:rPr>
        <w:t xml:space="preserve"> </w:t>
      </w:r>
      <w:proofErr w:type="spellStart"/>
      <w:r w:rsidR="000D60CF" w:rsidRPr="00EC6B97">
        <w:rPr>
          <w:szCs w:val="24"/>
          <w:lang w:val="es-CO"/>
        </w:rPr>
        <w:t>Adjusted</w:t>
      </w:r>
      <w:proofErr w:type="spellEnd"/>
      <w:r w:rsidR="000D60CF" w:rsidRPr="00EC6B97">
        <w:rPr>
          <w:szCs w:val="24"/>
          <w:lang w:val="es-CO"/>
        </w:rPr>
        <w:t xml:space="preserve"> </w:t>
      </w:r>
      <w:proofErr w:type="spellStart"/>
      <w:r w:rsidR="000D60CF" w:rsidRPr="00EC6B97">
        <w:rPr>
          <w:szCs w:val="24"/>
          <w:lang w:val="es-CO"/>
        </w:rPr>
        <w:t>Vegetation</w:t>
      </w:r>
      <w:proofErr w:type="spellEnd"/>
      <w:r w:rsidR="000D60CF" w:rsidRPr="00EC6B97">
        <w:rPr>
          <w:szCs w:val="24"/>
          <w:lang w:val="es-CO"/>
        </w:rPr>
        <w:t xml:space="preserve"> </w:t>
      </w:r>
      <w:proofErr w:type="spellStart"/>
      <w:r w:rsidR="000D60CF" w:rsidRPr="00EC6B97">
        <w:rPr>
          <w:szCs w:val="24"/>
          <w:lang w:val="es-CO"/>
        </w:rPr>
        <w:t>Index</w:t>
      </w:r>
      <w:proofErr w:type="spellEnd"/>
      <w:r w:rsidR="000D60CF" w:rsidRPr="00F1487D">
        <w:rPr>
          <w:szCs w:val="24"/>
          <w:lang w:val="es-CO"/>
        </w:rPr>
        <w:t>, o Índice de Vegetación Ajustado al Suelo</w:t>
      </w:r>
      <w:r>
        <w:rPr>
          <w:szCs w:val="24"/>
          <w:lang w:val="es-CO"/>
        </w:rPr>
        <w:t xml:space="preserve"> Optimizado</w:t>
      </w:r>
      <w:r w:rsidR="000D60CF" w:rsidRPr="00F1487D">
        <w:rPr>
          <w:szCs w:val="24"/>
          <w:lang w:val="es-CO"/>
        </w:rPr>
        <w:t xml:space="preserve">, muestra una ligera variante respecto a la fórmula tradicional del NDVI </w:t>
      </w:r>
      <w:r w:rsidR="000D60CF" w:rsidRPr="00EC6B97">
        <w:rPr>
          <w:szCs w:val="24"/>
          <w:lang w:val="es-CO"/>
        </w:rPr>
        <w:t xml:space="preserve">para evitar distorsiones en los valores de análisis cuando la vegetación se encuentra sobre suelos </w:t>
      </w:r>
      <w:r w:rsidR="00CC0984" w:rsidRPr="00F1487D">
        <w:rPr>
          <w:szCs w:val="24"/>
          <w:lang w:val="es-CO"/>
        </w:rPr>
        <w:t>desnudos</w:t>
      </w:r>
      <w:r w:rsidR="000D60CF" w:rsidRPr="00F1487D">
        <w:rPr>
          <w:szCs w:val="24"/>
          <w:lang w:val="es-CO"/>
        </w:rPr>
        <w:t>.</w:t>
      </w:r>
      <w:r w:rsidR="000D60CF" w:rsidRPr="00F1487D">
        <w:rPr>
          <w:rFonts w:cs="Times New Roman"/>
          <w:szCs w:val="24"/>
          <w:lang w:val="es-CO"/>
        </w:rPr>
        <w:t xml:space="preserve"> El índice SAVI </w:t>
      </w:r>
      <w:r w:rsidR="000D60CF" w:rsidRPr="00EC6B97">
        <w:rPr>
          <w:rFonts w:cs="Times New Roman"/>
          <w:szCs w:val="24"/>
          <w:lang w:val="es-CO"/>
        </w:rPr>
        <w:t>está más adaptado a estudios de análisis de vegetación en etapas de crecimiento inicial o vegetación dispersa</w:t>
      </w:r>
      <w:r w:rsidR="000D60CF" w:rsidRPr="00F1487D">
        <w:rPr>
          <w:rFonts w:cs="Times New Roman"/>
          <w:szCs w:val="24"/>
          <w:lang w:val="es-CO"/>
        </w:rPr>
        <w:t>. En general, el SAVI puede ser una buena alternativa ente cualquier suelo donde</w:t>
      </w:r>
      <w:r w:rsidR="000D60CF" w:rsidRPr="00624617">
        <w:rPr>
          <w:rFonts w:cs="Times New Roman"/>
          <w:szCs w:val="24"/>
          <w:lang w:val="es-CO"/>
        </w:rPr>
        <w:t xml:space="preserve"> exista una baja densidad vegetal y la exposición de la superficie del suelo sea relevante</w:t>
      </w:r>
      <w:r>
        <w:rPr>
          <w:rFonts w:cs="Times New Roman"/>
          <w:szCs w:val="24"/>
          <w:lang w:val="es-CO"/>
        </w:rPr>
        <w:t xml:space="preserve"> </w:t>
      </w:r>
      <w:r>
        <w:rPr>
          <w:rFonts w:cs="Times New Roman"/>
          <w:szCs w:val="24"/>
          <w:lang w:val="es-CO"/>
        </w:rPr>
        <w:fldChar w:fldCharType="begin" w:fldLock="1"/>
      </w:r>
      <w:r w:rsidR="000843EF">
        <w:rPr>
          <w:rFonts w:cs="Times New Roman"/>
          <w:szCs w:val="24"/>
          <w:lang w:val="es-CO"/>
        </w:rPr>
        <w:instrText>ADDIN CSL_CITATION {"citationItems":[{"id":"ITEM-1","itemData":{"DOI":"10.1016/0034-4257(92)90074-T","ISSN":"00344257","abstract":"Directional reflectance measurements were made over a semidesert gramma (Bouteloua spp.) grassland at various times of the growing season. Azimuthal strings of view angle measurements from + 40° to - 40° were made for various solar zenith angles and soil moisture conditions. The sensitivity of the normalized difference vegetation index (NDVI) and the soil-adjusted vegetation index (SAVI) to these bidirectional measurements was assessed for purposes of improving remote temporal monitoring of vegetation activity. The NDVI response from the grassland canopy was strongly anisotropic about nadir view angles while the SAVI response was symmetric about nadir. This occurred for all sun angles, soil moisture condition, and grass densities. This enabled variations in SAVI-view angle response to be minimized with a cosine function. It is expected that this study will aid in improving the characterization of vegetation temporal activity from Landsat TM, SPOT, AVHRR, and the Earth Observing System MODIS sensor. © 1992.","author":[{"dropping-particle":"","family":"Huete","given":"A. R.","non-dropping-particle":"","parse-names":false,"suffix":""},{"dropping-particle":"","family":"Hua","given":"G.","non-dropping-particle":"","parse-names":false,"suffix":""},{"dropping-particle":"","family":"Qi","given":"J.","non-dropping-particle":"","parse-names":false,"suffix":""},{"dropping-particle":"","family":"Chehbouni","given":"A.","non-dropping-particle":"","parse-names":false,"suffix":""},{"dropping-particle":"","family":"Leeuwen","given":"W. J.D.","non-dropping-particle":"van","parse-names":false,"suffix":""}],"container-title":"Remote Sensing of Environment","id":"ITEM-1","issue":"2-3","issued":{"date-parts":[["1992"]]},"page":"143-154","title":"Normalization of multidirectional red and NIR reflectances with the SAVI","type":"article-journal","volume":"45"},"uris":["http://www.mendeley.com/documents/?uuid=d16f93c4-4243-4fb6-b78e-6cd1f98a2799"]},{"id":"ITEM-2","itemData":{"DOI":"10.1016/0034-4257(95)00186-7","ISSN":"00344257","abstract":"The sensitivity of the normalized difference vegetation index (NDVI) to soil background and atmospheric effects has generated an increasing interest in the development of new indices, such as the soil-adjusted vegetation index (SAVI), transformed soil-adjusted vegetation index (TSAVI), atmospherically resistant vegetation index (ARVI), global environment monitoring index (GEMI), modified soil-adjusted vegetation index (MSAVI), which are less sensitive to these external influences. These indices are theoretically more reliable than NDVI, although they are not yet widely used with satellite data. This article focuses on testing and comparing the sensitivity of NDVI, SAVI, TSAVI, MSAVI and GEMI to soil background effects. Indices are simulated with the SAIL model for a large range of soil reflectances, including sand, clay, and dark peat, with additional variations induced by moisture and roughness. The general formulation of the SAVI family of indices with the form VI = (NIR - R) / (NIR + R + X) is also reexamined. The value of the parameter X is critical in the minimization of soil effects. A value of X = 0.16 is found as the optimized value. Index performances are compared by means of an analysis of variance.","author":[{"dropping-particle":"","family":"Rondeaux","given":"Geneviève","non-dropping-particle":"","parse-names":false,"suffix":""},{"dropping-particle":"","family":"Steven","given":"Michael","non-dropping-particle":"","parse-names":false,"suffix":""},{"dropping-particle":"","family":"Baret","given":"Frédéric","non-dropping-particle":"","parse-names":false,"suffix":""}],"container-title":"Remote Sensing of Environment","id":"ITEM-2","issued":{"date-parts":[["1996"]]},"title":"Optimization of soil-adjusted vegetation indices","type":"article-journal"},"uris":["http://www.mendeley.com/documents/?uuid=366e79c2-60ff-4285-bdf8-833f691f3baf"]}],"mendeley":{"formattedCitation":"(Huete et al., 1992; Rondeaux et al., 1996)","plainTextFormattedCitation":"(Huete et al., 1992; Rondeaux et al., 1996)","previouslyFormattedCitation":"(Huete et al., 1992; Rondeaux et al., 1996)"},"properties":{"noteIndex":0},"schema":"https://github.com/citation-style-language/schema/raw/master/csl-citation.json"}</w:instrText>
      </w:r>
      <w:r>
        <w:rPr>
          <w:rFonts w:cs="Times New Roman"/>
          <w:szCs w:val="24"/>
          <w:lang w:val="es-CO"/>
        </w:rPr>
        <w:fldChar w:fldCharType="separate"/>
      </w:r>
      <w:r w:rsidRPr="00EC6B97">
        <w:rPr>
          <w:rFonts w:cs="Times New Roman"/>
          <w:noProof/>
          <w:szCs w:val="24"/>
          <w:lang w:val="es-CO"/>
        </w:rPr>
        <w:t>(Huete et al., 1992; Rondeaux et al., 1996)</w:t>
      </w:r>
      <w:r>
        <w:rPr>
          <w:rFonts w:cs="Times New Roman"/>
          <w:szCs w:val="24"/>
          <w:lang w:val="es-CO"/>
        </w:rPr>
        <w:fldChar w:fldCharType="end"/>
      </w:r>
      <w:r w:rsidR="000D60CF" w:rsidRPr="00624617">
        <w:rPr>
          <w:rFonts w:cs="Times New Roman"/>
          <w:szCs w:val="24"/>
          <w:lang w:val="es-CO"/>
        </w:rPr>
        <w:t>.</w:t>
      </w:r>
    </w:p>
    <w:p w14:paraId="0CD075C3" w14:textId="29A2FFD2" w:rsidR="008D035A" w:rsidRPr="00624617" w:rsidRDefault="007D60F7" w:rsidP="000D60CF">
      <w:pPr>
        <w:jc w:val="both"/>
        <w:rPr>
          <w:rFonts w:eastAsiaTheme="minorEastAsia"/>
          <w:lang w:val="es-CO"/>
        </w:rPr>
      </w:pPr>
      <m:oMathPara>
        <m:oMath>
          <m:r>
            <w:rPr>
              <w:rFonts w:ascii="Cambria Math" w:hAnsi="Cambria Math"/>
              <w:lang w:val="es-CO"/>
            </w:rPr>
            <m:t xml:space="preserve">OSAVI= </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m:t>
                  </m:r>
                  <w:commentRangeStart w:id="56"/>
                  <w:commentRangeStart w:id="57"/>
                  <w:commentRangeEnd w:id="56"/>
                  <m:r>
                    <m:rPr>
                      <m:sty m:val="p"/>
                    </m:rPr>
                    <w:rPr>
                      <w:rStyle w:val="CommentReference"/>
                      <w:lang w:val="es-CO"/>
                    </w:rPr>
                    <w:commentReference w:id="56"/>
                  </m:r>
                  <w:commentRangeEnd w:id="57"/>
                  <m:r>
                    <m:rPr>
                      <m:sty m:val="p"/>
                    </m:rPr>
                    <w:rPr>
                      <w:rStyle w:val="CommentReference"/>
                    </w:rPr>
                    <w:commentReference w:id="57"/>
                  </m:r>
                  <m:r>
                    <w:rPr>
                      <w:rFonts w:ascii="Cambria Math" w:hAnsi="Cambria Math"/>
                      <w:lang w:val="es-CO"/>
                    </w:rPr>
                    <m:t>+L</m:t>
                  </m:r>
                </m:den>
              </m:f>
            </m:e>
          </m:d>
          <m:r>
            <w:rPr>
              <w:rFonts w:ascii="Cambria Math" w:hAnsi="Cambria Math"/>
              <w:lang w:val="es-CO"/>
            </w:rPr>
            <m:t>*(1+L)</m:t>
          </m:r>
        </m:oMath>
      </m:oMathPara>
    </w:p>
    <w:p w14:paraId="3442630D" w14:textId="71E4EFB4" w:rsidR="000D60CF" w:rsidRPr="00624617" w:rsidRDefault="0062331F" w:rsidP="000D60CF">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0D60CF" w:rsidRPr="00624617">
        <w:rPr>
          <w:lang w:val="es-CO"/>
        </w:rPr>
        <w:t>En este caso, el factor L es en</w:t>
      </w:r>
      <w:commentRangeStart w:id="58"/>
      <w:commentRangeStart w:id="59"/>
      <w:r w:rsidR="000D60CF" w:rsidRPr="00624617">
        <w:rPr>
          <w:lang w:val="es-CO"/>
        </w:rPr>
        <w:t>cargado de amortiguar la presencia del suelo a través de valores comprendidos entre 0 (para zonas con gran densidad vegetal) y 1 (para zonas con escasa densidad vegetal).</w:t>
      </w:r>
      <w:commentRangeEnd w:id="58"/>
      <w:r w:rsidR="006F7ADD" w:rsidRPr="00EC6B97">
        <w:rPr>
          <w:rStyle w:val="CommentReference"/>
          <w:lang w:val="es-CO"/>
        </w:rPr>
        <w:commentReference w:id="58"/>
      </w:r>
      <w:commentRangeEnd w:id="59"/>
      <w:r w:rsidR="00CC0984" w:rsidRPr="00EC6B97">
        <w:rPr>
          <w:rStyle w:val="CommentReference"/>
          <w:lang w:val="es-CO"/>
        </w:rPr>
        <w:commentReference w:id="59"/>
      </w:r>
    </w:p>
    <w:p w14:paraId="71DEBFD0" w14:textId="77777777" w:rsidR="004813A4" w:rsidRPr="00624617" w:rsidRDefault="004813A4" w:rsidP="004813A4">
      <w:pPr>
        <w:pStyle w:val="Heading3"/>
        <w:numPr>
          <w:ilvl w:val="2"/>
          <w:numId w:val="6"/>
        </w:numPr>
        <w:rPr>
          <w:lang w:val="es-CO"/>
        </w:rPr>
      </w:pPr>
      <w:bookmarkStart w:id="60" w:name="_Toc56185776"/>
      <w:r w:rsidRPr="00624617">
        <w:rPr>
          <w:lang w:val="es-CO"/>
        </w:rPr>
        <w:t>EVI</w:t>
      </w:r>
      <w:bookmarkEnd w:id="60"/>
    </w:p>
    <w:p w14:paraId="09718374" w14:textId="42DC23D8" w:rsidR="004813A4" w:rsidRPr="00624617" w:rsidRDefault="004813A4" w:rsidP="004813A4">
      <w:pPr>
        <w:jc w:val="both"/>
        <w:rPr>
          <w:lang w:val="es-CO"/>
        </w:rPr>
      </w:pPr>
      <w:r w:rsidRPr="00624617">
        <w:rPr>
          <w:lang w:val="es-CO"/>
        </w:rPr>
        <w:t xml:space="preserve">El </w:t>
      </w:r>
      <w:proofErr w:type="spellStart"/>
      <w:r w:rsidRPr="00624617">
        <w:rPr>
          <w:lang w:val="es-CO"/>
        </w:rPr>
        <w:t>Enhanced</w:t>
      </w:r>
      <w:proofErr w:type="spellEnd"/>
      <w:r w:rsidRPr="00624617">
        <w:rPr>
          <w:lang w:val="es-CO"/>
        </w:rPr>
        <w:t xml:space="preserve"> </w:t>
      </w:r>
      <w:proofErr w:type="spellStart"/>
      <w:r w:rsidRPr="00624617">
        <w:rPr>
          <w:lang w:val="es-CO"/>
        </w:rPr>
        <w:t>vegetation</w:t>
      </w:r>
      <w:proofErr w:type="spellEnd"/>
      <w:r w:rsidRPr="00624617">
        <w:rPr>
          <w:lang w:val="es-CO"/>
        </w:rPr>
        <w:t xml:space="preserve"> </w:t>
      </w:r>
      <w:proofErr w:type="spellStart"/>
      <w:r w:rsidRPr="00624617">
        <w:rPr>
          <w:lang w:val="es-CO"/>
        </w:rPr>
        <w:t>index</w:t>
      </w:r>
      <w:proofErr w:type="spellEnd"/>
      <w:r w:rsidRPr="00624617">
        <w:rPr>
          <w:lang w:val="es-CO"/>
        </w:rPr>
        <w:t xml:space="preserve"> (EVI) o Índice de Vegetación Mejorado </w:t>
      </w:r>
      <w:r w:rsidRPr="00624617">
        <w:rPr>
          <w:highlight w:val="yellow"/>
          <w:lang w:val="es-CO"/>
        </w:rPr>
        <w:t>intenta minimizar los efectos atmosféricos</w:t>
      </w:r>
      <w:r w:rsidRPr="004A3E87">
        <w:rPr>
          <w:lang w:val="es-CO"/>
        </w:rPr>
        <w:t xml:space="preserve"> y nos permite monitorizar el estado de la vegetación en caso de altas densidades de biomasa. El proceso resulta ser similar al cálculo del NDVI salvo que, en esta ocasión requerimos, además, la banda </w:t>
      </w:r>
      <w:commentRangeStart w:id="61"/>
      <w:commentRangeStart w:id="62"/>
      <w:r w:rsidRPr="004A3E87">
        <w:rPr>
          <w:lang w:val="es-CO"/>
        </w:rPr>
        <w:t>correspondiente al Azul</w:t>
      </w:r>
      <w:r w:rsidR="006461A5" w:rsidRPr="004A3E87">
        <w:rPr>
          <w:lang w:val="es-CO"/>
        </w:rPr>
        <w:t xml:space="preserve"> </w:t>
      </w:r>
      <w:commentRangeEnd w:id="61"/>
      <w:r w:rsidR="006461A5" w:rsidRPr="00854949">
        <w:rPr>
          <w:rStyle w:val="CommentReference"/>
          <w:lang w:val="es-CO"/>
        </w:rPr>
        <w:commentReference w:id="61"/>
      </w:r>
      <w:commentRangeEnd w:id="62"/>
      <w:r w:rsidR="00CC0984" w:rsidRPr="00854949">
        <w:rPr>
          <w:rStyle w:val="CommentReference"/>
          <w:lang w:val="es-CO"/>
        </w:rPr>
        <w:commentReference w:id="62"/>
      </w:r>
      <w:r w:rsidR="00AF3E38" w:rsidRPr="00624617">
        <w:rPr>
          <w:lang w:val="es-CO"/>
        </w:rPr>
        <w:fldChar w:fldCharType="begin" w:fldLock="1"/>
      </w:r>
      <w:r w:rsidR="00CF1E78" w:rsidRPr="007D60F7">
        <w:rPr>
          <w:lang w:val="es-CO"/>
        </w:rPr>
        <w:instrText>ADDIN CSL_CITATION {"citationItems":[{"id":"ITEM-1","itemData":{"DOI":"10.1016/0034-4257(93)90088-F","ISSN":"00344257","abstract":"We studied the reflectance spectra of the aquatic vegetation of Searsville Lake in coastal central California using a high spectral resolution hand-held spectroradiometer. The three aquatic types-submerged, floating, and emergent-exhibited clear differences in their spectral reflectance and can be distinguished on the basis of discriminant analysis using reflectance parameters. This technique can be used in large-area mapping of aquatic plants. The normalized difference vegetation index (NDVI) and the simple ratio (SR) were well correlated with chlorophyll content, photosynthetic efficiency, and biomass in the emergent species. New, narrow-bandwidth indices and reflectance indices calculated from first and second derivative spectra were strongly correlated with the ratio of secondary and protective pigments to chlorophyll a and with epoxidation state of the xanthophyll cycle pigments, and therefore, with photosynthetic efficiency. These new indices may be useful in the remote sensing of plant physiological status. © 1993.","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 - 118","title":"Assessing community type, plant biomass, pigment composition, and photosynthetic efficiency of aquatic vegetation from spectral reflectance","type":"article-journal","volume":"46"},"uris":["http://www.mendeley.com/documents/?uuid=29879709-6d07-4d6e-bb48-d1c05303bdfb"]}],"mendeley":{"formattedCitation":"(Peñuelas et al., 1993)","plainTextFormattedCitation":"(Peñuelas et al., 1993)","previouslyFormattedCitation":"(Peñuelas et al., 1993)"},"properties":{"noteIndex":0},"schema":"https://github.com/citation-style-language/schema/raw/master/csl-citation.json"}</w:instrText>
      </w:r>
      <w:r w:rsidR="00AF3E38" w:rsidRPr="00624617">
        <w:rPr>
          <w:lang w:val="es-CO"/>
        </w:rPr>
        <w:fldChar w:fldCharType="separate"/>
      </w:r>
      <w:r w:rsidR="00AF3E38" w:rsidRPr="00624617">
        <w:rPr>
          <w:noProof/>
          <w:lang w:val="es-CO"/>
        </w:rPr>
        <w:t>(Peñuelas et al., 1993)</w:t>
      </w:r>
      <w:r w:rsidR="00AF3E38" w:rsidRPr="00624617">
        <w:rPr>
          <w:lang w:val="es-CO"/>
        </w:rPr>
        <w:fldChar w:fldCharType="end"/>
      </w:r>
      <w:r w:rsidRPr="00624617">
        <w:rPr>
          <w:lang w:val="es-CO"/>
        </w:rPr>
        <w:t xml:space="preserve">. </w:t>
      </w:r>
    </w:p>
    <w:p w14:paraId="62CCBA67" w14:textId="77777777" w:rsidR="004813A4" w:rsidRPr="00624617" w:rsidRDefault="004813A4" w:rsidP="004813A4">
      <w:pPr>
        <w:jc w:val="both"/>
        <w:rPr>
          <w:rFonts w:eastAsiaTheme="minorEastAsia"/>
          <w:lang w:val="es-CO"/>
        </w:rPr>
      </w:pPr>
      <m:oMathPara>
        <m:oMath>
          <m:r>
            <w:rPr>
              <w:rFonts w:ascii="Cambria Math" w:hAnsi="Cambria Math"/>
              <w:lang w:val="es-CO"/>
            </w:rPr>
            <m:t>EVI= 2.5*</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6*RED-7.5*BLUE+L</m:t>
                  </m:r>
                </m:den>
              </m:f>
            </m:e>
          </m:d>
        </m:oMath>
      </m:oMathPara>
    </w:p>
    <w:p w14:paraId="6317E346" w14:textId="36DBDCFC" w:rsidR="004813A4" w:rsidRPr="00624617" w:rsidRDefault="0062331F" w:rsidP="004813A4">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4813A4" w:rsidRPr="00624617">
        <w:rPr>
          <w:lang w:val="es-CO"/>
        </w:rPr>
        <w:t xml:space="preserve">En este caso las constantes y L ayudan a amortizar el </w:t>
      </w:r>
      <w:commentRangeStart w:id="63"/>
      <w:commentRangeStart w:id="64"/>
      <w:r w:rsidR="004813A4" w:rsidRPr="00624617">
        <w:rPr>
          <w:lang w:val="es-CO"/>
        </w:rPr>
        <w:t xml:space="preserve">efecto del suelo y aerosoles </w:t>
      </w:r>
      <w:commentRangeEnd w:id="63"/>
      <w:r w:rsidR="000F24CF" w:rsidRPr="00057A2F">
        <w:rPr>
          <w:rStyle w:val="CommentReference"/>
          <w:lang w:val="es-CO"/>
        </w:rPr>
        <w:commentReference w:id="63"/>
      </w:r>
      <w:commentRangeEnd w:id="64"/>
      <w:r w:rsidR="001E542E" w:rsidRPr="00057A2F">
        <w:rPr>
          <w:rStyle w:val="CommentReference"/>
          <w:lang w:val="es-CO"/>
        </w:rPr>
        <w:commentReference w:id="64"/>
      </w:r>
    </w:p>
    <w:p w14:paraId="2B106019" w14:textId="77777777" w:rsidR="00EE50C3" w:rsidRPr="007D60F7" w:rsidRDefault="00B726DD" w:rsidP="00E36D84">
      <w:pPr>
        <w:pStyle w:val="Heading2"/>
        <w:numPr>
          <w:ilvl w:val="1"/>
          <w:numId w:val="6"/>
        </w:numPr>
        <w:rPr>
          <w:rFonts w:cs="Times New Roman"/>
          <w:lang w:val="es-CO"/>
        </w:rPr>
      </w:pPr>
      <w:bookmarkStart w:id="65" w:name="_Toc56185778"/>
      <w:r w:rsidRPr="007D60F7">
        <w:rPr>
          <w:rFonts w:cs="Times New Roman"/>
          <w:lang w:val="es-CO"/>
        </w:rPr>
        <w:t>Detección de tendencia y detección de puntos de cambio</w:t>
      </w:r>
      <w:bookmarkEnd w:id="65"/>
    </w:p>
    <w:p w14:paraId="2E436238" w14:textId="3EF989BF" w:rsidR="00EE50C3" w:rsidRPr="007D60F7" w:rsidRDefault="00FA31BF" w:rsidP="0093386A">
      <w:pPr>
        <w:ind w:left="108"/>
        <w:jc w:val="both"/>
        <w:rPr>
          <w:rFonts w:cs="Times New Roman"/>
          <w:lang w:val="es-CO"/>
        </w:rPr>
      </w:pPr>
      <w:r w:rsidRPr="007D60F7">
        <w:rPr>
          <w:rFonts w:cs="Times New Roman"/>
          <w:lang w:val="es-CO"/>
        </w:rPr>
        <w:t xml:space="preserve">A </w:t>
      </w:r>
      <w:r w:rsidR="003E3DE8" w:rsidRPr="007D60F7">
        <w:rPr>
          <w:rFonts w:cs="Times New Roman"/>
          <w:lang w:val="es-CO"/>
        </w:rPr>
        <w:t>continuación,</w:t>
      </w:r>
      <w:r w:rsidR="00EE50C3" w:rsidRPr="007D60F7">
        <w:rPr>
          <w:rFonts w:cs="Times New Roman"/>
          <w:lang w:val="es-CO"/>
        </w:rPr>
        <w:t xml:space="preserve"> describiremos los métodos Mann </w:t>
      </w:r>
      <w:r w:rsidR="00DB4A3C" w:rsidRPr="007D60F7">
        <w:rPr>
          <w:rFonts w:cs="Times New Roman"/>
          <w:lang w:val="es-CO"/>
        </w:rPr>
        <w:t>Kendall</w:t>
      </w:r>
      <w:r w:rsidR="00057A2F">
        <w:rPr>
          <w:rFonts w:cs="Times New Roman"/>
          <w:lang w:val="es-CO"/>
        </w:rPr>
        <w:t xml:space="preserve"> y</w:t>
      </w:r>
      <w:r w:rsidR="00EE50C3" w:rsidRPr="007D60F7">
        <w:rPr>
          <w:rFonts w:cs="Times New Roman"/>
          <w:lang w:val="es-CO"/>
        </w:rPr>
        <w:t xml:space="preserve"> </w:t>
      </w:r>
      <w:r w:rsidR="00854949">
        <w:rPr>
          <w:rFonts w:cs="Times New Roman"/>
          <w:lang w:val="es-CO"/>
        </w:rPr>
        <w:t>CCDC</w:t>
      </w:r>
      <w:r w:rsidR="00854949" w:rsidRPr="007D60F7">
        <w:rPr>
          <w:rFonts w:cs="Times New Roman"/>
          <w:lang w:val="es-CO"/>
        </w:rPr>
        <w:t xml:space="preserve"> </w:t>
      </w:r>
      <w:r w:rsidR="00EE50C3" w:rsidRPr="007D60F7">
        <w:rPr>
          <w:rFonts w:cs="Times New Roman"/>
          <w:lang w:val="es-CO"/>
        </w:rPr>
        <w:t xml:space="preserve">para </w:t>
      </w:r>
      <w:r w:rsidRPr="007D60F7">
        <w:rPr>
          <w:rFonts w:cs="Times New Roman"/>
          <w:lang w:val="es-CO"/>
        </w:rPr>
        <w:t>determinar</w:t>
      </w:r>
      <w:r w:rsidR="00EE50C3" w:rsidRPr="007D60F7">
        <w:rPr>
          <w:rFonts w:cs="Times New Roman"/>
          <w:lang w:val="es-CO"/>
        </w:rPr>
        <w:t xml:space="preserve"> las tendencias y la detección de </w:t>
      </w:r>
      <w:r w:rsidR="003E3DE8" w:rsidRPr="007D60F7">
        <w:rPr>
          <w:rFonts w:cs="Times New Roman"/>
          <w:lang w:val="es-CO"/>
        </w:rPr>
        <w:t xml:space="preserve">puntos de </w:t>
      </w:r>
      <w:r w:rsidR="00EE50C3" w:rsidRPr="007D60F7">
        <w:rPr>
          <w:rFonts w:cs="Times New Roman"/>
          <w:lang w:val="es-CO"/>
        </w:rPr>
        <w:t>cambios</w:t>
      </w:r>
      <w:r w:rsidR="003E3DE8" w:rsidRPr="007D60F7">
        <w:rPr>
          <w:rFonts w:cs="Times New Roman"/>
          <w:lang w:val="es-CO"/>
        </w:rPr>
        <w:t xml:space="preserve"> </w:t>
      </w:r>
      <w:r w:rsidR="00EE50C3" w:rsidRPr="007D60F7">
        <w:rPr>
          <w:rFonts w:cs="Times New Roman"/>
          <w:lang w:val="es-CO"/>
        </w:rPr>
        <w:t xml:space="preserve">de los datos </w:t>
      </w:r>
      <w:r w:rsidRPr="007D60F7">
        <w:rPr>
          <w:rFonts w:cs="Times New Roman"/>
          <w:lang w:val="es-CO"/>
        </w:rPr>
        <w:t>extraídos</w:t>
      </w:r>
      <w:r w:rsidR="00EE50C3" w:rsidRPr="007D60F7">
        <w:rPr>
          <w:rFonts w:cs="Times New Roman"/>
          <w:lang w:val="es-CO"/>
        </w:rPr>
        <w:t xml:space="preserve"> de los sensores.</w:t>
      </w:r>
    </w:p>
    <w:p w14:paraId="6A1BCE97" w14:textId="77777777" w:rsidR="00B726DD" w:rsidRPr="007D60F7" w:rsidRDefault="00B726DD" w:rsidP="00E36D84">
      <w:pPr>
        <w:pStyle w:val="Heading3"/>
        <w:numPr>
          <w:ilvl w:val="2"/>
          <w:numId w:val="6"/>
        </w:numPr>
        <w:rPr>
          <w:rFonts w:cs="Times New Roman"/>
          <w:lang w:val="es-CO"/>
        </w:rPr>
      </w:pPr>
      <w:bookmarkStart w:id="66" w:name="_Toc56185779"/>
      <w:r w:rsidRPr="007D60F7">
        <w:rPr>
          <w:rFonts w:cs="Times New Roman"/>
          <w:lang w:val="es-CO"/>
        </w:rPr>
        <w:t>Mann-Kendall</w:t>
      </w:r>
      <w:bookmarkEnd w:id="66"/>
    </w:p>
    <w:p w14:paraId="47D1654D" w14:textId="72C9DEDB" w:rsidR="00B726DD" w:rsidRPr="004E49F9" w:rsidRDefault="00D74C22" w:rsidP="0093386A">
      <w:pPr>
        <w:jc w:val="both"/>
        <w:rPr>
          <w:rFonts w:cs="Times New Roman"/>
        </w:rPr>
      </w:pPr>
      <w:r w:rsidRPr="007D60F7">
        <w:rPr>
          <w:rFonts w:cs="Times New Roman"/>
          <w:lang w:val="es-CO"/>
        </w:rPr>
        <w:t xml:space="preserve">La prueba </w:t>
      </w:r>
      <w:r w:rsidR="00B726DD" w:rsidRPr="007D60F7">
        <w:rPr>
          <w:rFonts w:cs="Times New Roman"/>
          <w:lang w:val="es-CO"/>
        </w:rPr>
        <w:t xml:space="preserve">de </w:t>
      </w:r>
      <w:r w:rsidRPr="007D60F7">
        <w:rPr>
          <w:rFonts w:cs="Times New Roman"/>
          <w:lang w:val="es-CO"/>
        </w:rPr>
        <w:t>tendencia</w:t>
      </w:r>
      <w:r w:rsidR="00B726DD" w:rsidRPr="007D60F7">
        <w:rPr>
          <w:rFonts w:cs="Times New Roman"/>
          <w:lang w:val="es-CO"/>
        </w:rPr>
        <w:t xml:space="preserve"> de </w:t>
      </w:r>
      <w:r w:rsidRPr="007D60F7">
        <w:rPr>
          <w:rFonts w:cs="Times New Roman"/>
          <w:lang w:val="es-CO"/>
        </w:rPr>
        <w:t>Mann</w:t>
      </w:r>
      <w:r w:rsidR="00B726DD" w:rsidRPr="007D60F7">
        <w:rPr>
          <w:rFonts w:cs="Times New Roman"/>
          <w:lang w:val="es-CO"/>
        </w:rPr>
        <w:t xml:space="preserve">-Kendall </w:t>
      </w:r>
      <w:commentRangeStart w:id="67"/>
      <w:commentRangeStart w:id="68"/>
      <w:r w:rsidR="00B726DD" w:rsidRPr="007D60F7">
        <w:rPr>
          <w:rFonts w:cs="Times New Roman"/>
          <w:lang w:val="es-CO"/>
        </w:rPr>
        <w:t xml:space="preserve">es uno de los </w:t>
      </w:r>
      <w:r w:rsidRPr="007D60F7">
        <w:rPr>
          <w:rFonts w:cs="Times New Roman"/>
          <w:lang w:val="es-CO"/>
        </w:rPr>
        <w:t>más</w:t>
      </w:r>
      <w:r w:rsidR="00B726DD" w:rsidRPr="007D60F7">
        <w:rPr>
          <w:rFonts w:cs="Times New Roman"/>
          <w:lang w:val="es-CO"/>
        </w:rPr>
        <w:t xml:space="preserve"> comunes y usados en la literatura</w:t>
      </w:r>
      <w:commentRangeEnd w:id="67"/>
      <w:r w:rsidR="00FF6796" w:rsidRPr="005E4831">
        <w:rPr>
          <w:rStyle w:val="CommentReference"/>
          <w:lang w:val="es-CO"/>
        </w:rPr>
        <w:commentReference w:id="67"/>
      </w:r>
      <w:commentRangeEnd w:id="68"/>
      <w:r w:rsidR="00C47459" w:rsidRPr="005E4831">
        <w:rPr>
          <w:rStyle w:val="CommentReference"/>
          <w:lang w:val="es-CO"/>
        </w:rPr>
        <w:commentReference w:id="68"/>
      </w:r>
      <w:r w:rsidR="00EA324B" w:rsidRPr="00624617">
        <w:rPr>
          <w:rFonts w:cs="Times New Roman"/>
          <w:lang w:val="es-CO"/>
        </w:rPr>
        <w:t>, t</w:t>
      </w:r>
      <w:r w:rsidRPr="00624617">
        <w:rPr>
          <w:rFonts w:cs="Times New Roman"/>
          <w:lang w:val="es-CO"/>
        </w:rPr>
        <w:t xml:space="preserve">iene como objetivo detectar una tendencia al incremento o al decrecimiento en la serie de datos. La prueba está basada en la estadística </w:t>
      </w:r>
      <w:commentRangeStart w:id="69"/>
      <w:commentRangeStart w:id="70"/>
      <w:r w:rsidRPr="00624617">
        <w:rPr>
          <w:rFonts w:cs="Times New Roman"/>
          <w:lang w:val="es-CO"/>
        </w:rPr>
        <w:t>S</w:t>
      </w:r>
      <w:commentRangeEnd w:id="69"/>
      <w:r w:rsidR="00044D93" w:rsidRPr="005E4831">
        <w:rPr>
          <w:rStyle w:val="CommentReference"/>
          <w:lang w:val="es-CO"/>
        </w:rPr>
        <w:commentReference w:id="69"/>
      </w:r>
      <w:commentRangeEnd w:id="70"/>
      <w:r w:rsidR="00C47459" w:rsidRPr="005E4831">
        <w:rPr>
          <w:rStyle w:val="CommentReference"/>
          <w:lang w:val="es-CO"/>
        </w:rPr>
        <w:commentReference w:id="70"/>
      </w:r>
      <w:r w:rsidRPr="00624617">
        <w:rPr>
          <w:rFonts w:cs="Times New Roman"/>
          <w:lang w:val="es-CO"/>
        </w:rPr>
        <w:t xml:space="preserve">. </w:t>
      </w:r>
      <w:r w:rsidR="00624617">
        <w:rPr>
          <w:rFonts w:cs="Times New Roman"/>
          <w:lang w:val="es-CO"/>
        </w:rPr>
        <w:t>Para c</w:t>
      </w:r>
      <w:r w:rsidRPr="00624617">
        <w:rPr>
          <w:rFonts w:cs="Times New Roman"/>
          <w:lang w:val="es-CO"/>
        </w:rPr>
        <w:t xml:space="preserve">ada par de valores observados </w:t>
      </w:r>
      <w:proofErr w:type="spellStart"/>
      <w:r w:rsidRPr="00624617">
        <w:rPr>
          <w:rFonts w:cs="Times New Roman"/>
          <w:lang w:val="es-CO"/>
        </w:rPr>
        <w:t>yi</w:t>
      </w:r>
      <w:proofErr w:type="spellEnd"/>
      <w:r w:rsidRPr="00624617">
        <w:rPr>
          <w:rFonts w:cs="Times New Roman"/>
          <w:lang w:val="es-CO"/>
        </w:rPr>
        <w:t xml:space="preserve">, </w:t>
      </w:r>
      <w:proofErr w:type="spellStart"/>
      <w:r w:rsidRPr="00624617">
        <w:rPr>
          <w:rFonts w:cs="Times New Roman"/>
          <w:lang w:val="es-CO"/>
        </w:rPr>
        <w:t>yj</w:t>
      </w:r>
      <w:proofErr w:type="spellEnd"/>
      <w:r w:rsidRPr="00624617">
        <w:rPr>
          <w:rFonts w:cs="Times New Roman"/>
          <w:lang w:val="es-CO"/>
        </w:rPr>
        <w:t xml:space="preserve"> (i&gt; j) de la variable aleatoria es inspeccionado para encontrar cuando </w:t>
      </w:r>
      <w:proofErr w:type="spellStart"/>
      <w:r w:rsidRPr="00624617">
        <w:rPr>
          <w:rFonts w:cs="Times New Roman"/>
          <w:lang w:val="es-CO"/>
        </w:rPr>
        <w:t>yi</w:t>
      </w:r>
      <w:proofErr w:type="spellEnd"/>
      <w:r w:rsidRPr="00624617">
        <w:rPr>
          <w:rFonts w:cs="Times New Roman"/>
          <w:lang w:val="es-CO"/>
        </w:rPr>
        <w:t xml:space="preserve"> &gt; </w:t>
      </w:r>
      <w:proofErr w:type="spellStart"/>
      <w:r w:rsidRPr="00624617">
        <w:rPr>
          <w:rFonts w:cs="Times New Roman"/>
          <w:lang w:val="es-CO"/>
        </w:rPr>
        <w:t>yj</w:t>
      </w:r>
      <w:proofErr w:type="spellEnd"/>
      <w:r w:rsidRPr="00624617">
        <w:rPr>
          <w:rFonts w:cs="Times New Roman"/>
          <w:lang w:val="es-CO"/>
        </w:rPr>
        <w:t xml:space="preserve"> o </w:t>
      </w:r>
      <w:proofErr w:type="spellStart"/>
      <w:r w:rsidRPr="00624617">
        <w:rPr>
          <w:rFonts w:cs="Times New Roman"/>
          <w:lang w:val="es-CO"/>
        </w:rPr>
        <w:t>yi</w:t>
      </w:r>
      <w:proofErr w:type="spellEnd"/>
      <w:r w:rsidRPr="00624617">
        <w:rPr>
          <w:rFonts w:cs="Times New Roman"/>
          <w:lang w:val="es-CO"/>
        </w:rPr>
        <w:t xml:space="preserve"> &lt; </w:t>
      </w:r>
      <w:proofErr w:type="spellStart"/>
      <w:r w:rsidRPr="00624617">
        <w:rPr>
          <w:rFonts w:cs="Times New Roman"/>
          <w:lang w:val="es-CO"/>
        </w:rPr>
        <w:t>yj</w:t>
      </w:r>
      <w:proofErr w:type="spellEnd"/>
      <w:r w:rsidRPr="00624617">
        <w:rPr>
          <w:rFonts w:cs="Times New Roman"/>
          <w:lang w:val="es-CO"/>
        </w:rPr>
        <w:t xml:space="preserve">. Si el número de pares </w:t>
      </w:r>
      <w:r w:rsidRPr="00624617">
        <w:rPr>
          <w:rFonts w:cs="Times New Roman"/>
          <w:lang w:val="es-CO"/>
        </w:rPr>
        <w:lastRenderedPageBreak/>
        <w:t xml:space="preserve">positivos es P, y el </w:t>
      </w:r>
      <w:r w:rsidR="00CE5325" w:rsidRPr="00624617">
        <w:rPr>
          <w:rFonts w:cs="Times New Roman"/>
          <w:lang w:val="es-CO"/>
        </w:rPr>
        <w:t>número</w:t>
      </w:r>
      <w:r w:rsidRPr="00624617">
        <w:rPr>
          <w:rFonts w:cs="Times New Roman"/>
          <w:lang w:val="es-CO"/>
        </w:rPr>
        <w:t xml:space="preserve"> del tipo de pares negativos es M, entonces la S es definida como S = P − M. Para n&gt; 10, se puede definir una </w:t>
      </w:r>
      <w:r w:rsidR="00EA324B" w:rsidRPr="00624617">
        <w:rPr>
          <w:rFonts w:cs="Times New Roman"/>
          <w:lang w:val="es-CO"/>
        </w:rPr>
        <w:t>estadística</w:t>
      </w:r>
      <w:r w:rsidRPr="00624617">
        <w:rPr>
          <w:rFonts w:cs="Times New Roman"/>
          <w:lang w:val="es-CO"/>
        </w:rPr>
        <w:t xml:space="preserve"> Z que sigue la distribución estándar normal</w:t>
      </w:r>
      <w:r w:rsidR="00BA0689" w:rsidRPr="00624617">
        <w:rPr>
          <w:rFonts w:cs="Times New Roman"/>
          <w:lang w:val="es-CO"/>
        </w:rPr>
        <w:t>, con hipótesis nula de H</w:t>
      </w:r>
      <w:r w:rsidR="00BA0689" w:rsidRPr="00624617">
        <w:rPr>
          <w:rFonts w:cs="Times New Roman"/>
          <w:vertAlign w:val="subscript"/>
          <w:lang w:val="es-CO"/>
        </w:rPr>
        <w:t>0</w:t>
      </w:r>
      <w:r w:rsidR="00BA0689" w:rsidRPr="00624617">
        <w:rPr>
          <w:rFonts w:cs="Times New Roman"/>
          <w:lang w:val="es-CO"/>
        </w:rPr>
        <w:t xml:space="preserve"> = no hay tendencia y la alternativa es H</w:t>
      </w:r>
      <w:r w:rsidR="00BA0689" w:rsidRPr="00624617">
        <w:rPr>
          <w:rFonts w:cs="Times New Roman"/>
          <w:vertAlign w:val="subscript"/>
          <w:lang w:val="es-CO"/>
        </w:rPr>
        <w:t>1</w:t>
      </w:r>
      <w:r w:rsidR="00BA0689" w:rsidRPr="00624617">
        <w:rPr>
          <w:rFonts w:cs="Times New Roman"/>
          <w:lang w:val="es-CO"/>
        </w:rPr>
        <w:t xml:space="preserve"> = existe tendencia con cierto grado de significancia, entonces Z </w:t>
      </w:r>
      <w:commentRangeStart w:id="71"/>
      <w:commentRangeStart w:id="72"/>
      <w:r w:rsidR="00BA0689" w:rsidRPr="00624617">
        <w:rPr>
          <w:rFonts w:cs="Times New Roman"/>
          <w:lang w:val="es-CO"/>
        </w:rPr>
        <w:t>se define como</w:t>
      </w:r>
      <w:r w:rsidR="00C47459" w:rsidRPr="00624617">
        <w:rPr>
          <w:rFonts w:cs="Times New Roman"/>
          <w:lang w:val="es-CO"/>
        </w:rPr>
        <w:t>:</w:t>
      </w:r>
      <w:r w:rsidR="00A2688A" w:rsidRPr="00624617">
        <w:rPr>
          <w:rFonts w:cs="Times New Roman"/>
          <w:lang w:val="es-CO"/>
        </w:rPr>
        <w:t xml:space="preserve"> </w:t>
      </w:r>
      <w:commentRangeEnd w:id="71"/>
      <w:r w:rsidR="00FF6796" w:rsidRPr="00E5133A">
        <w:rPr>
          <w:rStyle w:val="CommentReference"/>
          <w:lang w:val="es-CO"/>
        </w:rPr>
        <w:commentReference w:id="71"/>
      </w:r>
      <w:commentRangeEnd w:id="72"/>
      <w:r w:rsidR="00C47459" w:rsidRPr="00E5133A">
        <w:rPr>
          <w:rStyle w:val="CommentReference"/>
          <w:lang w:val="es-CO"/>
        </w:rPr>
        <w:commentReference w:id="72"/>
      </w:r>
      <w:commentRangeStart w:id="73"/>
      <w:commentRangeStart w:id="74"/>
      <w:r w:rsidR="00A2688A" w:rsidRPr="00624617">
        <w:rPr>
          <w:rFonts w:cs="Times New Roman"/>
          <w:lang w:val="es-CO"/>
        </w:rPr>
        <w:fldChar w:fldCharType="begin" w:fldLock="1"/>
      </w:r>
      <w:r w:rsidR="00305364" w:rsidRPr="007D60F7">
        <w:rPr>
          <w:rFonts w:cs="Times New Roman"/>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E5133A">
        <w:rPr>
          <w:rFonts w:cs="Times New Roman"/>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624617">
        <w:rPr>
          <w:rFonts w:cs="Times New Roman"/>
          <w:lang w:val="es-CO"/>
        </w:rPr>
        <w:fldChar w:fldCharType="separate"/>
      </w:r>
      <w:r w:rsidR="00A2688A" w:rsidRPr="004E49F9">
        <w:rPr>
          <w:rFonts w:cs="Times New Roman"/>
          <w:noProof/>
        </w:rPr>
        <w:t>(Abdul Aziz and Burn, 2006; Kahya and Kalayci, 2004; van Belle and Hughes, 1984; Yue et al., 2002)</w:t>
      </w:r>
      <w:r w:rsidR="00A2688A" w:rsidRPr="00624617">
        <w:rPr>
          <w:rFonts w:cs="Times New Roman"/>
          <w:lang w:val="es-CO"/>
        </w:rPr>
        <w:fldChar w:fldCharType="end"/>
      </w:r>
      <w:commentRangeEnd w:id="73"/>
      <w:r w:rsidR="00044D93" w:rsidRPr="00E5133A">
        <w:rPr>
          <w:rStyle w:val="CommentReference"/>
          <w:lang w:val="es-CO"/>
        </w:rPr>
        <w:commentReference w:id="73"/>
      </w:r>
      <w:commentRangeEnd w:id="74"/>
      <w:r w:rsidR="008404C2" w:rsidRPr="00E5133A">
        <w:rPr>
          <w:rStyle w:val="CommentReference"/>
          <w:lang w:val="es-CO"/>
        </w:rPr>
        <w:commentReference w:id="74"/>
      </w:r>
      <w:r w:rsidRPr="004E49F9">
        <w:rPr>
          <w:rFonts w:cs="Times New Roman"/>
        </w:rPr>
        <w:t>.</w:t>
      </w:r>
    </w:p>
    <w:p w14:paraId="47280AC5" w14:textId="77777777" w:rsidR="00D74C22" w:rsidRPr="00624617" w:rsidRDefault="00CE5325" w:rsidP="00D74C22">
      <w:pPr>
        <w:ind w:left="720"/>
        <w:jc w:val="both"/>
        <w:rPr>
          <w:rFonts w:cs="Times New Roman"/>
          <w:lang w:val="es-CO"/>
        </w:rPr>
      </w:pPr>
      <m:oMathPara>
        <m:oMath>
          <m:r>
            <w:rPr>
              <w:rFonts w:ascii="Cambria Math" w:hAnsi="Cambria Math" w:cs="Times New Roman"/>
              <w:lang w:val="es-CO"/>
            </w:rPr>
            <m:t xml:space="preserve">Z= </m:t>
          </m:r>
          <m:d>
            <m:dPr>
              <m:begChr m:val="{"/>
              <m:endChr m:val=""/>
              <m:ctrlPr>
                <w:rPr>
                  <w:rFonts w:ascii="Cambria Math" w:hAnsi="Cambria Math" w:cs="Times New Roman"/>
                  <w:i/>
                  <w:lang w:val="es-CO"/>
                </w:rPr>
              </m:ctrlPr>
            </m:dPr>
            <m:e>
              <m:eqArr>
                <m:eqArrPr>
                  <m:ctrlPr>
                    <w:rPr>
                      <w:rFonts w:ascii="Cambria Math" w:hAnsi="Cambria Math" w:cs="Times New Roman"/>
                      <w:i/>
                      <w:lang w:val="es-CO"/>
                    </w:rPr>
                  </m:ctrlPr>
                </m:eqArrPr>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gt;0</m:t>
                  </m:r>
                </m:e>
                <m:e>
                  <m:ctrlPr>
                    <w:rPr>
                      <w:rFonts w:ascii="Cambria Math" w:eastAsia="Cambria Math" w:hAnsi="Cambria Math" w:cs="Times New Roman"/>
                      <w:i/>
                      <w:lang w:val="es-CO"/>
                    </w:rPr>
                  </m:ctrlPr>
                </m:e>
                <m:e>
                  <m:r>
                    <w:rPr>
                      <w:rFonts w:ascii="Cambria Math" w:hAnsi="Cambria Math" w:cs="Times New Roman"/>
                      <w:lang w:val="es-CO"/>
                    </w:rPr>
                    <m:t>0                          if S= 0</m:t>
                  </m:r>
                </m:e>
                <m:e>
                  <m:ctrlPr>
                    <w:rPr>
                      <w:rFonts w:ascii="Cambria Math" w:eastAsia="Cambria Math" w:hAnsi="Cambria Math" w:cs="Times New Roman"/>
                      <w:i/>
                      <w:lang w:val="es-CO"/>
                    </w:rPr>
                  </m:ctrlPr>
                </m:e>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lt;0</m:t>
                  </m:r>
                </m:e>
              </m:eqArr>
            </m:e>
          </m:d>
        </m:oMath>
      </m:oMathPara>
    </w:p>
    <w:p w14:paraId="66321290" w14:textId="77777777" w:rsidR="00CE5325" w:rsidRPr="00624617" w:rsidRDefault="00CE5325" w:rsidP="0093386A">
      <w:pPr>
        <w:jc w:val="both"/>
        <w:rPr>
          <w:rFonts w:cs="Times New Roman"/>
          <w:lang w:val="es-CO"/>
        </w:rPr>
      </w:pPr>
    </w:p>
    <w:commentRangeStart w:id="75"/>
    <w:commentRangeStart w:id="76"/>
    <w:p w14:paraId="29FF06D7" w14:textId="77777777" w:rsidR="00CE5325" w:rsidRPr="00624617" w:rsidRDefault="005669A6" w:rsidP="0093386A">
      <w:pPr>
        <w:jc w:val="both"/>
        <w:rPr>
          <w:rFonts w:eastAsiaTheme="minorEastAsia" w:cs="Times New Roman"/>
          <w:lang w:val="es-CO"/>
        </w:rPr>
      </w:pPr>
      <m:oMathPara>
        <m:oMath>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w:commentRangeEnd w:id="75"/>
          <m:r>
            <m:rPr>
              <m:sty m:val="p"/>
            </m:rPr>
            <w:rPr>
              <w:rStyle w:val="CommentReference"/>
              <w:lang w:val="es-CO"/>
            </w:rPr>
            <w:commentReference w:id="75"/>
          </m:r>
          <w:commentRangeEnd w:id="76"/>
          <m:r>
            <m:rPr>
              <m:sty m:val="p"/>
            </m:rPr>
            <w:rPr>
              <w:rStyle w:val="CommentReference"/>
              <w:lang w:val="es-CO"/>
            </w:rPr>
            <w:commentReference w:id="76"/>
          </m:r>
          <m:r>
            <w:rPr>
              <w:rFonts w:ascii="Cambria Math" w:hAnsi="Cambria Math" w:cs="Times New Roman"/>
              <w:lang w:val="es-CO"/>
            </w:rPr>
            <m:t xml:space="preserve">= </m:t>
          </m:r>
          <m:rad>
            <m:radPr>
              <m:degHide m:val="1"/>
              <m:ctrlPr>
                <w:rPr>
                  <w:rFonts w:ascii="Cambria Math" w:hAnsi="Cambria Math" w:cs="Times New Roman"/>
                  <w:i/>
                  <w:lang w:val="es-CO"/>
                </w:rPr>
              </m:ctrlPr>
            </m:radPr>
            <m:deg/>
            <m:e>
              <m:f>
                <m:fPr>
                  <m:ctrlPr>
                    <w:rPr>
                      <w:rFonts w:ascii="Cambria Math" w:hAnsi="Cambria Math" w:cs="Times New Roman"/>
                      <w:i/>
                      <w:lang w:val="es-CO"/>
                    </w:rPr>
                  </m:ctrlPr>
                </m:fPr>
                <m:num>
                  <m:r>
                    <w:rPr>
                      <w:rFonts w:ascii="Cambria Math" w:hAnsi="Cambria Math" w:cs="Times New Roman"/>
                      <w:lang w:val="es-CO"/>
                    </w:rPr>
                    <m:t>n(n-1)(2n+5)</m:t>
                  </m:r>
                </m:num>
                <m:den>
                  <m:r>
                    <w:rPr>
                      <w:rFonts w:ascii="Cambria Math" w:hAnsi="Cambria Math" w:cs="Times New Roman"/>
                      <w:lang w:val="es-CO"/>
                    </w:rPr>
                    <m:t>18</m:t>
                  </m:r>
                </m:den>
              </m:f>
            </m:e>
          </m:rad>
        </m:oMath>
      </m:oMathPara>
    </w:p>
    <w:p w14:paraId="37B6287E" w14:textId="77777777" w:rsidR="00CE5325" w:rsidRPr="00624617" w:rsidRDefault="00CE5325" w:rsidP="0093386A">
      <w:pPr>
        <w:jc w:val="both"/>
        <w:rPr>
          <w:rFonts w:cs="Times New Roman"/>
          <w:lang w:val="es-CO"/>
        </w:rPr>
      </w:pPr>
    </w:p>
    <w:p w14:paraId="623C4110" w14:textId="5B45E7A1" w:rsidR="00B726DD" w:rsidRPr="00624617" w:rsidRDefault="00605C59" w:rsidP="008404C2">
      <w:pPr>
        <w:pStyle w:val="Heading3"/>
        <w:numPr>
          <w:ilvl w:val="2"/>
          <w:numId w:val="6"/>
        </w:numPr>
        <w:rPr>
          <w:rFonts w:cs="Times New Roman"/>
          <w:lang w:val="es-CO"/>
        </w:rPr>
      </w:pPr>
      <w:bookmarkStart w:id="77" w:name="_Toc56185780"/>
      <w:r w:rsidRPr="005E4831">
        <w:rPr>
          <w:rFonts w:cs="Times New Roman"/>
          <w:lang w:val="es-CO"/>
        </w:rPr>
        <w:t>CCDC</w:t>
      </w:r>
      <w:bookmarkEnd w:id="77"/>
    </w:p>
    <w:p w14:paraId="1B3EB3A1" w14:textId="75812AAF" w:rsidR="008E6D9F" w:rsidRPr="007A0147" w:rsidRDefault="008E6D9F" w:rsidP="0093386A">
      <w:pPr>
        <w:jc w:val="both"/>
        <w:rPr>
          <w:rFonts w:cs="Times New Roman"/>
          <w:rPrChange w:id="78" w:author="Montenegro, Frank David (Alliance Bioversity-CIAT)" w:date="2020-12-18T16:48:00Z">
            <w:rPr>
              <w:rFonts w:cs="Times New Roman"/>
              <w:lang w:val="es-CO"/>
            </w:rPr>
          </w:rPrChange>
        </w:rPr>
      </w:pPr>
      <w:r w:rsidRPr="00624617">
        <w:rPr>
          <w:rFonts w:cs="Times New Roman"/>
          <w:lang w:val="es-CO"/>
        </w:rPr>
        <w:t>El algoritmo para la detección y clasificación de cambios continuos (CCDC) de la cobertura terrestre</w:t>
      </w:r>
      <w:r w:rsidRPr="004A3E87">
        <w:rPr>
          <w:rFonts w:cs="Times New Roman"/>
          <w:lang w:val="es-CO"/>
        </w:rPr>
        <w:t xml:space="preserve"> e</w:t>
      </w:r>
      <w:r w:rsidR="00605C59" w:rsidRPr="004A3E87">
        <w:rPr>
          <w:rFonts w:cs="Times New Roman"/>
          <w:lang w:val="es-CO"/>
        </w:rPr>
        <w:t>s capaz de detectar muchos tipos de cambios en la cobertura terrestre continuamente a medida que se recopilan nuevas im</w:t>
      </w:r>
      <w:r w:rsidR="00605C59" w:rsidRPr="007D60F7">
        <w:rPr>
          <w:rFonts w:cs="Times New Roman"/>
          <w:lang w:val="es-CO"/>
        </w:rPr>
        <w:t>ágenes y proporciona mapas de cobertura terrestre para un momento dado. Se utiliza un algoritmo de dos pasos para enmascarar nubes, sombras de nubes y nieve para eliminar las observaciones "ruidosas". Un modelo de serie temporal</w:t>
      </w:r>
      <w:r w:rsidR="00E5133A">
        <w:rPr>
          <w:rFonts w:cs="Times New Roman"/>
          <w:lang w:val="es-CO"/>
        </w:rPr>
        <w:t xml:space="preserve"> armónico</w:t>
      </w:r>
      <w:r w:rsidR="00605C59" w:rsidRPr="007D60F7">
        <w:rPr>
          <w:rFonts w:cs="Times New Roman"/>
          <w:lang w:val="es-CO"/>
        </w:rPr>
        <w:t xml:space="preserve"> que tiene componentes de estacionalidad, tendencia y ruptura estima</w:t>
      </w:r>
      <w:r w:rsidR="00E5133A">
        <w:rPr>
          <w:rFonts w:cs="Times New Roman"/>
          <w:lang w:val="es-CO"/>
        </w:rPr>
        <w:t>da de</w:t>
      </w:r>
      <w:r w:rsidR="00605C59" w:rsidRPr="007D60F7">
        <w:rPr>
          <w:rFonts w:cs="Times New Roman"/>
          <w:lang w:val="es-CO"/>
        </w:rPr>
        <w:t xml:space="preserve"> la reflectancia de la superficie y la temperatura de brillo. El modelo de series de tiempo se actualiza dinámicamente con observaciones recién adquiridas. Debido a las diferencias en la respuesta espectral para varios tipos de cambios en la cobertura terrestre, el algoritmo CCDC utiliza un umbral derivado de las siete bandas Landsat. Cuando la diferencia entre las imágenes observadas y las predichas supera un umbral tres veces consecutivas, un píxel se identifica como cambio en la superficie terrestre. La clasificación de la cobertura terrestre se realiza des</w:t>
      </w:r>
      <w:r w:rsidRPr="007D60F7">
        <w:rPr>
          <w:rFonts w:cs="Times New Roman"/>
          <w:lang w:val="es-CO"/>
        </w:rPr>
        <w:t xml:space="preserve">pués de la detección de cambios y como nuestro objetivo no es clasificar </w:t>
      </w:r>
      <w:r w:rsidR="00E5133A">
        <w:rPr>
          <w:rFonts w:cs="Times New Roman"/>
          <w:lang w:val="es-CO"/>
        </w:rPr>
        <w:t xml:space="preserve">si no detectar cambio solo </w:t>
      </w:r>
      <w:r w:rsidRPr="007D60F7">
        <w:rPr>
          <w:rFonts w:cs="Times New Roman"/>
          <w:lang w:val="es-CO"/>
        </w:rPr>
        <w:t>se usara este fragmento del modelo.</w:t>
      </w:r>
      <w:r w:rsidRPr="00624617">
        <w:rPr>
          <w:rFonts w:cs="Times New Roman"/>
          <w:lang w:val="es-CO"/>
        </w:rPr>
        <w:fldChar w:fldCharType="begin" w:fldLock="1"/>
      </w:r>
      <w:r w:rsidR="00EC6B97">
        <w:rPr>
          <w:rFonts w:cs="Times New Roman"/>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w:instrText>
      </w:r>
      <w:r w:rsidR="00EC6B97" w:rsidRPr="00E31897">
        <w:rPr>
          <w:rFonts w:cs="Times New Roman"/>
          <w:lang w:val="es-CO"/>
        </w:rPr>
        <w:instrText>ction accuracy, with 250. pixels selected within areas of persistent land cover and 250. pixels selected within areas of change identified by the CCDC algorithm. The accuracy assessment shows that CCDC results were accurate for detecting land surface change, wit</w:instrText>
      </w:r>
      <w:r w:rsidR="00EC6B97" w:rsidRPr="007A0147">
        <w:rPr>
          <w:rFonts w:cs="Times New Roman"/>
          <w:rPrChange w:id="79" w:author="Montenegro, Frank David (Alliance Bioversity-CIAT)" w:date="2020-12-18T16:48:00Z">
            <w:rPr>
              <w:rFonts w:cs="Times New Roman"/>
              <w:lang w:val="es-CO"/>
            </w:rPr>
          </w:rPrChange>
        </w:rPr>
        <w:instrTex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plainTextFormattedCitation":"(Zhu and Woodcock, 2014)","previouslyFormattedCitation":"(Zhu and Woodcock, 2014)"},"properties":{"noteIndex":0},"schema":"https://github.com/citation-style-language/schema/raw/master/csl-citation.json"}</w:instrText>
      </w:r>
      <w:r w:rsidRPr="00624617">
        <w:rPr>
          <w:rFonts w:cs="Times New Roman"/>
          <w:lang w:val="es-CO"/>
        </w:rPr>
        <w:fldChar w:fldCharType="separate"/>
      </w:r>
      <w:r w:rsidRPr="007A0147">
        <w:rPr>
          <w:rFonts w:cs="Times New Roman"/>
          <w:noProof/>
          <w:rPrChange w:id="80" w:author="Montenegro, Frank David (Alliance Bioversity-CIAT)" w:date="2020-12-18T16:48:00Z">
            <w:rPr>
              <w:rFonts w:cs="Times New Roman"/>
              <w:noProof/>
              <w:lang w:val="es-CO"/>
            </w:rPr>
          </w:rPrChange>
        </w:rPr>
        <w:t>(Zhu and Woodcock, 2014)</w:t>
      </w:r>
      <w:r w:rsidRPr="00624617">
        <w:rPr>
          <w:rFonts w:cs="Times New Roman"/>
          <w:lang w:val="es-CO"/>
        </w:rPr>
        <w:fldChar w:fldCharType="end"/>
      </w:r>
    </w:p>
    <w:p w14:paraId="147C3128" w14:textId="5667CC6E" w:rsidR="00685871" w:rsidRPr="007A0147" w:rsidRDefault="00685871" w:rsidP="00685871">
      <w:pPr>
        <w:pStyle w:val="Heading1"/>
        <w:numPr>
          <w:ilvl w:val="0"/>
          <w:numId w:val="6"/>
        </w:numPr>
        <w:rPr>
          <w:b/>
          <w:rPrChange w:id="81" w:author="Montenegro, Frank David (Alliance Bioversity-CIAT)" w:date="2020-12-18T16:48:00Z">
            <w:rPr>
              <w:b/>
              <w:lang w:val="es-CO"/>
            </w:rPr>
          </w:rPrChange>
        </w:rPr>
      </w:pPr>
      <w:bookmarkStart w:id="82" w:name="_Toc56185782"/>
      <w:proofErr w:type="spellStart"/>
      <w:r w:rsidRPr="007A0147">
        <w:rPr>
          <w:b/>
          <w:rPrChange w:id="83" w:author="Montenegro, Frank David (Alliance Bioversity-CIAT)" w:date="2020-12-18T16:48:00Z">
            <w:rPr>
              <w:b/>
              <w:lang w:val="es-CO"/>
            </w:rPr>
          </w:rPrChange>
        </w:rPr>
        <w:t>Resultados</w:t>
      </w:r>
      <w:bookmarkEnd w:id="82"/>
      <w:proofErr w:type="spellEnd"/>
    </w:p>
    <w:p w14:paraId="7B767929" w14:textId="02EB6FD8" w:rsidR="00960CF4" w:rsidRPr="007A0147" w:rsidRDefault="00960CF4" w:rsidP="00960CF4">
      <w:pPr>
        <w:pStyle w:val="Heading2"/>
        <w:numPr>
          <w:ilvl w:val="1"/>
          <w:numId w:val="6"/>
        </w:numPr>
        <w:rPr>
          <w:rPrChange w:id="84" w:author="Montenegro, Frank David (Alliance Bioversity-CIAT)" w:date="2020-12-18T16:48:00Z">
            <w:rPr>
              <w:lang w:val="es-CO"/>
            </w:rPr>
          </w:rPrChange>
        </w:rPr>
      </w:pPr>
      <w:bookmarkStart w:id="85" w:name="_Toc56185783"/>
      <w:proofErr w:type="spellStart"/>
      <w:r w:rsidRPr="007A0147">
        <w:rPr>
          <w:rPrChange w:id="86" w:author="Montenegro, Frank David (Alliance Bioversity-CIAT)" w:date="2020-12-18T16:48:00Z">
            <w:rPr>
              <w:lang w:val="es-CO"/>
            </w:rPr>
          </w:rPrChange>
        </w:rPr>
        <w:t>Datos</w:t>
      </w:r>
      <w:proofErr w:type="spellEnd"/>
      <w:r w:rsidRPr="007A0147">
        <w:rPr>
          <w:rPrChange w:id="87" w:author="Montenegro, Frank David (Alliance Bioversity-CIAT)" w:date="2020-12-18T16:48:00Z">
            <w:rPr>
              <w:lang w:val="es-CO"/>
            </w:rPr>
          </w:rPrChange>
        </w:rPr>
        <w:t xml:space="preserve"> de </w:t>
      </w:r>
      <w:proofErr w:type="spellStart"/>
      <w:r w:rsidRPr="007A0147">
        <w:rPr>
          <w:rPrChange w:id="88" w:author="Montenegro, Frank David (Alliance Bioversity-CIAT)" w:date="2020-12-18T16:48:00Z">
            <w:rPr>
              <w:lang w:val="es-CO"/>
            </w:rPr>
          </w:rPrChange>
        </w:rPr>
        <w:t>tierra</w:t>
      </w:r>
      <w:bookmarkEnd w:id="85"/>
      <w:proofErr w:type="spellEnd"/>
    </w:p>
    <w:p w14:paraId="466F7BDF" w14:textId="5922CEC1" w:rsidR="00253670" w:rsidRDefault="00A667CD" w:rsidP="00A667CD">
      <w:pPr>
        <w:jc w:val="both"/>
        <w:rPr>
          <w:lang w:val="es-CO"/>
        </w:rPr>
      </w:pPr>
      <w:r w:rsidRPr="00E31897">
        <w:rPr>
          <w:lang w:val="es-CO"/>
        </w:rPr>
        <w:t>La corrección de los datos geográficos consta de l</w:t>
      </w:r>
      <w:r w:rsidRPr="004A3E87">
        <w:rPr>
          <w:lang w:val="es-CO"/>
        </w:rPr>
        <w:t>a verificación visual para evitar puntos mal georreferenciados, ósea que estén en sobre carreteras, edificios, árboles o esquinas de los campos.</w:t>
      </w:r>
    </w:p>
    <w:p w14:paraId="44EC0740" w14:textId="4519AB48" w:rsidR="0018055E" w:rsidRPr="00F04DC5" w:rsidRDefault="00253670" w:rsidP="005E4831">
      <w:pPr>
        <w:keepNext/>
        <w:jc w:val="both"/>
        <w:rPr>
          <w:lang w:val="es-CO"/>
        </w:rPr>
      </w:pPr>
      <w:r w:rsidRPr="005E4831">
        <w:rPr>
          <w:lang w:val="es-CO"/>
        </w:rPr>
        <w:lastRenderedPageBreak/>
        <w:t xml:space="preserve"> </w:t>
      </w:r>
      <w:r w:rsidR="0018055E">
        <w:rPr>
          <w:noProof/>
        </w:rPr>
        <w:drawing>
          <wp:inline distT="0" distB="0" distL="0" distR="0" wp14:anchorId="555E0A7A" wp14:editId="54AAD79C">
            <wp:extent cx="6536055" cy="255307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556400" cy="2561024"/>
                    </a:xfrm>
                    <a:prstGeom prst="rect">
                      <a:avLst/>
                    </a:prstGeom>
                    <a:noFill/>
                  </pic:spPr>
                </pic:pic>
              </a:graphicData>
            </a:graphic>
          </wp:inline>
        </w:drawing>
      </w:r>
    </w:p>
    <w:p w14:paraId="0B130B7D" w14:textId="45EFBE16" w:rsidR="00F879EC" w:rsidRDefault="0018055E" w:rsidP="00F04DC5">
      <w:pPr>
        <w:pStyle w:val="Caption"/>
        <w:jc w:val="center"/>
        <w:rPr>
          <w:lang w:val="es-CO"/>
        </w:rPr>
      </w:pPr>
      <w:del w:id="89" w:author="Montenegro, Frank David (Alliance Bioversity-CIAT)" w:date="2020-12-18T16:49:00Z">
        <w:r w:rsidRPr="00F04DC5" w:rsidDel="007A0147">
          <w:rPr>
            <w:lang w:val="es-CO"/>
          </w:rPr>
          <w:delText>Fig</w:delText>
        </w:r>
        <w:r w:rsidR="005E4831" w:rsidDel="007A0147">
          <w:rPr>
            <w:lang w:val="es-CO"/>
          </w:rPr>
          <w:delText>.</w:delText>
        </w:r>
      </w:del>
      <w:ins w:id="90" w:author="Montenegro, Frank David (Alliance Bioversity-CIAT)" w:date="2020-12-18T16:49:00Z">
        <w:r w:rsidR="007A0147">
          <w:rPr>
            <w:lang w:val="es-CO"/>
          </w:rPr>
          <w:t>Fig.</w:t>
        </w:r>
      </w:ins>
      <w:r w:rsidRPr="00F04DC5">
        <w:rPr>
          <w:lang w:val="es-CO"/>
        </w:rPr>
        <w:t xml:space="preserve"> </w:t>
      </w:r>
      <w:r>
        <w:fldChar w:fldCharType="begin"/>
      </w:r>
      <w:r w:rsidRPr="00F04DC5">
        <w:rPr>
          <w:lang w:val="es-CO"/>
        </w:rPr>
        <w:instrText xml:space="preserve"> SEQ Fig \* ARABIC </w:instrText>
      </w:r>
      <w:r>
        <w:fldChar w:fldCharType="separate"/>
      </w:r>
      <w:r w:rsidR="00DD3EF3">
        <w:rPr>
          <w:noProof/>
          <w:lang w:val="es-CO"/>
        </w:rPr>
        <w:t>6</w:t>
      </w:r>
      <w:r>
        <w:fldChar w:fldCharType="end"/>
      </w:r>
      <w:r w:rsidRPr="00F04DC5">
        <w:rPr>
          <w:lang w:val="es-CO"/>
        </w:rPr>
        <w:t xml:space="preserve"> A) </w:t>
      </w:r>
      <w:r w:rsidR="005E4831" w:rsidRPr="00F04DC5">
        <w:rPr>
          <w:lang w:val="es-CO"/>
        </w:rPr>
        <w:t>corrección</w:t>
      </w:r>
      <w:r w:rsidRPr="00F04DC5">
        <w:rPr>
          <w:lang w:val="es-CO"/>
        </w:rPr>
        <w:t xml:space="preserve"> de puntos, B) </w:t>
      </w:r>
      <w:r w:rsidR="005E4831" w:rsidRPr="00F04DC5">
        <w:rPr>
          <w:lang w:val="es-CO"/>
        </w:rPr>
        <w:t>creación</w:t>
      </w:r>
      <w:r w:rsidRPr="00F04DC5">
        <w:rPr>
          <w:lang w:val="es-CO"/>
        </w:rPr>
        <w:t xml:space="preserve"> de buffer y </w:t>
      </w:r>
      <w:r w:rsidR="005E4831" w:rsidRPr="00F04DC5">
        <w:rPr>
          <w:lang w:val="es-CO"/>
        </w:rPr>
        <w:t>polígonos</w:t>
      </w:r>
    </w:p>
    <w:p w14:paraId="256A2EB3" w14:textId="5AD301BE" w:rsidR="006E1771" w:rsidRPr="007D60F7" w:rsidRDefault="00A667CD" w:rsidP="006E1771">
      <w:pPr>
        <w:jc w:val="both"/>
        <w:rPr>
          <w:lang w:val="es-CO"/>
        </w:rPr>
      </w:pPr>
      <w:r w:rsidRPr="00624617">
        <w:rPr>
          <w:rFonts w:cs="Times New Roman"/>
          <w:lang w:val="es-CO"/>
        </w:rPr>
        <w:t xml:space="preserve">Al corregir los puntos encontramos que </w:t>
      </w:r>
      <w:r w:rsidR="006E1771" w:rsidRPr="00624617">
        <w:rPr>
          <w:rFonts w:cs="Times New Roman"/>
          <w:lang w:val="es-CO"/>
        </w:rPr>
        <w:t>100 puntos</w:t>
      </w:r>
      <w:r w:rsidR="00F655F5" w:rsidRPr="00624617">
        <w:rPr>
          <w:rFonts w:cs="Times New Roman"/>
          <w:lang w:val="es-CO"/>
        </w:rPr>
        <w:t xml:space="preserve">, </w:t>
      </w:r>
      <w:r w:rsidR="00F655F5" w:rsidRPr="004A3E87">
        <w:rPr>
          <w:rFonts w:cs="Times New Roman"/>
          <w:lang w:val="es-CO"/>
        </w:rPr>
        <w:t xml:space="preserve">que </w:t>
      </w:r>
      <w:r w:rsidR="00FA4C42" w:rsidRPr="004A3E87">
        <w:rPr>
          <w:rFonts w:cs="Times New Roman"/>
          <w:lang w:val="es-CO"/>
        </w:rPr>
        <w:t>correspond</w:t>
      </w:r>
      <w:r w:rsidR="00F655F5" w:rsidRPr="004A3E87">
        <w:rPr>
          <w:rFonts w:cs="Times New Roman"/>
          <w:lang w:val="es-CO"/>
        </w:rPr>
        <w:t>en</w:t>
      </w:r>
      <w:r w:rsidR="006E1771" w:rsidRPr="004A3E87">
        <w:rPr>
          <w:rFonts w:cs="Times New Roman"/>
          <w:lang w:val="es-CO"/>
        </w:rPr>
        <w:t xml:space="preserve"> al 22.99%</w:t>
      </w:r>
      <w:r w:rsidR="00F655F5" w:rsidRPr="004A3E87">
        <w:rPr>
          <w:rFonts w:cs="Times New Roman"/>
          <w:lang w:val="es-CO"/>
        </w:rPr>
        <w:t xml:space="preserve"> del total,</w:t>
      </w:r>
      <w:r w:rsidR="006E1771" w:rsidRPr="004A3E87">
        <w:rPr>
          <w:rFonts w:cs="Times New Roman"/>
          <w:lang w:val="es-CO"/>
        </w:rPr>
        <w:t xml:space="preserve"> están </w:t>
      </w:r>
      <w:r w:rsidR="00C47459" w:rsidRPr="004A3E87">
        <w:rPr>
          <w:rFonts w:cs="Times New Roman"/>
          <w:lang w:val="es-CO"/>
        </w:rPr>
        <w:t xml:space="preserve">no tuvieron ningún tipo de modificación entonces están </w:t>
      </w:r>
      <w:r w:rsidR="006E1771" w:rsidRPr="004A3E87">
        <w:rPr>
          <w:rFonts w:cs="Times New Roman"/>
          <w:lang w:val="es-CO"/>
        </w:rPr>
        <w:t xml:space="preserve">en </w:t>
      </w:r>
      <w:commentRangeStart w:id="91"/>
      <w:commentRangeStart w:id="92"/>
      <w:r w:rsidR="006E1771" w:rsidRPr="004A3E87">
        <w:rPr>
          <w:rFonts w:cs="Times New Roman"/>
          <w:lang w:val="es-CO"/>
        </w:rPr>
        <w:t>óptimas condiciones</w:t>
      </w:r>
      <w:commentRangeEnd w:id="91"/>
      <w:r w:rsidR="00F655F5" w:rsidRPr="003945F2">
        <w:rPr>
          <w:rStyle w:val="CommentReference"/>
          <w:lang w:val="es-CO"/>
        </w:rPr>
        <w:commentReference w:id="91"/>
      </w:r>
      <w:commentRangeEnd w:id="92"/>
      <w:r w:rsidR="004A3E87">
        <w:rPr>
          <w:rStyle w:val="CommentReference"/>
        </w:rPr>
        <w:commentReference w:id="92"/>
      </w:r>
      <w:r w:rsidR="00F655F5" w:rsidRPr="00624617">
        <w:rPr>
          <w:rFonts w:cs="Times New Roman"/>
          <w:lang w:val="es-CO"/>
        </w:rPr>
        <w:t>;</w:t>
      </w:r>
      <w:r w:rsidR="006E1771" w:rsidRPr="00624617">
        <w:rPr>
          <w:rFonts w:cs="Times New Roman"/>
          <w:lang w:val="es-CO"/>
        </w:rPr>
        <w:t xml:space="preserve"> </w:t>
      </w:r>
      <w:r w:rsidR="00F04DC5">
        <w:rPr>
          <w:rFonts w:cs="Times New Roman"/>
          <w:lang w:val="es-CO"/>
        </w:rPr>
        <w:t>247</w:t>
      </w:r>
      <w:r w:rsidR="00F04DC5" w:rsidRPr="00624617">
        <w:rPr>
          <w:rFonts w:cs="Times New Roman"/>
          <w:lang w:val="es-CO"/>
        </w:rPr>
        <w:t xml:space="preserve"> </w:t>
      </w:r>
      <w:r w:rsidR="006E1771" w:rsidRPr="00624617">
        <w:rPr>
          <w:rFonts w:cs="Times New Roman"/>
          <w:lang w:val="es-CO"/>
        </w:rPr>
        <w:t xml:space="preserve">puntos se corrigieron manualmente por estar ubicados sobre vías, casas o arboles aledaños a la parcela de cultivo con un porcentaje del </w:t>
      </w:r>
      <w:r w:rsidR="00F04DC5">
        <w:rPr>
          <w:rFonts w:cs="Times New Roman"/>
          <w:lang w:val="es-CO"/>
        </w:rPr>
        <w:t>65.5</w:t>
      </w:r>
      <w:r w:rsidR="006E1771" w:rsidRPr="00624617">
        <w:rPr>
          <w:rFonts w:cs="Times New Roman"/>
          <w:lang w:val="es-CO"/>
        </w:rPr>
        <w:t>%</w:t>
      </w:r>
      <w:r w:rsidR="00C47459" w:rsidRPr="00624617">
        <w:rPr>
          <w:rFonts w:cs="Times New Roman"/>
          <w:lang w:val="es-CO"/>
        </w:rPr>
        <w:t xml:space="preserve"> del total</w:t>
      </w:r>
      <w:r w:rsidR="00F04DC5">
        <w:rPr>
          <w:rFonts w:cs="Times New Roman"/>
          <w:lang w:val="es-CO"/>
        </w:rPr>
        <w:t xml:space="preserve"> (</w:t>
      </w:r>
      <w:proofErr w:type="spellStart"/>
      <w:r w:rsidR="00F04DC5">
        <w:rPr>
          <w:rFonts w:cs="Times New Roman"/>
          <w:lang w:val="es-CO"/>
        </w:rPr>
        <w:t>Fig</w:t>
      </w:r>
      <w:proofErr w:type="spellEnd"/>
      <w:r w:rsidR="00F04DC5">
        <w:rPr>
          <w:rFonts w:cs="Times New Roman"/>
          <w:lang w:val="es-CO"/>
        </w:rPr>
        <w:t xml:space="preserve"> 6-A)</w:t>
      </w:r>
      <w:r w:rsidR="006E1771" w:rsidRPr="00624617">
        <w:rPr>
          <w:rFonts w:cs="Times New Roman"/>
          <w:lang w:val="es-CO"/>
        </w:rPr>
        <w:t>. También se realizó un buffer a 70 metros</w:t>
      </w:r>
      <w:r w:rsidR="00F04DC5">
        <w:rPr>
          <w:rFonts w:cs="Times New Roman"/>
          <w:lang w:val="es-CO"/>
        </w:rPr>
        <w:t xml:space="preserve"> o dibujar el polígono del cultivo</w:t>
      </w:r>
      <w:r w:rsidR="00930F3D">
        <w:rPr>
          <w:rFonts w:cs="Times New Roman"/>
          <w:lang w:val="es-CO"/>
        </w:rPr>
        <w:t xml:space="preserve"> (</w:t>
      </w:r>
      <w:proofErr w:type="spellStart"/>
      <w:r w:rsidR="00930F3D">
        <w:rPr>
          <w:rFonts w:cs="Times New Roman"/>
          <w:lang w:val="es-CO"/>
        </w:rPr>
        <w:t>Fig</w:t>
      </w:r>
      <w:proofErr w:type="spellEnd"/>
      <w:r w:rsidR="00930F3D">
        <w:rPr>
          <w:rFonts w:cs="Times New Roman"/>
          <w:lang w:val="es-CO"/>
        </w:rPr>
        <w:t xml:space="preserve"> 6</w:t>
      </w:r>
      <w:r w:rsidR="00F04DC5">
        <w:rPr>
          <w:rFonts w:cs="Times New Roman"/>
          <w:lang w:val="es-CO"/>
        </w:rPr>
        <w:t>-B</w:t>
      </w:r>
      <w:r w:rsidR="00930F3D">
        <w:rPr>
          <w:rFonts w:cs="Times New Roman"/>
          <w:lang w:val="es-CO"/>
        </w:rPr>
        <w:t>)</w:t>
      </w:r>
      <w:r w:rsidR="006E1771" w:rsidRPr="00624617">
        <w:rPr>
          <w:rFonts w:cs="Times New Roman"/>
          <w:lang w:val="es-CO"/>
        </w:rPr>
        <w:t xml:space="preserve">, se detectó que el </w:t>
      </w:r>
      <w:r w:rsidR="00F04DC5">
        <w:rPr>
          <w:rFonts w:cs="Times New Roman"/>
          <w:lang w:val="es-CO"/>
        </w:rPr>
        <w:t>23.1</w:t>
      </w:r>
      <w:r w:rsidR="006E1771" w:rsidRPr="00624617">
        <w:rPr>
          <w:rFonts w:cs="Times New Roman"/>
          <w:lang w:val="es-CO"/>
        </w:rPr>
        <w:t xml:space="preserve">% o </w:t>
      </w:r>
      <w:r w:rsidR="00F04DC5">
        <w:rPr>
          <w:rFonts w:cs="Times New Roman"/>
          <w:lang w:val="es-CO"/>
        </w:rPr>
        <w:t>83</w:t>
      </w:r>
      <w:r w:rsidR="00F04DC5" w:rsidRPr="00624617">
        <w:rPr>
          <w:rFonts w:cs="Times New Roman"/>
          <w:lang w:val="es-CO"/>
        </w:rPr>
        <w:t xml:space="preserve"> </w:t>
      </w:r>
      <w:r w:rsidR="00C47459" w:rsidRPr="00624617">
        <w:rPr>
          <w:rFonts w:cs="Times New Roman"/>
          <w:lang w:val="es-CO"/>
        </w:rPr>
        <w:t xml:space="preserve">de los registros </w:t>
      </w:r>
      <w:r w:rsidR="00C47459" w:rsidRPr="004A3E87">
        <w:rPr>
          <w:rFonts w:cs="Times New Roman"/>
          <w:lang w:val="es-CO"/>
        </w:rPr>
        <w:t xml:space="preserve">contiene en su área de estudio árboles, edificaciones y vías que pueden afectar la medida del índice de vegetación, </w:t>
      </w:r>
      <w:r w:rsidR="006E1771" w:rsidRPr="004A3E87">
        <w:rPr>
          <w:rFonts w:cs="Times New Roman"/>
          <w:lang w:val="es-CO"/>
        </w:rPr>
        <w:t>est</w:t>
      </w:r>
      <w:r w:rsidR="00C47459" w:rsidRPr="004A3E87">
        <w:rPr>
          <w:rFonts w:cs="Times New Roman"/>
          <w:lang w:val="es-CO"/>
        </w:rPr>
        <w:t>as</w:t>
      </w:r>
      <w:r w:rsidR="006E1771" w:rsidRPr="004A3E87">
        <w:rPr>
          <w:rFonts w:cs="Times New Roman"/>
          <w:lang w:val="es-CO"/>
        </w:rPr>
        <w:t xml:space="preserve"> áreas </w:t>
      </w:r>
      <w:r w:rsidR="00C47459" w:rsidRPr="004A3E87">
        <w:rPr>
          <w:rFonts w:cs="Times New Roman"/>
          <w:lang w:val="es-CO"/>
        </w:rPr>
        <w:t xml:space="preserve">se denominan áreas </w:t>
      </w:r>
      <w:r w:rsidR="006E1771" w:rsidRPr="004A3E87">
        <w:rPr>
          <w:rFonts w:cs="Times New Roman"/>
          <w:lang w:val="es-CO"/>
        </w:rPr>
        <w:t xml:space="preserve">de </w:t>
      </w:r>
      <w:r w:rsidR="0018055E">
        <w:rPr>
          <w:rFonts w:cs="Times New Roman"/>
          <w:lang w:val="es-CO"/>
        </w:rPr>
        <w:t>perturbadas</w:t>
      </w:r>
      <w:r w:rsidR="006E1771" w:rsidRPr="00624617">
        <w:rPr>
          <w:rFonts w:cs="Times New Roman"/>
          <w:lang w:val="es-CO"/>
        </w:rPr>
        <w:t xml:space="preserve">, y por último se descartaron </w:t>
      </w:r>
      <w:r w:rsidR="00FA4C42" w:rsidRPr="00624617">
        <w:rPr>
          <w:rFonts w:cs="Times New Roman"/>
          <w:lang w:val="es-CO"/>
        </w:rPr>
        <w:t>58</w:t>
      </w:r>
      <w:r w:rsidR="006E1771" w:rsidRPr="00624617">
        <w:rPr>
          <w:rFonts w:cs="Times New Roman"/>
          <w:lang w:val="es-CO"/>
        </w:rPr>
        <w:t xml:space="preserve"> puntos que corresponde al 1</w:t>
      </w:r>
      <w:r w:rsidR="00FA4C42" w:rsidRPr="00624617">
        <w:rPr>
          <w:rFonts w:cs="Times New Roman"/>
          <w:lang w:val="es-CO"/>
        </w:rPr>
        <w:t>3.33</w:t>
      </w:r>
      <w:r w:rsidR="006E1771" w:rsidRPr="00624617">
        <w:rPr>
          <w:rFonts w:cs="Times New Roman"/>
          <w:lang w:val="es-CO"/>
        </w:rPr>
        <w:t>% del total de datos con parcelas de áre</w:t>
      </w:r>
      <w:r w:rsidR="006E1771" w:rsidRPr="004A3E87">
        <w:rPr>
          <w:rFonts w:cs="Times New Roman"/>
          <w:lang w:val="es-CO"/>
        </w:rPr>
        <w:t>as inferiores a una hectárea que no permiten hacer una buena extracción de características</w:t>
      </w:r>
      <w:r w:rsidR="00F04DC5">
        <w:rPr>
          <w:rFonts w:cs="Times New Roman"/>
          <w:lang w:val="es-CO"/>
        </w:rPr>
        <w:t>(</w:t>
      </w:r>
      <w:proofErr w:type="spellStart"/>
      <w:r w:rsidR="00F04DC5">
        <w:rPr>
          <w:rFonts w:cs="Times New Roman"/>
          <w:lang w:val="es-CO"/>
        </w:rPr>
        <w:t>Fig</w:t>
      </w:r>
      <w:proofErr w:type="spellEnd"/>
      <w:r w:rsidR="00F04DC5">
        <w:rPr>
          <w:rFonts w:cs="Times New Roman"/>
          <w:lang w:val="es-CO"/>
        </w:rPr>
        <w:t xml:space="preserve"> 6-B, puntos amarillos)</w:t>
      </w:r>
      <w:r w:rsidR="006E1771" w:rsidRPr="004A3E87">
        <w:rPr>
          <w:rFonts w:cs="Times New Roman"/>
          <w:lang w:val="es-CO"/>
        </w:rPr>
        <w:t xml:space="preserve">, </w:t>
      </w:r>
      <w:r w:rsidR="000B7738" w:rsidRPr="004A3E87">
        <w:rPr>
          <w:rFonts w:cs="Times New Roman"/>
          <w:lang w:val="es-CO"/>
        </w:rPr>
        <w:t xml:space="preserve">la base de datos final tienen en </w:t>
      </w:r>
      <w:r w:rsidR="006E1771" w:rsidRPr="004A3E87">
        <w:rPr>
          <w:rFonts w:cs="Times New Roman"/>
          <w:lang w:val="es-CO"/>
        </w:rPr>
        <w:t xml:space="preserve">total 377 </w:t>
      </w:r>
      <w:r w:rsidR="000B7738" w:rsidRPr="004A3E87">
        <w:rPr>
          <w:rFonts w:cs="Times New Roman"/>
          <w:lang w:val="es-CO"/>
        </w:rPr>
        <w:t>registros que serán monitoreados</w:t>
      </w:r>
      <w:r w:rsidR="006E1771" w:rsidRPr="004A3E87">
        <w:rPr>
          <w:rFonts w:cs="Times New Roman"/>
          <w:lang w:val="es-CO"/>
        </w:rPr>
        <w:t>(tabla 2).</w:t>
      </w:r>
      <w:r w:rsidR="00FA4C42" w:rsidRPr="004A3E87">
        <w:rPr>
          <w:rFonts w:cs="Times New Roman"/>
          <w:lang w:val="es-CO"/>
        </w:rPr>
        <w:t xml:space="preserve"> </w:t>
      </w:r>
      <w:r w:rsidR="00FA4C42" w:rsidRPr="004A3E87">
        <w:rPr>
          <w:lang w:val="es-CO"/>
        </w:rPr>
        <w:t>En total se encuentra 129 polígonos que cuentan con programa de riego y 248 polígonos que no</w:t>
      </w:r>
      <w:ins w:id="93" w:author="Montenegro, Frank David (Alliance Bioversity-CIAT)" w:date="2020-12-22T12:52:00Z">
        <w:r w:rsidR="00FA09DE">
          <w:rPr>
            <w:lang w:val="es-CO"/>
          </w:rPr>
          <w:t xml:space="preserve"> cuentan con </w:t>
        </w:r>
      </w:ins>
      <w:ins w:id="94" w:author="Montenegro, Frank David (Alliance Bioversity-CIAT)" w:date="2020-12-22T12:53:00Z">
        <w:r w:rsidR="00FA09DE">
          <w:rPr>
            <w:lang w:val="es-CO"/>
          </w:rPr>
          <w:t>programa de riego</w:t>
        </w:r>
      </w:ins>
      <w:del w:id="95" w:author="Montenegro, Frank David (Alliance Bioversity-CIAT)" w:date="2020-12-22T12:52:00Z">
        <w:r w:rsidR="00FA4C42" w:rsidRPr="004A3E87" w:rsidDel="00FA09DE">
          <w:rPr>
            <w:lang w:val="es-CO"/>
          </w:rPr>
          <w:delText xml:space="preserve"> </w:delText>
        </w:r>
      </w:del>
      <w:r w:rsidR="00FA4C42" w:rsidRPr="004A3E87">
        <w:rPr>
          <w:lang w:val="es-CO"/>
        </w:rPr>
        <w:t>(tabla 3).</w:t>
      </w:r>
    </w:p>
    <w:p w14:paraId="758E5EE4" w14:textId="77777777" w:rsidR="006E1771" w:rsidRPr="00624617" w:rsidRDefault="006E1771" w:rsidP="006E1771">
      <w:pPr>
        <w:pStyle w:val="Caption"/>
        <w:keepNext/>
        <w:rPr>
          <w:rFonts w:cs="Times New Roman"/>
          <w:lang w:val="es-CO"/>
        </w:rPr>
      </w:pPr>
      <w:bookmarkStart w:id="96" w:name="_Toc53481503"/>
      <w:bookmarkStart w:id="97" w:name="_Toc56185856"/>
      <w:r w:rsidRPr="007D60F7">
        <w:rPr>
          <w:rFonts w:cs="Times New Roman"/>
          <w:lang w:val="es-CO"/>
        </w:rPr>
        <w:t xml:space="preserve">Tabla </w:t>
      </w:r>
      <w:r w:rsidRPr="00624617">
        <w:rPr>
          <w:rFonts w:cs="Times New Roman"/>
          <w:lang w:val="es-CO"/>
        </w:rPr>
        <w:fldChar w:fldCharType="begin"/>
      </w:r>
      <w:r w:rsidRPr="007D60F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2</w:t>
      </w:r>
      <w:r w:rsidRPr="00624617">
        <w:rPr>
          <w:rFonts w:cs="Times New Roman"/>
          <w:lang w:val="es-CO"/>
        </w:rPr>
        <w:fldChar w:fldCharType="end"/>
      </w:r>
      <w:r w:rsidRPr="00624617">
        <w:rPr>
          <w:rFonts w:cs="Times New Roman"/>
          <w:lang w:val="es-CO"/>
        </w:rPr>
        <w:t xml:space="preserve"> Corrección de puntos</w:t>
      </w:r>
      <w:bookmarkEnd w:id="96"/>
      <w:bookmarkEnd w:id="97"/>
    </w:p>
    <w:tbl>
      <w:tblPr>
        <w:tblStyle w:val="GridTable6Colorful"/>
        <w:tblW w:w="8774" w:type="dxa"/>
        <w:jc w:val="center"/>
        <w:tblLook w:val="04A0" w:firstRow="1" w:lastRow="0" w:firstColumn="1" w:lastColumn="0" w:noHBand="0" w:noVBand="1"/>
      </w:tblPr>
      <w:tblGrid>
        <w:gridCol w:w="2554"/>
        <w:gridCol w:w="1176"/>
        <w:gridCol w:w="3375"/>
        <w:gridCol w:w="1669"/>
      </w:tblGrid>
      <w:tr w:rsidR="00B5222B" w:rsidRPr="00624617" w14:paraId="0D170B26" w14:textId="22BDD3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hideMark/>
          </w:tcPr>
          <w:p w14:paraId="71DB572C" w14:textId="77777777" w:rsidR="00B5222B" w:rsidRPr="00624617" w:rsidRDefault="00B5222B" w:rsidP="00A7106F">
            <w:pPr>
              <w:jc w:val="center"/>
              <w:rPr>
                <w:rFonts w:eastAsia="Times New Roman" w:cs="Times New Roman"/>
                <w:color w:val="000000"/>
                <w:lang w:val="es-CO"/>
              </w:rPr>
            </w:pPr>
            <w:commentRangeStart w:id="98"/>
            <w:commentRangeStart w:id="99"/>
            <w:commentRangeStart w:id="100"/>
            <w:r w:rsidRPr="00624617">
              <w:rPr>
                <w:rFonts w:eastAsia="Times New Roman" w:cs="Times New Roman"/>
                <w:color w:val="000000"/>
                <w:lang w:val="es-CO"/>
              </w:rPr>
              <w:t>Tipo de corrección</w:t>
            </w:r>
          </w:p>
        </w:tc>
        <w:tc>
          <w:tcPr>
            <w:tcW w:w="1176" w:type="dxa"/>
            <w:hideMark/>
          </w:tcPr>
          <w:p w14:paraId="06AC270D"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N puntos</w:t>
            </w:r>
          </w:p>
        </w:tc>
        <w:tc>
          <w:tcPr>
            <w:tcW w:w="2540" w:type="dxa"/>
            <w:hideMark/>
          </w:tcPr>
          <w:p w14:paraId="1562DF23"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Porcentaje</w:t>
            </w:r>
            <w:commentRangeEnd w:id="98"/>
            <w:r w:rsidRPr="003945F2">
              <w:rPr>
                <w:rStyle w:val="CommentReference"/>
                <w:lang w:val="es-CO"/>
              </w:rPr>
              <w:commentReference w:id="98"/>
            </w:r>
            <w:r w:rsidRPr="003945F2">
              <w:rPr>
                <w:rStyle w:val="CommentReference"/>
                <w:lang w:val="es-CO"/>
              </w:rPr>
              <w:commentReference w:id="99"/>
            </w:r>
            <w:r w:rsidR="000B7535" w:rsidRPr="003945F2">
              <w:rPr>
                <w:rStyle w:val="CommentReference"/>
                <w:lang w:val="es-CO"/>
              </w:rPr>
              <w:commentReference w:id="100"/>
            </w:r>
          </w:p>
        </w:tc>
        <w:tc>
          <w:tcPr>
            <w:tcW w:w="2540" w:type="dxa"/>
          </w:tcPr>
          <w:p w14:paraId="6756858B" w14:textId="10D6321A"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Suma N puntos</w:t>
            </w:r>
          </w:p>
        </w:tc>
      </w:tr>
      <w:commentRangeEnd w:id="99"/>
      <w:commentRangeEnd w:id="100"/>
      <w:tr w:rsidR="00B5222B" w:rsidRPr="00624617" w14:paraId="796FB1D0" w14:textId="7D4E0DF1"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813649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ok</w:t>
            </w:r>
          </w:p>
        </w:tc>
        <w:tc>
          <w:tcPr>
            <w:tcW w:w="1176" w:type="dxa"/>
            <w:noWrap/>
            <w:hideMark/>
          </w:tcPr>
          <w:p w14:paraId="2B066F50" w14:textId="7AE3E044" w:rsidR="00B5222B" w:rsidRPr="00624617" w:rsidRDefault="00A43A7E" w:rsidP="00E567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00</w:t>
            </w:r>
          </w:p>
        </w:tc>
        <w:tc>
          <w:tcPr>
            <w:tcW w:w="2540" w:type="dxa"/>
            <w:noWrap/>
            <w:hideMark/>
          </w:tcPr>
          <w:p w14:paraId="30E918F8" w14:textId="5BBF7E6D" w:rsidR="00B5222B" w:rsidRPr="00624617" w:rsidRDefault="00E5674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6.52</w:t>
            </w:r>
          </w:p>
        </w:tc>
        <w:tc>
          <w:tcPr>
            <w:tcW w:w="2540" w:type="dxa"/>
          </w:tcPr>
          <w:p w14:paraId="3679DEB2" w14:textId="70968E4C" w:rsidR="00B5222B" w:rsidRPr="004A3E87" w:rsidRDefault="00B5222B"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100</w:t>
            </w:r>
          </w:p>
        </w:tc>
      </w:tr>
      <w:tr w:rsidR="00B5222B" w:rsidRPr="00624617" w14:paraId="05FEBCE6" w14:textId="7C612E26"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D0582F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se movió</w:t>
            </w:r>
          </w:p>
        </w:tc>
        <w:tc>
          <w:tcPr>
            <w:tcW w:w="1176" w:type="dxa"/>
            <w:noWrap/>
            <w:hideMark/>
          </w:tcPr>
          <w:p w14:paraId="677DB75C" w14:textId="18CAE2B9"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47</w:t>
            </w:r>
          </w:p>
        </w:tc>
        <w:tc>
          <w:tcPr>
            <w:tcW w:w="2540" w:type="dxa"/>
            <w:noWrap/>
            <w:hideMark/>
          </w:tcPr>
          <w:p w14:paraId="5CF033C4" w14:textId="52794CC3"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65.51</w:t>
            </w:r>
          </w:p>
        </w:tc>
        <w:tc>
          <w:tcPr>
            <w:tcW w:w="2540" w:type="dxa"/>
          </w:tcPr>
          <w:p w14:paraId="37345FB1" w14:textId="167FEB1A"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347</w:t>
            </w:r>
          </w:p>
        </w:tc>
      </w:tr>
      <w:tr w:rsidR="00B5222B" w:rsidRPr="00624617" w14:paraId="7D102F2D" w14:textId="6F47D4C0"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8A17D1A" w14:textId="7373E88C" w:rsidR="00B5222B" w:rsidRPr="00624617" w:rsidRDefault="00845C02" w:rsidP="00A7106F">
            <w:pPr>
              <w:jc w:val="center"/>
              <w:rPr>
                <w:rFonts w:eastAsia="Times New Roman" w:cs="Times New Roman"/>
                <w:color w:val="000000"/>
                <w:lang w:val="es-CO"/>
              </w:rPr>
            </w:pPr>
            <w:r>
              <w:rPr>
                <w:rFonts w:eastAsia="Times New Roman" w:cs="Times New Roman"/>
                <w:color w:val="000000"/>
                <w:lang w:val="es-CO"/>
              </w:rPr>
              <w:t>áreas</w:t>
            </w:r>
            <w:r w:rsidR="00F04DC5">
              <w:rPr>
                <w:rFonts w:eastAsia="Times New Roman" w:cs="Times New Roman"/>
                <w:color w:val="000000"/>
                <w:lang w:val="es-CO"/>
              </w:rPr>
              <w:t xml:space="preserve"> perturbadas</w:t>
            </w:r>
          </w:p>
        </w:tc>
        <w:tc>
          <w:tcPr>
            <w:tcW w:w="1176" w:type="dxa"/>
            <w:noWrap/>
            <w:hideMark/>
          </w:tcPr>
          <w:p w14:paraId="0649151B" w14:textId="3BA985FB"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83</w:t>
            </w:r>
          </w:p>
        </w:tc>
        <w:tc>
          <w:tcPr>
            <w:tcW w:w="2540" w:type="dxa"/>
            <w:noWrap/>
            <w:hideMark/>
          </w:tcPr>
          <w:p w14:paraId="3CBB6B4D" w14:textId="36A80378"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3.1</w:t>
            </w:r>
          </w:p>
        </w:tc>
        <w:tc>
          <w:tcPr>
            <w:tcW w:w="2540" w:type="dxa"/>
          </w:tcPr>
          <w:p w14:paraId="31B9C695" w14:textId="26D0B64F" w:rsidR="00B5222B" w:rsidRPr="004A3E87" w:rsidRDefault="000B7535" w:rsidP="000B753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30</w:t>
            </w:r>
          </w:p>
        </w:tc>
      </w:tr>
      <w:tr w:rsidR="00B5222B" w:rsidRPr="00624617" w14:paraId="3EE2FFB4" w14:textId="3F040D48"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0EED91D" w14:textId="05D6A392" w:rsidR="00B5222B" w:rsidRPr="00624617" w:rsidRDefault="00B5222B" w:rsidP="00F04DC5">
            <w:pPr>
              <w:jc w:val="center"/>
              <w:rPr>
                <w:rFonts w:eastAsia="Times New Roman" w:cs="Times New Roman"/>
                <w:color w:val="000000"/>
                <w:lang w:val="es-CO"/>
              </w:rPr>
            </w:pPr>
            <w:commentRangeStart w:id="101"/>
            <w:commentRangeStart w:id="102"/>
            <w:r w:rsidRPr="00624617">
              <w:rPr>
                <w:rFonts w:eastAsia="Times New Roman" w:cs="Times New Roman"/>
                <w:color w:val="000000"/>
                <w:lang w:val="es-CO"/>
              </w:rPr>
              <w:t>área inferiores</w:t>
            </w:r>
            <w:commentRangeEnd w:id="101"/>
            <w:r w:rsidRPr="003945F2">
              <w:rPr>
                <w:rStyle w:val="CommentReference"/>
                <w:lang w:val="es-CO"/>
              </w:rPr>
              <w:commentReference w:id="101"/>
            </w:r>
            <w:commentRangeEnd w:id="102"/>
            <w:r w:rsidRPr="003945F2">
              <w:rPr>
                <w:rStyle w:val="CommentReference"/>
                <w:lang w:val="es-CO"/>
              </w:rPr>
              <w:commentReference w:id="102"/>
            </w:r>
          </w:p>
        </w:tc>
        <w:tc>
          <w:tcPr>
            <w:tcW w:w="1176" w:type="dxa"/>
            <w:noWrap/>
            <w:hideMark/>
          </w:tcPr>
          <w:p w14:paraId="160C32D6" w14:textId="2C1FC98F" w:rsidR="00B5222B" w:rsidRPr="00624617" w:rsidRDefault="00B5222B" w:rsidP="00B522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58</w:t>
            </w:r>
          </w:p>
        </w:tc>
        <w:tc>
          <w:tcPr>
            <w:tcW w:w="2540" w:type="dxa"/>
            <w:noWrap/>
            <w:hideMark/>
          </w:tcPr>
          <w:p w14:paraId="6D06F49C" w14:textId="59002865" w:rsidR="00B5222B" w:rsidRPr="0062461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3.33</w:t>
            </w:r>
          </w:p>
        </w:tc>
        <w:tc>
          <w:tcPr>
            <w:tcW w:w="2540" w:type="dxa"/>
          </w:tcPr>
          <w:p w14:paraId="197E641E" w14:textId="1A580F12"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88</w:t>
            </w:r>
          </w:p>
        </w:tc>
      </w:tr>
    </w:tbl>
    <w:p w14:paraId="1AD7F609" w14:textId="77777777" w:rsidR="006E1771" w:rsidRPr="00624617" w:rsidRDefault="006E1771" w:rsidP="00881788">
      <w:pPr>
        <w:rPr>
          <w:lang w:val="es-CO"/>
        </w:rPr>
      </w:pPr>
    </w:p>
    <w:p w14:paraId="6A0689C3" w14:textId="6A8FF7BE" w:rsidR="00FA4C42" w:rsidRPr="00624617" w:rsidRDefault="00FA4C42" w:rsidP="00FA4C42">
      <w:pPr>
        <w:pStyle w:val="Caption"/>
        <w:keepNext/>
        <w:rPr>
          <w:lang w:val="es-CO"/>
        </w:rPr>
      </w:pPr>
      <w:bookmarkStart w:id="103" w:name="_Toc56185857"/>
      <w:commentRangeStart w:id="104"/>
      <w:commentRangeStart w:id="105"/>
      <w:r w:rsidRPr="00624617">
        <w:rPr>
          <w:lang w:val="es-CO"/>
        </w:rPr>
        <w:t xml:space="preserve">Tabla </w:t>
      </w:r>
      <w:r w:rsidRPr="00624617">
        <w:rPr>
          <w:lang w:val="es-CO"/>
        </w:rPr>
        <w:fldChar w:fldCharType="begin"/>
      </w:r>
      <w:r w:rsidRPr="007D60F7">
        <w:rPr>
          <w:lang w:val="es-CO"/>
        </w:rPr>
        <w:instrText xml:space="preserve"> SEQ Table \* ARABIC </w:instrText>
      </w:r>
      <w:r w:rsidRPr="00624617">
        <w:rPr>
          <w:lang w:val="es-CO"/>
        </w:rPr>
        <w:fldChar w:fldCharType="separate"/>
      </w:r>
      <w:r w:rsidRPr="00624617">
        <w:rPr>
          <w:noProof/>
          <w:lang w:val="es-CO"/>
        </w:rPr>
        <w:t>3</w:t>
      </w:r>
      <w:r w:rsidRPr="00624617">
        <w:rPr>
          <w:lang w:val="es-CO"/>
        </w:rPr>
        <w:fldChar w:fldCharType="end"/>
      </w:r>
      <w:r w:rsidRPr="00624617">
        <w:rPr>
          <w:lang w:val="es-CO"/>
        </w:rPr>
        <w:t xml:space="preserve"> porcentaje de PATCA</w:t>
      </w:r>
      <w:bookmarkEnd w:id="103"/>
      <w:commentRangeEnd w:id="104"/>
      <w:commentRangeEnd w:id="105"/>
      <w:r w:rsidR="000B7738" w:rsidRPr="00624617">
        <w:rPr>
          <w:lang w:val="es-CO"/>
        </w:rPr>
        <w:t xml:space="preserve"> final</w:t>
      </w:r>
      <w:r w:rsidR="00367554" w:rsidRPr="003945F2">
        <w:rPr>
          <w:rStyle w:val="CommentReference"/>
          <w:i w:val="0"/>
          <w:iCs w:val="0"/>
          <w:color w:val="auto"/>
          <w:lang w:val="es-CO"/>
        </w:rPr>
        <w:commentReference w:id="104"/>
      </w:r>
      <w:r w:rsidR="000B7738" w:rsidRPr="003945F2">
        <w:rPr>
          <w:rStyle w:val="CommentReference"/>
          <w:i w:val="0"/>
          <w:iCs w:val="0"/>
          <w:color w:val="auto"/>
          <w:lang w:val="es-CO"/>
        </w:rPr>
        <w:commentReference w:id="105"/>
      </w:r>
    </w:p>
    <w:tbl>
      <w:tblPr>
        <w:tblStyle w:val="GridTable6Colorful"/>
        <w:tblW w:w="6423" w:type="dxa"/>
        <w:jc w:val="center"/>
        <w:tblLook w:val="04A0" w:firstRow="1" w:lastRow="0" w:firstColumn="1" w:lastColumn="0" w:noHBand="0" w:noVBand="1"/>
      </w:tblPr>
      <w:tblGrid>
        <w:gridCol w:w="1163"/>
        <w:gridCol w:w="1264"/>
        <w:gridCol w:w="2815"/>
        <w:gridCol w:w="1181"/>
      </w:tblGrid>
      <w:tr w:rsidR="00381AD0" w:rsidRPr="00624617" w14:paraId="1C009866" w14:textId="3D2891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17DFFD85" w14:textId="77777777" w:rsidR="00381AD0" w:rsidRPr="003945F2" w:rsidRDefault="00381AD0" w:rsidP="006E1771">
            <w:pPr>
              <w:jc w:val="center"/>
              <w:rPr>
                <w:rFonts w:eastAsia="Times New Roman" w:cs="Times New Roman"/>
                <w:color w:val="000000"/>
                <w:szCs w:val="24"/>
                <w:lang w:val="es-CO"/>
              </w:rPr>
            </w:pPr>
            <w:commentRangeStart w:id="106"/>
            <w:commentRangeStart w:id="107"/>
            <w:r w:rsidRPr="003945F2">
              <w:rPr>
                <w:rFonts w:eastAsia="Times New Roman" w:cs="Times New Roman"/>
                <w:color w:val="000000"/>
                <w:szCs w:val="24"/>
                <w:lang w:val="es-CO"/>
              </w:rPr>
              <w:t>PATCA</w:t>
            </w:r>
          </w:p>
        </w:tc>
        <w:tc>
          <w:tcPr>
            <w:tcW w:w="1264" w:type="dxa"/>
            <w:noWrap/>
            <w:hideMark/>
          </w:tcPr>
          <w:p w14:paraId="070D9E94"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1998" w:type="dxa"/>
            <w:noWrap/>
            <w:hideMark/>
          </w:tcPr>
          <w:p w14:paraId="30893D47"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commentRangeEnd w:id="106"/>
            <w:r w:rsidRPr="003945F2">
              <w:rPr>
                <w:rStyle w:val="CommentReference"/>
                <w:lang w:val="es-CO"/>
              </w:rPr>
              <w:commentReference w:id="106"/>
            </w:r>
            <w:r w:rsidR="000B7738" w:rsidRPr="003945F2">
              <w:rPr>
                <w:rStyle w:val="CommentReference"/>
                <w:lang w:val="es-CO"/>
              </w:rPr>
              <w:commentReference w:id="107"/>
            </w:r>
          </w:p>
        </w:tc>
        <w:tc>
          <w:tcPr>
            <w:tcW w:w="1998" w:type="dxa"/>
          </w:tcPr>
          <w:p w14:paraId="58518D1E" w14:textId="1E0F6F4D"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lang w:val="es-CO"/>
              </w:rPr>
              <w:t>Suma N puntos</w:t>
            </w:r>
          </w:p>
        </w:tc>
      </w:tr>
      <w:commentRangeEnd w:id="107"/>
      <w:tr w:rsidR="00381AD0" w:rsidRPr="00624617" w14:paraId="29C7AEFF" w14:textId="4B9F993B"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5DE33F18" w14:textId="77777777" w:rsidR="00381AD0" w:rsidRPr="003945F2" w:rsidRDefault="00381AD0" w:rsidP="006E1771">
            <w:pPr>
              <w:jc w:val="center"/>
              <w:rPr>
                <w:rFonts w:eastAsia="Times New Roman" w:cs="Times New Roman"/>
                <w:color w:val="000000"/>
                <w:szCs w:val="24"/>
                <w:lang w:val="es-CO"/>
              </w:rPr>
            </w:pPr>
            <w:r w:rsidRPr="003945F2">
              <w:rPr>
                <w:rFonts w:eastAsia="Times New Roman" w:cs="Times New Roman"/>
                <w:color w:val="000000"/>
                <w:szCs w:val="24"/>
                <w:lang w:val="es-CO"/>
              </w:rPr>
              <w:t>0</w:t>
            </w:r>
          </w:p>
        </w:tc>
        <w:tc>
          <w:tcPr>
            <w:tcW w:w="1264" w:type="dxa"/>
            <w:noWrap/>
            <w:hideMark/>
          </w:tcPr>
          <w:p w14:paraId="71F864D7" w14:textId="77777777"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248</w:t>
            </w:r>
          </w:p>
        </w:tc>
        <w:tc>
          <w:tcPr>
            <w:tcW w:w="1998" w:type="dxa"/>
            <w:noWrap/>
            <w:hideMark/>
          </w:tcPr>
          <w:p w14:paraId="6141863D" w14:textId="77777777"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65.78</w:t>
            </w:r>
          </w:p>
        </w:tc>
        <w:tc>
          <w:tcPr>
            <w:tcW w:w="1998" w:type="dxa"/>
          </w:tcPr>
          <w:p w14:paraId="44C64466" w14:textId="565198DA"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248</w:t>
            </w:r>
          </w:p>
        </w:tc>
      </w:tr>
      <w:tr w:rsidR="00381AD0" w:rsidRPr="00624617" w14:paraId="1BB04155" w14:textId="053AE057"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6C91487F" w14:textId="77777777" w:rsidR="00381AD0" w:rsidRPr="003945F2" w:rsidRDefault="00381AD0" w:rsidP="006E1771">
            <w:pPr>
              <w:jc w:val="center"/>
              <w:rPr>
                <w:rFonts w:eastAsia="Times New Roman" w:cs="Times New Roman"/>
                <w:color w:val="000000"/>
                <w:szCs w:val="24"/>
                <w:lang w:val="es-CO"/>
              </w:rPr>
            </w:pPr>
            <w:r w:rsidRPr="003945F2">
              <w:rPr>
                <w:rFonts w:eastAsia="Times New Roman" w:cs="Times New Roman"/>
                <w:color w:val="000000"/>
                <w:szCs w:val="24"/>
                <w:lang w:val="es-CO"/>
              </w:rPr>
              <w:t>1</w:t>
            </w:r>
          </w:p>
        </w:tc>
        <w:tc>
          <w:tcPr>
            <w:tcW w:w="1264" w:type="dxa"/>
            <w:noWrap/>
            <w:hideMark/>
          </w:tcPr>
          <w:p w14:paraId="1C972481" w14:textId="7777777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129</w:t>
            </w:r>
          </w:p>
        </w:tc>
        <w:tc>
          <w:tcPr>
            <w:tcW w:w="1998" w:type="dxa"/>
            <w:noWrap/>
            <w:hideMark/>
          </w:tcPr>
          <w:p w14:paraId="6D601FC9" w14:textId="7777777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34.21</w:t>
            </w:r>
          </w:p>
        </w:tc>
        <w:tc>
          <w:tcPr>
            <w:tcW w:w="1998" w:type="dxa"/>
          </w:tcPr>
          <w:p w14:paraId="3EBD1092" w14:textId="248A2F6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377</w:t>
            </w:r>
          </w:p>
        </w:tc>
      </w:tr>
    </w:tbl>
    <w:p w14:paraId="53C70F27" w14:textId="4045B789" w:rsidR="006E1771" w:rsidRDefault="006E1771" w:rsidP="00881788">
      <w:pPr>
        <w:rPr>
          <w:ins w:id="108" w:author="Montenegro, Frank David (Alliance Bioversity-CIAT)" w:date="2020-12-22T12:46:00Z"/>
          <w:lang w:val="es-CO"/>
        </w:rPr>
      </w:pPr>
    </w:p>
    <w:p w14:paraId="4D9ECCF3" w14:textId="2FA07222" w:rsidR="00FA09DE" w:rsidRPr="00624617" w:rsidRDefault="00FA09DE">
      <w:pPr>
        <w:jc w:val="both"/>
        <w:rPr>
          <w:lang w:val="es-CO"/>
        </w:rPr>
        <w:pPrChange w:id="109" w:author="Montenegro, Frank David (Alliance Bioversity-CIAT)" w:date="2020-12-22T12:58:00Z">
          <w:pPr/>
        </w:pPrChange>
      </w:pPr>
      <w:ins w:id="110" w:author="Montenegro, Frank David (Alliance Bioversity-CIAT)" w:date="2020-12-22T12:53:00Z">
        <w:r>
          <w:rPr>
            <w:lang w:val="es-CO"/>
          </w:rPr>
          <w:t xml:space="preserve">Con </w:t>
        </w:r>
      </w:ins>
      <w:ins w:id="111" w:author="Montenegro, Frank David (Alliance Bioversity-CIAT)" w:date="2020-12-22T12:57:00Z">
        <w:r w:rsidR="006A33ED">
          <w:rPr>
            <w:lang w:val="es-CO"/>
          </w:rPr>
          <w:t xml:space="preserve">las </w:t>
        </w:r>
        <w:r>
          <w:rPr>
            <w:lang w:val="es-CO"/>
          </w:rPr>
          <w:t>correcciones</w:t>
        </w:r>
      </w:ins>
      <w:ins w:id="112" w:author="Montenegro, Frank David (Alliance Bioversity-CIAT)" w:date="2020-12-22T12:53:00Z">
        <w:r>
          <w:rPr>
            <w:lang w:val="es-CO"/>
          </w:rPr>
          <w:t xml:space="preserve"> se da por finalizada la primera encuesta denominada </w:t>
        </w:r>
      </w:ins>
      <w:ins w:id="113" w:author="Montenegro, Frank David (Alliance Bioversity-CIAT)" w:date="2020-12-22T12:54:00Z">
        <w:r>
          <w:rPr>
            <w:lang w:val="es-CO"/>
          </w:rPr>
          <w:t>“</w:t>
        </w:r>
      </w:ins>
      <w:ins w:id="114" w:author="Montenegro, Frank David (Alliance Bioversity-CIAT)" w:date="2020-12-22T14:21:00Z">
        <w:r w:rsidR="00F4377D">
          <w:rPr>
            <w:lang w:val="es-CO"/>
          </w:rPr>
          <w:t>línea base</w:t>
        </w:r>
      </w:ins>
      <w:ins w:id="115" w:author="Montenegro, Frank David (Alliance Bioversity-CIAT)" w:date="2020-12-22T12:57:00Z">
        <w:r w:rsidR="006A33ED">
          <w:rPr>
            <w:lang w:val="es-CO"/>
          </w:rPr>
          <w:t>”</w:t>
        </w:r>
      </w:ins>
      <w:ins w:id="116" w:author="Montenegro, Frank David (Alliance Bioversity-CIAT)" w:date="2020-12-22T12:58:00Z">
        <w:r w:rsidR="006A33ED">
          <w:rPr>
            <w:lang w:val="es-CO"/>
          </w:rPr>
          <w:t xml:space="preserve"> (Tabla</w:t>
        </w:r>
      </w:ins>
      <w:ins w:id="117" w:author="Montenegro, Frank David (Alliance Bioversity-CIAT)" w:date="2020-12-22T13:40:00Z">
        <w:r w:rsidR="00383A73">
          <w:rPr>
            <w:lang w:val="es-CO"/>
          </w:rPr>
          <w:t xml:space="preserve"> suplementaria 1</w:t>
        </w:r>
      </w:ins>
      <w:ins w:id="118" w:author="Montenegro, Frank David (Alliance Bioversity-CIAT)" w:date="2020-12-22T12:58:00Z">
        <w:r w:rsidR="006A33ED">
          <w:rPr>
            <w:lang w:val="es-CO"/>
          </w:rPr>
          <w:t>)</w:t>
        </w:r>
      </w:ins>
      <w:ins w:id="119" w:author="Montenegro, Frank David (Alliance Bioversity-CIAT)" w:date="2020-12-22T12:57:00Z">
        <w:r w:rsidR="006A33ED">
          <w:rPr>
            <w:lang w:val="es-CO"/>
          </w:rPr>
          <w:t xml:space="preserve">. </w:t>
        </w:r>
      </w:ins>
      <w:ins w:id="120" w:author="Montenegro, Frank David (Alliance Bioversity-CIAT)" w:date="2020-12-22T12:58:00Z">
        <w:r w:rsidR="006A33ED">
          <w:rPr>
            <w:lang w:val="es-CO"/>
          </w:rPr>
          <w:t xml:space="preserve">El banco suministro </w:t>
        </w:r>
      </w:ins>
      <w:ins w:id="121" w:author="Montenegro, Frank David (Alliance Bioversity-CIAT)" w:date="2020-12-22T12:46:00Z">
        <w:r>
          <w:rPr>
            <w:lang w:val="es-CO"/>
          </w:rPr>
          <w:t xml:space="preserve">la </w:t>
        </w:r>
      </w:ins>
      <w:ins w:id="122" w:author="Montenegro, Frank David (Alliance Bioversity-CIAT)" w:date="2020-12-22T12:51:00Z">
        <w:r>
          <w:rPr>
            <w:lang w:val="es-CO"/>
          </w:rPr>
          <w:t>segunda</w:t>
        </w:r>
      </w:ins>
      <w:ins w:id="123" w:author="Montenegro, Frank David (Alliance Bioversity-CIAT)" w:date="2020-12-22T12:46:00Z">
        <w:r>
          <w:rPr>
            <w:lang w:val="es-CO"/>
          </w:rPr>
          <w:t xml:space="preserve"> encuesta denominada </w:t>
        </w:r>
      </w:ins>
      <w:ins w:id="124" w:author="Montenegro, Frank David (Alliance Bioversity-CIAT)" w:date="2020-12-22T12:57:00Z">
        <w:r w:rsidR="006A33ED">
          <w:rPr>
            <w:lang w:val="es-CO"/>
          </w:rPr>
          <w:t>“</w:t>
        </w:r>
      </w:ins>
      <w:ins w:id="125" w:author="Montenegro, Frank David (Alliance Bioversity-CIAT)" w:date="2020-12-22T14:21:00Z">
        <w:r w:rsidR="00F4377D">
          <w:rPr>
            <w:lang w:val="es-CO"/>
          </w:rPr>
          <w:t xml:space="preserve">seguimiento </w:t>
        </w:r>
      </w:ins>
      <w:ins w:id="126" w:author="Montenegro, Frank David (Alliance Bioversity-CIAT)" w:date="2020-12-22T12:46:00Z">
        <w:r>
          <w:rPr>
            <w:lang w:val="es-CO"/>
          </w:rPr>
          <w:t>1</w:t>
        </w:r>
      </w:ins>
      <w:ins w:id="127" w:author="Montenegro, Frank David (Alliance Bioversity-CIAT)" w:date="2020-12-22T12:57:00Z">
        <w:r w:rsidR="006A33ED">
          <w:rPr>
            <w:lang w:val="es-CO"/>
          </w:rPr>
          <w:t>”</w:t>
        </w:r>
      </w:ins>
      <w:ins w:id="128" w:author="Montenegro, Frank David (Alliance Bioversity-CIAT)" w:date="2020-12-22T12:46:00Z">
        <w:r>
          <w:rPr>
            <w:lang w:val="es-CO"/>
          </w:rPr>
          <w:t xml:space="preserve"> </w:t>
        </w:r>
      </w:ins>
      <w:ins w:id="129" w:author="Montenegro, Frank David (Alliance Bioversity-CIAT)" w:date="2020-12-22T14:22:00Z">
        <w:r w:rsidR="00B54CE6">
          <w:rPr>
            <w:lang w:val="es-CO"/>
          </w:rPr>
          <w:t xml:space="preserve">(Tabla suplementaria 2) </w:t>
        </w:r>
      </w:ins>
      <w:ins w:id="130" w:author="Montenegro, Frank David (Alliance Bioversity-CIAT)" w:date="2020-12-22T14:20:00Z">
        <w:r w:rsidR="00F4377D">
          <w:rPr>
            <w:lang w:val="es-CO"/>
          </w:rPr>
          <w:t>que se realizó para determinar si hubo cambio de cultivo en ese tiempo</w:t>
        </w:r>
      </w:ins>
      <w:ins w:id="131" w:author="Montenegro, Frank David (Alliance Bioversity-CIAT)" w:date="2020-12-22T13:37:00Z">
        <w:r w:rsidR="00F4377D">
          <w:rPr>
            <w:lang w:val="es-CO"/>
          </w:rPr>
          <w:t xml:space="preserve">. </w:t>
        </w:r>
      </w:ins>
      <w:ins w:id="132" w:author="Montenegro, Frank David (Alliance Bioversity-CIAT)" w:date="2020-12-22T14:21:00Z">
        <w:r w:rsidR="00F4377D">
          <w:rPr>
            <w:lang w:val="es-CO"/>
          </w:rPr>
          <w:t>Al unir las encuestas de base línea y seguimiento 1</w:t>
        </w:r>
      </w:ins>
      <w:ins w:id="133" w:author="Montenegro, Frank David (Alliance Bioversity-CIAT)" w:date="2020-12-22T14:22:00Z">
        <w:r w:rsidR="00F4377D">
          <w:rPr>
            <w:lang w:val="es-CO"/>
          </w:rPr>
          <w:t xml:space="preserve"> tuvieron </w:t>
        </w:r>
      </w:ins>
      <w:ins w:id="134" w:author="Montenegro, Frank David (Alliance Bioversity-CIAT)" w:date="2020-12-22T13:37:00Z">
        <w:r w:rsidR="00383A73">
          <w:rPr>
            <w:lang w:val="es-CO"/>
          </w:rPr>
          <w:t>una unión del 100%</w:t>
        </w:r>
      </w:ins>
      <w:ins w:id="135" w:author="Montenegro, Frank David (Alliance Bioversity-CIAT)" w:date="2020-12-22T13:40:00Z">
        <w:r w:rsidR="00383A73">
          <w:rPr>
            <w:lang w:val="es-CO"/>
          </w:rPr>
          <w:t>.</w:t>
        </w:r>
      </w:ins>
      <w:ins w:id="136" w:author="Montenegro, Frank David (Alliance Bioversity-CIAT)" w:date="2020-12-22T14:01:00Z">
        <w:r w:rsidR="003040DB">
          <w:rPr>
            <w:lang w:val="es-CO"/>
          </w:rPr>
          <w:t xml:space="preserve"> </w:t>
        </w:r>
      </w:ins>
      <w:ins w:id="137" w:author="Montenegro, Frank David (Alliance Bioversity-CIAT)" w:date="2020-12-22T14:24:00Z">
        <w:r w:rsidR="00B54CE6">
          <w:rPr>
            <w:lang w:val="es-CO"/>
          </w:rPr>
          <w:t>L</w:t>
        </w:r>
      </w:ins>
      <w:ins w:id="138" w:author="Montenegro, Frank David (Alliance Bioversity-CIAT)" w:date="2020-12-22T14:01:00Z">
        <w:r w:rsidR="003040DB">
          <w:rPr>
            <w:lang w:val="es-CO"/>
          </w:rPr>
          <w:t>a terce</w:t>
        </w:r>
      </w:ins>
      <w:ins w:id="139" w:author="Montenegro, Frank David (Alliance Bioversity-CIAT)" w:date="2020-12-22T14:02:00Z">
        <w:r w:rsidR="003040DB">
          <w:rPr>
            <w:lang w:val="es-CO"/>
          </w:rPr>
          <w:t>ra y última encuesta denominada “</w:t>
        </w:r>
      </w:ins>
      <w:ins w:id="140" w:author="Montenegro, Frank David (Alliance Bioversity-CIAT)" w:date="2020-12-22T14:23:00Z">
        <w:r w:rsidR="00B54CE6">
          <w:rPr>
            <w:lang w:val="es-CO"/>
          </w:rPr>
          <w:t xml:space="preserve">seguimiento </w:t>
        </w:r>
      </w:ins>
      <w:ins w:id="141" w:author="Montenegro, Frank David (Alliance Bioversity-CIAT)" w:date="2020-12-22T14:02:00Z">
        <w:r w:rsidR="003040DB">
          <w:rPr>
            <w:lang w:val="es-CO"/>
          </w:rPr>
          <w:t>2”</w:t>
        </w:r>
      </w:ins>
      <w:ins w:id="142" w:author="Montenegro, Frank David (Alliance Bioversity-CIAT)" w:date="2020-12-22T14:24:00Z">
        <w:r w:rsidR="00B54CE6">
          <w:rPr>
            <w:lang w:val="es-CO"/>
          </w:rPr>
          <w:t xml:space="preserve"> (Tabla suplementaria 3)</w:t>
        </w:r>
      </w:ins>
      <w:ins w:id="143" w:author="Montenegro, Frank David (Alliance Bioversity-CIAT)" w:date="2020-12-22T14:04:00Z">
        <w:r w:rsidR="003040DB">
          <w:rPr>
            <w:lang w:val="es-CO"/>
          </w:rPr>
          <w:t xml:space="preserve"> </w:t>
        </w:r>
      </w:ins>
      <w:ins w:id="144" w:author="Montenegro, Frank David (Alliance Bioversity-CIAT)" w:date="2020-12-22T14:24:00Z">
        <w:r w:rsidR="00B54CE6">
          <w:rPr>
            <w:lang w:val="es-CO"/>
          </w:rPr>
          <w:t xml:space="preserve">se realizó con el mismo fin y </w:t>
        </w:r>
      </w:ins>
      <w:ins w:id="145" w:author="Montenegro, Frank David (Alliance Bioversity-CIAT)" w:date="2020-12-22T14:02:00Z">
        <w:r w:rsidR="003040DB">
          <w:rPr>
            <w:lang w:val="es-CO"/>
          </w:rPr>
          <w:t>t</w:t>
        </w:r>
      </w:ins>
      <w:ins w:id="146" w:author="Montenegro, Frank David (Alliance Bioversity-CIAT)" w:date="2020-12-22T14:24:00Z">
        <w:r w:rsidR="00B54CE6">
          <w:rPr>
            <w:lang w:val="es-CO"/>
          </w:rPr>
          <w:t>uvo</w:t>
        </w:r>
      </w:ins>
      <w:ins w:id="147" w:author="Montenegro, Frank David (Alliance Bioversity-CIAT)" w:date="2020-12-22T14:02:00Z">
        <w:r w:rsidR="003040DB">
          <w:rPr>
            <w:lang w:val="es-CO"/>
          </w:rPr>
          <w:t xml:space="preserve"> una unión con la e</w:t>
        </w:r>
      </w:ins>
      <w:ins w:id="148" w:author="Montenegro, Frank David (Alliance Bioversity-CIAT)" w:date="2020-12-22T14:03:00Z">
        <w:r w:rsidR="003040DB">
          <w:rPr>
            <w:lang w:val="es-CO"/>
          </w:rPr>
          <w:t>n</w:t>
        </w:r>
      </w:ins>
      <w:ins w:id="149" w:author="Montenegro, Frank David (Alliance Bioversity-CIAT)" w:date="2020-12-22T14:02:00Z">
        <w:r w:rsidR="003040DB">
          <w:rPr>
            <w:lang w:val="es-CO"/>
          </w:rPr>
          <w:t>cu</w:t>
        </w:r>
      </w:ins>
      <w:ins w:id="150" w:author="Montenegro, Frank David (Alliance Bioversity-CIAT)" w:date="2020-12-22T14:03:00Z">
        <w:r w:rsidR="003040DB">
          <w:rPr>
            <w:lang w:val="es-CO"/>
          </w:rPr>
          <w:t>e</w:t>
        </w:r>
      </w:ins>
      <w:ins w:id="151" w:author="Montenegro, Frank David (Alliance Bioversity-CIAT)" w:date="2020-12-22T14:02:00Z">
        <w:r w:rsidR="003040DB">
          <w:rPr>
            <w:lang w:val="es-CO"/>
          </w:rPr>
          <w:t>sta</w:t>
        </w:r>
      </w:ins>
      <w:ins w:id="152" w:author="Montenegro, Frank David (Alliance Bioversity-CIAT)" w:date="2020-12-22T14:03:00Z">
        <w:r w:rsidR="003040DB">
          <w:rPr>
            <w:lang w:val="es-CO"/>
          </w:rPr>
          <w:t xml:space="preserve"> </w:t>
        </w:r>
      </w:ins>
      <w:ins w:id="153" w:author="Montenegro, Frank David (Alliance Bioversity-CIAT)" w:date="2020-12-22T14:25:00Z">
        <w:r w:rsidR="00B54CE6">
          <w:rPr>
            <w:lang w:val="es-CO"/>
          </w:rPr>
          <w:t>línea base y seguimiento 1</w:t>
        </w:r>
      </w:ins>
      <w:ins w:id="154" w:author="Montenegro, Frank David (Alliance Bioversity-CIAT)" w:date="2020-12-22T14:03:00Z">
        <w:r w:rsidR="003040DB">
          <w:rPr>
            <w:lang w:val="es-CO"/>
          </w:rPr>
          <w:t xml:space="preserve"> del </w:t>
        </w:r>
      </w:ins>
      <w:ins w:id="155" w:author="Montenegro, Frank David (Alliance Bioversity-CIAT)" w:date="2020-12-22T14:04:00Z">
        <w:r w:rsidR="00F4377D">
          <w:rPr>
            <w:lang w:val="es-CO"/>
          </w:rPr>
          <w:t>66</w:t>
        </w:r>
        <w:r w:rsidR="003040DB">
          <w:rPr>
            <w:lang w:val="es-CO"/>
          </w:rPr>
          <w:t>% debido a problemas de rechazo a la encuesta o no respue</w:t>
        </w:r>
      </w:ins>
      <w:ins w:id="156" w:author="Montenegro, Frank David (Alliance Bioversity-CIAT)" w:date="2020-12-22T14:09:00Z">
        <w:r w:rsidR="00B54CE6">
          <w:rPr>
            <w:lang w:val="es-CO"/>
          </w:rPr>
          <w:t>sta</w:t>
        </w:r>
      </w:ins>
      <w:ins w:id="157" w:author="Montenegro, Frank David (Alliance Bioversity-CIAT)" w:date="2020-12-22T14:14:00Z">
        <w:r w:rsidR="00F4377D">
          <w:rPr>
            <w:lang w:val="es-CO"/>
          </w:rPr>
          <w:t>.</w:t>
        </w:r>
      </w:ins>
    </w:p>
    <w:p w14:paraId="169D2AA1" w14:textId="77777777" w:rsidR="00960CF4" w:rsidRPr="00624617" w:rsidRDefault="00960CF4" w:rsidP="00960CF4">
      <w:pPr>
        <w:pStyle w:val="Heading2"/>
        <w:numPr>
          <w:ilvl w:val="1"/>
          <w:numId w:val="6"/>
        </w:numPr>
        <w:rPr>
          <w:lang w:val="es-CO"/>
        </w:rPr>
      </w:pPr>
      <w:bookmarkStart w:id="158" w:name="_Toc56185784"/>
      <w:r w:rsidRPr="00624617">
        <w:rPr>
          <w:lang w:val="es-CO"/>
        </w:rPr>
        <w:t>Imágenes Landsat</w:t>
      </w:r>
      <w:bookmarkEnd w:id="158"/>
    </w:p>
    <w:p w14:paraId="12E26C02" w14:textId="64B4D65D" w:rsidR="00FD6038" w:rsidRPr="00624617" w:rsidRDefault="00FD6038" w:rsidP="00DB4A3C">
      <w:pPr>
        <w:jc w:val="both"/>
        <w:rPr>
          <w:rFonts w:cs="Times New Roman"/>
          <w:lang w:val="es-CO"/>
        </w:rPr>
      </w:pPr>
      <w:r w:rsidRPr="00624617">
        <w:rPr>
          <w:lang w:val="es-CO"/>
        </w:rPr>
        <w:t xml:space="preserve">En la </w:t>
      </w:r>
      <w:r w:rsidR="00413999" w:rsidRPr="00624617">
        <w:rPr>
          <w:lang w:val="es-CO"/>
        </w:rPr>
        <w:t>colección de imágenes</w:t>
      </w:r>
      <w:r w:rsidRPr="00624617">
        <w:rPr>
          <w:lang w:val="es-CO"/>
        </w:rPr>
        <w:t xml:space="preserve"> encontramos un</w:t>
      </w:r>
      <w:r w:rsidR="00413999" w:rsidRPr="004A3E87">
        <w:rPr>
          <w:lang w:val="es-CO"/>
        </w:rPr>
        <w:t xml:space="preserve"> total </w:t>
      </w:r>
      <w:commentRangeStart w:id="159"/>
      <w:r w:rsidR="00413999" w:rsidRPr="004A3E87">
        <w:rPr>
          <w:lang w:val="es-CO"/>
        </w:rPr>
        <w:t xml:space="preserve">de </w:t>
      </w:r>
      <w:r w:rsidR="003945F2">
        <w:rPr>
          <w:rFonts w:cs="Times New Roman"/>
          <w:lang w:val="es-CO"/>
        </w:rPr>
        <w:t>1080</w:t>
      </w:r>
      <w:r w:rsidR="003945F2" w:rsidRPr="00624617">
        <w:rPr>
          <w:rFonts w:cs="Times New Roman"/>
          <w:lang w:val="es-CO"/>
        </w:rPr>
        <w:t xml:space="preserve"> </w:t>
      </w:r>
      <w:r w:rsidR="004A3E87" w:rsidRPr="00624617">
        <w:rPr>
          <w:rFonts w:cs="Times New Roman"/>
          <w:lang w:val="es-CO"/>
        </w:rPr>
        <w:t>imágenes Landsat de todos los satélites Landsat (</w:t>
      </w:r>
      <w:r w:rsidR="004A3E87">
        <w:rPr>
          <w:rFonts w:cs="Times New Roman"/>
          <w:lang w:val="es-CO"/>
        </w:rPr>
        <w:t xml:space="preserve">7/8) </w:t>
      </w:r>
      <w:r w:rsidR="00413999" w:rsidRPr="004A3E87">
        <w:rPr>
          <w:lang w:val="es-CO"/>
        </w:rPr>
        <w:t xml:space="preserve">para los 9 </w:t>
      </w:r>
      <w:r w:rsidR="008810E9" w:rsidRPr="004A3E87">
        <w:rPr>
          <w:lang w:val="es-CO"/>
        </w:rPr>
        <w:t>años</w:t>
      </w:r>
      <w:commentRangeEnd w:id="159"/>
      <w:r w:rsidR="00D378CE" w:rsidRPr="003945F2">
        <w:rPr>
          <w:rStyle w:val="CommentReference"/>
          <w:lang w:val="es-CO"/>
        </w:rPr>
        <w:commentReference w:id="159"/>
      </w:r>
      <w:r w:rsidR="00413999" w:rsidRPr="00624617">
        <w:rPr>
          <w:lang w:val="es-CO"/>
        </w:rPr>
        <w:t>.</w:t>
      </w:r>
    </w:p>
    <w:p w14:paraId="135649D8" w14:textId="6FFA9BC5" w:rsidR="00FD6038" w:rsidRPr="00624617" w:rsidRDefault="00413999" w:rsidP="00413999">
      <w:pPr>
        <w:jc w:val="both"/>
        <w:rPr>
          <w:lang w:val="es-CO"/>
        </w:rPr>
      </w:pPr>
      <w:r w:rsidRPr="00624617">
        <w:rPr>
          <w:lang w:val="es-CO"/>
        </w:rPr>
        <w:t xml:space="preserve">Se </w:t>
      </w:r>
      <w:commentRangeStart w:id="160"/>
      <w:commentRangeStart w:id="161"/>
      <w:r w:rsidRPr="00624617">
        <w:rPr>
          <w:lang w:val="es-CO"/>
        </w:rPr>
        <w:t>procede a hace</w:t>
      </w:r>
      <w:r w:rsidR="00367554" w:rsidRPr="00624617">
        <w:rPr>
          <w:lang w:val="es-CO"/>
        </w:rPr>
        <w:t>r</w:t>
      </w:r>
      <w:r w:rsidRPr="00624617">
        <w:rPr>
          <w:lang w:val="es-CO"/>
        </w:rPr>
        <w:t xml:space="preserve"> la corrección radiométrica de cada una de las imágenes (</w:t>
      </w:r>
      <w:del w:id="162" w:author="Montenegro, Frank David (Alliance Bioversity-CIAT)" w:date="2020-12-18T16:49:00Z">
        <w:r w:rsidRPr="00624617" w:rsidDel="007A0147">
          <w:rPr>
            <w:lang w:val="es-CO"/>
          </w:rPr>
          <w:delText>Fig.</w:delText>
        </w:r>
      </w:del>
      <w:ins w:id="163" w:author="Montenegro, Frank David (Alliance Bioversity-CIAT)" w:date="2020-12-18T16:49:00Z">
        <w:r w:rsidR="007A0147">
          <w:rPr>
            <w:lang w:val="es-CO"/>
          </w:rPr>
          <w:t>Fig.</w:t>
        </w:r>
      </w:ins>
      <w:r w:rsidRPr="00624617">
        <w:rPr>
          <w:lang w:val="es-CO"/>
        </w:rPr>
        <w:t xml:space="preserve"> </w:t>
      </w:r>
      <w:r w:rsidR="004920BE">
        <w:rPr>
          <w:lang w:val="es-CO"/>
        </w:rPr>
        <w:t>7</w:t>
      </w:r>
      <w:r w:rsidRPr="00624617">
        <w:rPr>
          <w:lang w:val="es-CO"/>
        </w:rPr>
        <w:t>), posteriormente se hace un enmascaramiento de las nubes (</w:t>
      </w:r>
      <w:del w:id="164" w:author="Montenegro, Frank David (Alliance Bioversity-CIAT)" w:date="2020-12-18T16:49:00Z">
        <w:r w:rsidRPr="00624617" w:rsidDel="007A0147">
          <w:rPr>
            <w:lang w:val="es-CO"/>
          </w:rPr>
          <w:delText>Fig.</w:delText>
        </w:r>
      </w:del>
      <w:ins w:id="165" w:author="Montenegro, Frank David (Alliance Bioversity-CIAT)" w:date="2020-12-18T16:49:00Z">
        <w:r w:rsidR="007A0147">
          <w:rPr>
            <w:lang w:val="es-CO"/>
          </w:rPr>
          <w:t>Fig.</w:t>
        </w:r>
      </w:ins>
      <w:r w:rsidRPr="00624617">
        <w:rPr>
          <w:lang w:val="es-CO"/>
        </w:rPr>
        <w:t xml:space="preserve"> </w:t>
      </w:r>
      <w:r w:rsidR="004920BE">
        <w:rPr>
          <w:lang w:val="es-CO"/>
        </w:rPr>
        <w:t>8</w:t>
      </w:r>
      <w:r w:rsidRPr="00624617">
        <w:rPr>
          <w:lang w:val="es-CO"/>
        </w:rPr>
        <w:t xml:space="preserve">). </w:t>
      </w:r>
      <w:commentRangeEnd w:id="160"/>
      <w:r w:rsidR="00367554" w:rsidRPr="004920BE">
        <w:rPr>
          <w:rStyle w:val="CommentReference"/>
          <w:lang w:val="es-CO"/>
        </w:rPr>
        <w:commentReference w:id="160"/>
      </w:r>
      <w:commentRangeEnd w:id="161"/>
      <w:r w:rsidR="007D60F7">
        <w:rPr>
          <w:rStyle w:val="CommentReference"/>
        </w:rPr>
        <w:commentReference w:id="161"/>
      </w:r>
    </w:p>
    <w:p w14:paraId="5DFB3A73" w14:textId="77777777" w:rsidR="00045AE7" w:rsidRDefault="00535BD8" w:rsidP="00045AE7">
      <w:pPr>
        <w:keepNext/>
        <w:jc w:val="both"/>
      </w:pPr>
      <w:r w:rsidRPr="004E49F9">
        <w:rPr>
          <w:noProof/>
        </w:rPr>
        <w:drawing>
          <wp:inline distT="0" distB="0" distL="0" distR="0" wp14:anchorId="3C52F960" wp14:editId="56359E88">
            <wp:extent cx="5913672" cy="3274331"/>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6860" cy="3292707"/>
                    </a:xfrm>
                    <a:prstGeom prst="rect">
                      <a:avLst/>
                    </a:prstGeom>
                    <a:noFill/>
                  </pic:spPr>
                </pic:pic>
              </a:graphicData>
            </a:graphic>
          </wp:inline>
        </w:drawing>
      </w:r>
    </w:p>
    <w:p w14:paraId="705B9106" w14:textId="5CDC8601" w:rsidR="00535BD8" w:rsidRPr="004920BE" w:rsidRDefault="00045AE7" w:rsidP="00DB4A3C">
      <w:pPr>
        <w:pStyle w:val="Caption"/>
        <w:jc w:val="center"/>
        <w:rPr>
          <w:lang w:val="es-CO"/>
        </w:rPr>
      </w:pPr>
      <w:proofErr w:type="spellStart"/>
      <w:r w:rsidRPr="00DB4A3C">
        <w:rPr>
          <w:lang w:val="es-CO"/>
        </w:rPr>
        <w:t>Fig</w:t>
      </w:r>
      <w:proofErr w:type="spellEnd"/>
      <w:r w:rsidRPr="00DB4A3C">
        <w:rPr>
          <w:lang w:val="es-CO"/>
        </w:rPr>
        <w:t xml:space="preserve"> </w:t>
      </w:r>
      <w:r>
        <w:fldChar w:fldCharType="begin"/>
      </w:r>
      <w:r w:rsidRPr="00DB4A3C">
        <w:rPr>
          <w:lang w:val="es-CO"/>
        </w:rPr>
        <w:instrText xml:space="preserve"> SEQ Fig \* ARABIC </w:instrText>
      </w:r>
      <w:r>
        <w:fldChar w:fldCharType="separate"/>
      </w:r>
      <w:r w:rsidR="00DD3EF3">
        <w:rPr>
          <w:noProof/>
          <w:lang w:val="es-CO"/>
        </w:rPr>
        <w:t>7</w:t>
      </w:r>
      <w:r>
        <w:fldChar w:fldCharType="end"/>
      </w:r>
      <w:r w:rsidRPr="00DB4A3C">
        <w:rPr>
          <w:lang w:val="es-CO"/>
        </w:rPr>
        <w:t xml:space="preserve"> A) imagen Landsat sin corrección B) imagen Landsat con corrección</w:t>
      </w:r>
    </w:p>
    <w:p w14:paraId="03D77DCF" w14:textId="4C51313C" w:rsidR="00535BD8" w:rsidRPr="00624617" w:rsidRDefault="004920BE" w:rsidP="00535BD8">
      <w:pPr>
        <w:pStyle w:val="Caption"/>
        <w:jc w:val="center"/>
        <w:rPr>
          <w:lang w:val="es-CO"/>
        </w:rPr>
      </w:pPr>
      <w:bookmarkStart w:id="166" w:name="_Toc56185840"/>
      <w:r w:rsidRPr="00624617">
        <w:rPr>
          <w:lang w:val="es-CO"/>
        </w:rPr>
        <w:t xml:space="preserve"> </w:t>
      </w:r>
      <w:bookmarkEnd w:id="166"/>
    </w:p>
    <w:p w14:paraId="7D020D97" w14:textId="77777777" w:rsidR="00FD6038" w:rsidRPr="00624617" w:rsidRDefault="006167FF" w:rsidP="00FD6038">
      <w:pPr>
        <w:keepNext/>
        <w:rPr>
          <w:lang w:val="es-CO"/>
        </w:rPr>
      </w:pPr>
      <w:r w:rsidRPr="004E49F9">
        <w:rPr>
          <w:noProof/>
        </w:rPr>
        <w:lastRenderedPageBreak/>
        <w:drawing>
          <wp:inline distT="0" distB="0" distL="0" distR="0" wp14:anchorId="620FAC42" wp14:editId="0E504C8D">
            <wp:extent cx="5943600" cy="3307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307715"/>
                    </a:xfrm>
                    <a:prstGeom prst="rect">
                      <a:avLst/>
                    </a:prstGeom>
                  </pic:spPr>
                </pic:pic>
              </a:graphicData>
            </a:graphic>
          </wp:inline>
        </w:drawing>
      </w:r>
    </w:p>
    <w:p w14:paraId="52D05E2E" w14:textId="7837BB55" w:rsidR="006167FF" w:rsidRDefault="008810E9" w:rsidP="00FD6038">
      <w:pPr>
        <w:pStyle w:val="Caption"/>
        <w:jc w:val="center"/>
        <w:rPr>
          <w:lang w:val="es-CO"/>
        </w:rPr>
      </w:pPr>
      <w:bookmarkStart w:id="167" w:name="_Toc56185841"/>
      <w:del w:id="168" w:author="Montenegro, Frank David (Alliance Bioversity-CIAT)" w:date="2020-12-18T16:49:00Z">
        <w:r w:rsidRPr="00624617" w:rsidDel="007A0147">
          <w:rPr>
            <w:lang w:val="es-CO"/>
          </w:rPr>
          <w:delText>Fig.</w:delText>
        </w:r>
      </w:del>
      <w:ins w:id="169" w:author="Montenegro, Frank David (Alliance Bioversity-CIAT)" w:date="2020-12-18T16:49:00Z">
        <w:r w:rsidR="007A0147">
          <w:rPr>
            <w:lang w:val="es-CO"/>
          </w:rPr>
          <w:t>Fig.</w:t>
        </w:r>
      </w:ins>
      <w:r w:rsidR="00FD6038" w:rsidRPr="00624617">
        <w:rPr>
          <w:lang w:val="es-CO"/>
        </w:rPr>
        <w:t xml:space="preserve"> </w:t>
      </w:r>
      <w:r w:rsidR="00FD6038" w:rsidRPr="004920BE">
        <w:rPr>
          <w:lang w:val="es-CO"/>
        </w:rPr>
        <w:fldChar w:fldCharType="begin"/>
      </w:r>
      <w:r w:rsidR="00FD6038" w:rsidRPr="007D60F7">
        <w:rPr>
          <w:lang w:val="es-CO"/>
        </w:rPr>
        <w:instrText xml:space="preserve"> SEQ Fig \* ARABIC </w:instrText>
      </w:r>
      <w:r w:rsidR="00FD6038" w:rsidRPr="004920BE">
        <w:rPr>
          <w:lang w:val="es-CO"/>
        </w:rPr>
        <w:fldChar w:fldCharType="separate"/>
      </w:r>
      <w:r w:rsidR="00DD3EF3">
        <w:rPr>
          <w:noProof/>
          <w:lang w:val="es-CO"/>
        </w:rPr>
        <w:t>8</w:t>
      </w:r>
      <w:r w:rsidR="00FD6038" w:rsidRPr="004920BE">
        <w:rPr>
          <w:lang w:val="es-CO"/>
        </w:rPr>
        <w:fldChar w:fldCharType="end"/>
      </w:r>
      <w:r w:rsidR="00FD6038" w:rsidRPr="00624617">
        <w:rPr>
          <w:lang w:val="es-CO"/>
        </w:rPr>
        <w:t xml:space="preserve"> </w:t>
      </w:r>
      <w:r w:rsidR="00243128" w:rsidRPr="00624617">
        <w:rPr>
          <w:lang w:val="es-CO"/>
        </w:rPr>
        <w:t>A)</w:t>
      </w:r>
      <w:r w:rsidRPr="00624617">
        <w:rPr>
          <w:lang w:val="es-CO"/>
        </w:rPr>
        <w:t>imagen con</w:t>
      </w:r>
      <w:r w:rsidR="00FD6038" w:rsidRPr="00624617">
        <w:rPr>
          <w:lang w:val="es-CO"/>
        </w:rPr>
        <w:t xml:space="preserve"> nubes</w:t>
      </w:r>
      <w:r w:rsidRPr="00624617">
        <w:rPr>
          <w:lang w:val="es-CO"/>
        </w:rPr>
        <w:t>. B) imagen con m</w:t>
      </w:r>
      <w:r w:rsidR="00D378CE" w:rsidRPr="00624617">
        <w:rPr>
          <w:lang w:val="es-CO"/>
        </w:rPr>
        <w:t>á</w:t>
      </w:r>
      <w:r w:rsidRPr="004A3E87">
        <w:rPr>
          <w:lang w:val="es-CO"/>
        </w:rPr>
        <w:t>scara de nubes</w:t>
      </w:r>
      <w:bookmarkEnd w:id="167"/>
    </w:p>
    <w:p w14:paraId="78319FDC" w14:textId="77777777" w:rsidR="004920BE" w:rsidRPr="004920BE" w:rsidRDefault="004920BE" w:rsidP="004920BE">
      <w:pPr>
        <w:rPr>
          <w:lang w:val="es-CO"/>
        </w:rPr>
      </w:pPr>
    </w:p>
    <w:p w14:paraId="25A77928" w14:textId="0AE7A563" w:rsidR="004920BE" w:rsidRDefault="004920BE" w:rsidP="004920BE">
      <w:pPr>
        <w:jc w:val="both"/>
        <w:rPr>
          <w:lang w:val="es-CO"/>
        </w:rPr>
      </w:pPr>
      <w:r w:rsidRPr="004920BE">
        <w:rPr>
          <w:lang w:val="es-CO"/>
        </w:rPr>
        <w:t>Por las correcciones a las imágenes por reflectancia y nubosidad contamos con un total de 882 imágenes para los 9 años y se dividen en 210 imágenes Landsat 7 ETM+ y 672 imá</w:t>
      </w:r>
      <w:r>
        <w:rPr>
          <w:lang w:val="es-CO"/>
        </w:rPr>
        <w:t>genes Landsat 8 OLI (</w:t>
      </w:r>
      <w:del w:id="170" w:author="Montenegro, Frank David (Alliance Bioversity-CIAT)" w:date="2020-12-18T16:49:00Z">
        <w:r w:rsidDel="007A0147">
          <w:rPr>
            <w:lang w:val="es-CO"/>
          </w:rPr>
          <w:delText>Fig.</w:delText>
        </w:r>
      </w:del>
      <w:ins w:id="171" w:author="Montenegro, Frank David (Alliance Bioversity-CIAT)" w:date="2020-12-18T16:49:00Z">
        <w:r w:rsidR="007A0147">
          <w:rPr>
            <w:lang w:val="es-CO"/>
          </w:rPr>
          <w:t>Fig.</w:t>
        </w:r>
      </w:ins>
      <w:r>
        <w:rPr>
          <w:lang w:val="es-CO"/>
        </w:rPr>
        <w:t xml:space="preserve"> 9). </w:t>
      </w:r>
    </w:p>
    <w:p w14:paraId="471FD26C" w14:textId="77777777" w:rsidR="004920BE" w:rsidRPr="00DB4A3C" w:rsidRDefault="004920BE" w:rsidP="00DB4A3C">
      <w:pPr>
        <w:keepNext/>
        <w:jc w:val="center"/>
        <w:rPr>
          <w:lang w:val="es-CO"/>
        </w:rPr>
      </w:pPr>
      <w:r w:rsidRPr="004E49F9">
        <w:rPr>
          <w:rFonts w:cs="Times New Roman"/>
          <w:noProof/>
        </w:rPr>
        <w:drawing>
          <wp:inline distT="0" distB="0" distL="0" distR="0" wp14:anchorId="0C1CBB3E" wp14:editId="6D81DFEB">
            <wp:extent cx="5943600" cy="29813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981325"/>
                    </a:xfrm>
                    <a:prstGeom prst="rect">
                      <a:avLst/>
                    </a:prstGeom>
                  </pic:spPr>
                </pic:pic>
              </a:graphicData>
            </a:graphic>
          </wp:inline>
        </w:drawing>
      </w:r>
    </w:p>
    <w:p w14:paraId="33373A79" w14:textId="09006326" w:rsidR="004920BE" w:rsidRDefault="004920BE" w:rsidP="00DB4A3C">
      <w:pPr>
        <w:pStyle w:val="Caption"/>
        <w:jc w:val="center"/>
        <w:rPr>
          <w:i w:val="0"/>
          <w:iCs w:val="0"/>
          <w:color w:val="auto"/>
          <w:sz w:val="24"/>
          <w:szCs w:val="22"/>
          <w:lang w:val="es-CO"/>
        </w:rPr>
      </w:pPr>
      <w:del w:id="172" w:author="Montenegro, Frank David (Alliance Bioversity-CIAT)" w:date="2020-12-18T16:49:00Z">
        <w:r w:rsidRPr="004920BE" w:rsidDel="007A0147">
          <w:rPr>
            <w:lang w:val="es-CO"/>
          </w:rPr>
          <w:delText>Fig.</w:delText>
        </w:r>
      </w:del>
      <w:ins w:id="173" w:author="Montenegro, Frank David (Alliance Bioversity-CIAT)" w:date="2020-12-18T16:49:00Z">
        <w:r w:rsidR="007A0147">
          <w:rPr>
            <w:lang w:val="es-CO"/>
          </w:rPr>
          <w:t>Fig.</w:t>
        </w:r>
      </w:ins>
      <w:r w:rsidRPr="00DB4A3C">
        <w:rPr>
          <w:lang w:val="es-CO"/>
        </w:rPr>
        <w:t xml:space="preserve"> </w:t>
      </w:r>
      <w:r>
        <w:fldChar w:fldCharType="begin"/>
      </w:r>
      <w:r w:rsidRPr="00DB4A3C">
        <w:rPr>
          <w:lang w:val="es-CO"/>
        </w:rPr>
        <w:instrText xml:space="preserve"> SEQ Fig \* ARABIC </w:instrText>
      </w:r>
      <w:r>
        <w:fldChar w:fldCharType="separate"/>
      </w:r>
      <w:r w:rsidR="00DD3EF3">
        <w:rPr>
          <w:noProof/>
          <w:lang w:val="es-CO"/>
        </w:rPr>
        <w:t>9</w:t>
      </w:r>
      <w:r>
        <w:fldChar w:fldCharType="end"/>
      </w:r>
      <w:r w:rsidRPr="00DB4A3C">
        <w:rPr>
          <w:lang w:val="es-CO"/>
        </w:rPr>
        <w:t xml:space="preserve"> Imágenes Landsat por años</w:t>
      </w:r>
    </w:p>
    <w:p w14:paraId="52ECA362" w14:textId="5B44C0AA" w:rsidR="00845C02" w:rsidRDefault="00845C02" w:rsidP="00845C02">
      <w:pPr>
        <w:rPr>
          <w:lang w:val="es-CO"/>
        </w:rPr>
      </w:pPr>
    </w:p>
    <w:p w14:paraId="1EB9DC29" w14:textId="0BEDFC6E" w:rsidR="00D2102A" w:rsidRPr="00624617" w:rsidRDefault="00960CF4" w:rsidP="00D2102A">
      <w:pPr>
        <w:pStyle w:val="Heading2"/>
        <w:numPr>
          <w:ilvl w:val="1"/>
          <w:numId w:val="6"/>
        </w:numPr>
        <w:rPr>
          <w:lang w:val="es-CO"/>
        </w:rPr>
      </w:pPr>
      <w:bookmarkStart w:id="174" w:name="_Toc56185785"/>
      <w:r w:rsidRPr="004A3E87">
        <w:rPr>
          <w:lang w:val="es-CO"/>
        </w:rPr>
        <w:lastRenderedPageBreak/>
        <w:t>Índices de vegetación</w:t>
      </w:r>
      <w:bookmarkEnd w:id="174"/>
    </w:p>
    <w:p w14:paraId="5A7B76DE" w14:textId="389684B3" w:rsidR="009A63A5" w:rsidRDefault="00D2102A" w:rsidP="008810E9">
      <w:pPr>
        <w:jc w:val="both"/>
        <w:rPr>
          <w:lang w:val="es-CO"/>
        </w:rPr>
      </w:pPr>
      <w:r w:rsidRPr="00624617">
        <w:rPr>
          <w:lang w:val="es-CO"/>
        </w:rPr>
        <w:t>Con las imágenes corregidas y</w:t>
      </w:r>
      <w:commentRangeStart w:id="175"/>
      <w:commentRangeStart w:id="176"/>
      <w:r w:rsidRPr="00624617">
        <w:rPr>
          <w:lang w:val="es-CO"/>
        </w:rPr>
        <w:t xml:space="preserve"> sin nubes</w:t>
      </w:r>
      <w:commentRangeEnd w:id="175"/>
      <w:r w:rsidR="00367554" w:rsidRPr="00E8383A">
        <w:rPr>
          <w:rStyle w:val="CommentReference"/>
          <w:lang w:val="es-CO"/>
        </w:rPr>
        <w:commentReference w:id="175"/>
      </w:r>
      <w:commentRangeEnd w:id="176"/>
      <w:r w:rsidR="00E8383A">
        <w:rPr>
          <w:rStyle w:val="CommentReference"/>
        </w:rPr>
        <w:commentReference w:id="176"/>
      </w:r>
      <w:r w:rsidR="00B50E7C" w:rsidRPr="00624617">
        <w:rPr>
          <w:lang w:val="es-CO"/>
        </w:rPr>
        <w:t>,</w:t>
      </w:r>
      <w:r w:rsidRPr="00624617">
        <w:rPr>
          <w:lang w:val="es-CO"/>
        </w:rPr>
        <w:t xml:space="preserve"> se </w:t>
      </w:r>
      <w:r w:rsidR="00B50E7C" w:rsidRPr="00624617">
        <w:rPr>
          <w:lang w:val="es-CO"/>
        </w:rPr>
        <w:t>realizó</w:t>
      </w:r>
      <w:r w:rsidRPr="00624617">
        <w:rPr>
          <w:lang w:val="es-CO"/>
        </w:rPr>
        <w:t xml:space="preserve"> la creación de los índices </w:t>
      </w:r>
      <w:r w:rsidR="00B50E7C" w:rsidRPr="00624617">
        <w:rPr>
          <w:lang w:val="es-CO"/>
        </w:rPr>
        <w:t>en</w:t>
      </w:r>
      <w:r w:rsidRPr="00624617">
        <w:rPr>
          <w:lang w:val="es-CO"/>
        </w:rPr>
        <w:t xml:space="preserve"> cada una de las imágenes</w:t>
      </w:r>
      <w:r w:rsidR="00B50E7C" w:rsidRPr="00624617">
        <w:rPr>
          <w:lang w:val="es-CO"/>
        </w:rPr>
        <w:t>,</w:t>
      </w:r>
      <w:r w:rsidRPr="004A3E87">
        <w:rPr>
          <w:lang w:val="es-CO"/>
        </w:rPr>
        <w:t xml:space="preserve"> permitiéndonos hacer la extracción de características </w:t>
      </w:r>
      <w:r w:rsidR="00B50E7C" w:rsidRPr="004A3E87">
        <w:rPr>
          <w:lang w:val="es-CO"/>
        </w:rPr>
        <w:t>para</w:t>
      </w:r>
      <w:r w:rsidRPr="004A3E87">
        <w:rPr>
          <w:lang w:val="es-CO"/>
        </w:rPr>
        <w:t xml:space="preserve"> cada polígono con su </w:t>
      </w:r>
      <w:commentRangeStart w:id="177"/>
      <w:commentRangeStart w:id="178"/>
      <w:r w:rsidR="00B50E7C" w:rsidRPr="00960E13">
        <w:rPr>
          <w:lang w:val="es-CO"/>
        </w:rPr>
        <w:t>respectivo identificador</w:t>
      </w:r>
      <w:commentRangeEnd w:id="177"/>
      <w:r w:rsidR="00D378CE" w:rsidRPr="00E8383A">
        <w:rPr>
          <w:rStyle w:val="CommentReference"/>
          <w:lang w:val="es-CO"/>
        </w:rPr>
        <w:commentReference w:id="177"/>
      </w:r>
      <w:commentRangeEnd w:id="178"/>
      <w:r w:rsidR="00E8383A">
        <w:rPr>
          <w:rStyle w:val="CommentReference"/>
        </w:rPr>
        <w:commentReference w:id="178"/>
      </w:r>
      <w:r w:rsidR="00B50E7C" w:rsidRPr="00624617">
        <w:rPr>
          <w:lang w:val="es-CO"/>
        </w:rPr>
        <w:t xml:space="preserve">. Lo que nos permito realizar las gráficas de series de tiempo </w:t>
      </w:r>
      <w:del w:id="179" w:author="Montenegro, Frank David (Alliance Bioversity-CIAT)" w:date="2020-12-18T16:49:00Z">
        <w:r w:rsidR="00B50E7C" w:rsidRPr="00624617" w:rsidDel="007A0147">
          <w:rPr>
            <w:lang w:val="es-CO"/>
          </w:rPr>
          <w:delText>Fig.</w:delText>
        </w:r>
      </w:del>
      <w:ins w:id="180" w:author="Montenegro, Frank David (Alliance Bioversity-CIAT)" w:date="2020-12-18T16:49:00Z">
        <w:r w:rsidR="007A0147">
          <w:rPr>
            <w:lang w:val="es-CO"/>
          </w:rPr>
          <w:t>Fig.</w:t>
        </w:r>
      </w:ins>
      <w:r w:rsidR="00B50E7C" w:rsidRPr="00624617">
        <w:rPr>
          <w:lang w:val="es-CO"/>
        </w:rPr>
        <w:t xml:space="preserve"> </w:t>
      </w:r>
      <w:r w:rsidR="00045AE7">
        <w:rPr>
          <w:lang w:val="es-CO"/>
        </w:rPr>
        <w:t>10</w:t>
      </w:r>
      <w:r w:rsidR="00B50E7C" w:rsidRPr="00624617">
        <w:rPr>
          <w:lang w:val="es-CO"/>
        </w:rPr>
        <w:t>.</w:t>
      </w:r>
    </w:p>
    <w:p w14:paraId="6F976318" w14:textId="02671B6D" w:rsidR="005B3341" w:rsidRDefault="00C45943" w:rsidP="008810E9">
      <w:pPr>
        <w:jc w:val="both"/>
        <w:rPr>
          <w:ins w:id="181" w:author="Montenegro, Frank David (Alliance Bioversity-CIAT)" w:date="2020-12-22T14:40:00Z"/>
          <w:lang w:val="es-CO"/>
        </w:rPr>
      </w:pPr>
      <w:r>
        <w:rPr>
          <w:lang w:val="es-CO"/>
        </w:rPr>
        <w:t xml:space="preserve">En la </w:t>
      </w:r>
      <w:del w:id="182" w:author="Montenegro, Frank David (Alliance Bioversity-CIAT)" w:date="2020-12-18T16:49:00Z">
        <w:r w:rsidDel="007A0147">
          <w:rPr>
            <w:lang w:val="es-CO"/>
          </w:rPr>
          <w:delText>Fig.</w:delText>
        </w:r>
      </w:del>
      <w:ins w:id="183" w:author="Montenegro, Frank David (Alliance Bioversity-CIAT)" w:date="2020-12-18T16:49:00Z">
        <w:r w:rsidR="007A0147">
          <w:rPr>
            <w:lang w:val="es-CO"/>
          </w:rPr>
          <w:t>Fig.</w:t>
        </w:r>
      </w:ins>
      <w:r>
        <w:rPr>
          <w:lang w:val="es-CO"/>
        </w:rPr>
        <w:t xml:space="preserve"> 10 se observaron 3</w:t>
      </w:r>
      <w:r w:rsidR="00E52A4F">
        <w:rPr>
          <w:lang w:val="es-CO"/>
        </w:rPr>
        <w:t xml:space="preserve"> </w:t>
      </w:r>
      <w:r w:rsidR="00B50E7C" w:rsidRPr="00624617">
        <w:rPr>
          <w:lang w:val="es-CO"/>
        </w:rPr>
        <w:t>caso</w:t>
      </w:r>
      <w:r w:rsidR="00E52A4F">
        <w:rPr>
          <w:lang w:val="es-CO"/>
        </w:rPr>
        <w:t>s</w:t>
      </w:r>
      <w:r w:rsidR="00B50E7C" w:rsidRPr="00624617">
        <w:rPr>
          <w:lang w:val="es-CO"/>
        </w:rPr>
        <w:t xml:space="preserve"> puntual</w:t>
      </w:r>
      <w:r w:rsidR="00E52A4F">
        <w:rPr>
          <w:lang w:val="es-CO"/>
        </w:rPr>
        <w:t>es</w:t>
      </w:r>
      <w:r>
        <w:rPr>
          <w:lang w:val="es-CO"/>
        </w:rPr>
        <w:t xml:space="preserve"> de agricultores que recibieron el beneficio de Pacta</w:t>
      </w:r>
      <w:ins w:id="184" w:author="Montenegro, Frank David (Alliance Bioversity-CIAT)" w:date="2020-12-22T12:15:00Z">
        <w:r w:rsidR="00536B91">
          <w:rPr>
            <w:lang w:val="es-CO"/>
          </w:rPr>
          <w:t xml:space="preserve">, en esta figura se muestra en el eje X el tiempo desde el 2011 hasta el 2019 y en </w:t>
        </w:r>
      </w:ins>
      <w:ins w:id="185" w:author="Montenegro, Frank David (Alliance Bioversity-CIAT)" w:date="2020-12-22T12:16:00Z">
        <w:r w:rsidR="00536B91">
          <w:rPr>
            <w:lang w:val="es-CO"/>
          </w:rPr>
          <w:t>el eje Y se encuentra los valores de  los índices de vegetación</w:t>
        </w:r>
      </w:ins>
      <w:ins w:id="186" w:author="Montenegro, Frank David (Alliance Bioversity-CIAT)" w:date="2020-12-22T12:18:00Z">
        <w:r w:rsidR="00536B91">
          <w:rPr>
            <w:lang w:val="es-CO"/>
          </w:rPr>
          <w:t>, además tienen la variable “</w:t>
        </w:r>
        <w:proofErr w:type="spellStart"/>
        <w:r w:rsidR="00536B91">
          <w:rPr>
            <w:lang w:val="es-CO"/>
          </w:rPr>
          <w:t>Temporary</w:t>
        </w:r>
      </w:ins>
      <w:proofErr w:type="spellEnd"/>
      <w:ins w:id="187" w:author="Montenegro, Frank David (Alliance Bioversity-CIAT)" w:date="2020-12-22T12:19:00Z">
        <w:r w:rsidR="00536B91">
          <w:rPr>
            <w:lang w:val="es-CO"/>
          </w:rPr>
          <w:t>”</w:t>
        </w:r>
      </w:ins>
      <w:ins w:id="188" w:author="Montenegro, Frank David (Alliance Bioversity-CIAT)" w:date="2020-12-22T12:18:00Z">
        <w:r w:rsidR="00536B91">
          <w:rPr>
            <w:lang w:val="es-CO"/>
          </w:rPr>
          <w:t xml:space="preserve"> que si es igual a 0 quiere decir que es un cultivo permanente y si es igual a 1 es un cultivo temporal.</w:t>
        </w:r>
      </w:ins>
      <w:del w:id="189" w:author="Montenegro, Frank David (Alliance Bioversity-CIAT)" w:date="2020-12-22T12:18:00Z">
        <w:r w:rsidR="005B3341" w:rsidDel="00536B91">
          <w:rPr>
            <w:lang w:val="es-CO"/>
          </w:rPr>
          <w:delText>.</w:delText>
        </w:r>
      </w:del>
      <w:r w:rsidR="00724959">
        <w:rPr>
          <w:lang w:val="es-CO"/>
        </w:rPr>
        <w:t xml:space="preserve"> </w:t>
      </w:r>
      <w:ins w:id="190" w:author="Montenegro, Frank David (Alliance Bioversity-CIAT)" w:date="2020-12-22T12:15:00Z">
        <w:r w:rsidR="00536B91">
          <w:rPr>
            <w:lang w:val="es-CO"/>
          </w:rPr>
          <w:t>E</w:t>
        </w:r>
      </w:ins>
      <w:ins w:id="191" w:author="Montenegro, Frank David (Alliance Bioversity-CIAT)" w:date="2020-12-22T12:16:00Z">
        <w:r w:rsidR="00536B91">
          <w:rPr>
            <w:lang w:val="es-CO"/>
          </w:rPr>
          <w:t>n l</w:t>
        </w:r>
      </w:ins>
      <w:ins w:id="192" w:author="Montenegro, Frank David (Alliance Bioversity-CIAT)" w:date="2020-12-22T12:15:00Z">
        <w:r w:rsidR="00536B91">
          <w:rPr>
            <w:lang w:val="es-CO"/>
          </w:rPr>
          <w:t xml:space="preserve">a </w:t>
        </w:r>
      </w:ins>
      <w:del w:id="193" w:author="Montenegro, Frank David (Alliance Bioversity-CIAT)" w:date="2020-12-22T12:14:00Z">
        <w:r w:rsidR="005B3341" w:rsidDel="00536B91">
          <w:rPr>
            <w:lang w:val="es-CO"/>
          </w:rPr>
          <w:delText>L</w:delText>
        </w:r>
        <w:r w:rsidR="00B50E7C" w:rsidRPr="00624617" w:rsidDel="00536B91">
          <w:rPr>
            <w:lang w:val="es-CO"/>
          </w:rPr>
          <w:delText xml:space="preserve">os valores de los </w:delText>
        </w:r>
        <w:commentRangeStart w:id="194"/>
        <w:r w:rsidR="00B50E7C" w:rsidRPr="00624617" w:rsidDel="00536B91">
          <w:rPr>
            <w:lang w:val="es-CO"/>
          </w:rPr>
          <w:delText>índices a</w:delText>
        </w:r>
        <w:r w:rsidR="00B771D4" w:rsidRPr="00624617" w:rsidDel="00536B91">
          <w:rPr>
            <w:lang w:val="es-CO"/>
          </w:rPr>
          <w:delText xml:space="preserve"> través</w:delText>
        </w:r>
        <w:r w:rsidR="00B50E7C" w:rsidRPr="004A3E87" w:rsidDel="00536B91">
          <w:rPr>
            <w:lang w:val="es-CO"/>
          </w:rPr>
          <w:delText xml:space="preserve"> </w:delText>
        </w:r>
        <w:commentRangeEnd w:id="194"/>
        <w:r w:rsidR="00863EEC" w:rsidRPr="00E8383A" w:rsidDel="00536B91">
          <w:rPr>
            <w:rStyle w:val="CommentReference"/>
            <w:lang w:val="es-CO"/>
          </w:rPr>
          <w:commentReference w:id="194"/>
        </w:r>
        <w:r w:rsidR="00B50E7C" w:rsidRPr="00624617" w:rsidDel="00536B91">
          <w:rPr>
            <w:lang w:val="es-CO"/>
          </w:rPr>
          <w:delText>del tiempo</w:delText>
        </w:r>
        <w:r w:rsidR="005B3341" w:rsidDel="00536B91">
          <w:rPr>
            <w:lang w:val="es-CO"/>
          </w:rPr>
          <w:delText xml:space="preserve"> para la </w:delText>
        </w:r>
      </w:del>
      <w:del w:id="195" w:author="Montenegro, Frank David (Alliance Bioversity-CIAT)" w:date="2020-12-18T16:49:00Z">
        <w:r w:rsidR="005B3341" w:rsidDel="007A0147">
          <w:rPr>
            <w:lang w:val="es-CO"/>
          </w:rPr>
          <w:delText>Fig.</w:delText>
        </w:r>
      </w:del>
      <w:ins w:id="196" w:author="Montenegro, Frank David (Alliance Bioversity-CIAT)" w:date="2020-12-18T16:49:00Z">
        <w:r w:rsidR="007A0147">
          <w:rPr>
            <w:lang w:val="es-CO"/>
          </w:rPr>
          <w:t>Fig.</w:t>
        </w:r>
      </w:ins>
      <w:r w:rsidR="005B3341">
        <w:rPr>
          <w:lang w:val="es-CO"/>
        </w:rPr>
        <w:t>10</w:t>
      </w:r>
      <w:ins w:id="197" w:author="Montenegro, Frank David (Alliance Bioversity-CIAT)" w:date="2020-12-22T12:16:00Z">
        <w:r w:rsidR="00536B91">
          <w:rPr>
            <w:lang w:val="es-CO"/>
          </w:rPr>
          <w:t>A</w:t>
        </w:r>
      </w:ins>
      <w:r w:rsidR="005B3341">
        <w:rPr>
          <w:lang w:val="es-CO"/>
        </w:rPr>
        <w:t xml:space="preserve"> </w:t>
      </w:r>
      <w:del w:id="198" w:author="Montenegro, Frank David (Alliance Bioversity-CIAT)" w:date="2020-12-22T12:15:00Z">
        <w:r w:rsidR="005B3341" w:rsidDel="00536B91">
          <w:rPr>
            <w:lang w:val="es-CO"/>
          </w:rPr>
          <w:delText xml:space="preserve">A </w:delText>
        </w:r>
      </w:del>
      <w:r w:rsidR="005B3341">
        <w:rPr>
          <w:lang w:val="es-CO"/>
        </w:rPr>
        <w:t>se observ</w:t>
      </w:r>
      <w:r>
        <w:rPr>
          <w:lang w:val="es-CO"/>
        </w:rPr>
        <w:t>aron</w:t>
      </w:r>
      <w:ins w:id="199" w:author="Montenegro, Frank David (Alliance Bioversity-CIAT)" w:date="2020-12-22T12:17:00Z">
        <w:r w:rsidR="00536B91">
          <w:rPr>
            <w:lang w:val="es-CO"/>
          </w:rPr>
          <w:t xml:space="preserve"> valores de índices de vegetación</w:t>
        </w:r>
      </w:ins>
      <w:r w:rsidR="005B3341">
        <w:rPr>
          <w:lang w:val="es-CO"/>
        </w:rPr>
        <w:t xml:space="preserve"> estable para el año 2011</w:t>
      </w:r>
      <w:r w:rsidR="00724959">
        <w:rPr>
          <w:lang w:val="es-CO"/>
        </w:rPr>
        <w:t xml:space="preserve"> debido a que está en descanso como lo refleja la encuesta. D</w:t>
      </w:r>
      <w:r w:rsidR="005B3341">
        <w:rPr>
          <w:lang w:val="es-CO"/>
        </w:rPr>
        <w:t>os crecimientos, picos y caídas de los índice</w:t>
      </w:r>
      <w:r w:rsidR="00724959">
        <w:rPr>
          <w:lang w:val="es-CO"/>
        </w:rPr>
        <w:t>s</w:t>
      </w:r>
      <w:r w:rsidR="005B3341">
        <w:rPr>
          <w:lang w:val="es-CO"/>
        </w:rPr>
        <w:t xml:space="preserve"> de vegetación en un solo año</w:t>
      </w:r>
      <w:r w:rsidR="005B3341" w:rsidRPr="00624617">
        <w:rPr>
          <w:lang w:val="es-CO"/>
        </w:rPr>
        <w:t xml:space="preserve"> </w:t>
      </w:r>
      <w:r w:rsidR="005B3341">
        <w:rPr>
          <w:lang w:val="es-CO"/>
        </w:rPr>
        <w:t xml:space="preserve">permitiéndonos determinar la existencia de un cultivo temporal para los años </w:t>
      </w:r>
      <w:r w:rsidR="001C31E6">
        <w:rPr>
          <w:lang w:val="es-CO"/>
        </w:rPr>
        <w:t>2012 y 2013. P</w:t>
      </w:r>
      <w:r w:rsidR="005B3341">
        <w:rPr>
          <w:lang w:val="es-CO"/>
        </w:rPr>
        <w:t>ara el</w:t>
      </w:r>
      <w:r w:rsidR="001C31E6">
        <w:rPr>
          <w:lang w:val="es-CO"/>
        </w:rPr>
        <w:t xml:space="preserve"> inicio del año</w:t>
      </w:r>
      <w:r w:rsidR="005B3341">
        <w:rPr>
          <w:lang w:val="es-CO"/>
        </w:rPr>
        <w:t xml:space="preserve"> 2014 se observó un valor de índice bajo que crece a lo largo del año que encuentra su pico máximo </w:t>
      </w:r>
      <w:r w:rsidR="001C31E6">
        <w:rPr>
          <w:lang w:val="es-CO"/>
        </w:rPr>
        <w:t xml:space="preserve">al finalizar el año 2014 </w:t>
      </w:r>
      <w:r w:rsidR="00724959">
        <w:rPr>
          <w:lang w:val="es-CO"/>
        </w:rPr>
        <w:t>confirmando lo reflejado en la encuesta con un cultivo permanente que es guineo. Los valores de los índices</w:t>
      </w:r>
      <w:r w:rsidR="001C31E6">
        <w:rPr>
          <w:lang w:val="es-CO"/>
        </w:rPr>
        <w:t xml:space="preserve"> decrece</w:t>
      </w:r>
      <w:r w:rsidR="00724959">
        <w:rPr>
          <w:lang w:val="es-CO"/>
        </w:rPr>
        <w:t>n</w:t>
      </w:r>
      <w:r w:rsidR="001C31E6">
        <w:rPr>
          <w:lang w:val="es-CO"/>
        </w:rPr>
        <w:t xml:space="preserve"> a lo largo del 2015, al inicio del año 2016 los índices vuelven a aumentar encontrando una estabilidad finalizando el año 2016 hasta la mitad del año 2018 con un total de 2 años de estabilidad. Para el segundo semestre del 2018 inicio una caída hasta el 2019 donde se observa el inicio de un cultivo temporal debido a tener un crecimiento, un pico, una caída y el inicio de un nuevo crecimiento para finales del 2019</w:t>
      </w:r>
      <w:ins w:id="200" w:author="Montenegro, Frank David (Alliance Bioversity-CIAT)" w:date="2020-12-22T14:37:00Z">
        <w:r w:rsidR="004E4C1C">
          <w:rPr>
            <w:lang w:val="es-CO"/>
          </w:rPr>
          <w:t xml:space="preserve"> confirmado por la encuesta de seguimiento</w:t>
        </w:r>
      </w:ins>
      <w:ins w:id="201" w:author="Montenegro, Frank David (Alliance Bioversity-CIAT)" w:date="2020-12-22T14:38:00Z">
        <w:r w:rsidR="004E4C1C">
          <w:rPr>
            <w:lang w:val="es-CO"/>
          </w:rPr>
          <w:t xml:space="preserve"> 2, registrando un cultivo de tabaco y de temporalidad 1, ósea, un cultivo temporal</w:t>
        </w:r>
      </w:ins>
      <w:ins w:id="202" w:author="Montenegro, Frank David (Alliance Bioversity-CIAT)" w:date="2020-12-22T14:43:00Z">
        <w:r w:rsidR="004E4C1C">
          <w:rPr>
            <w:lang w:val="es-CO"/>
          </w:rPr>
          <w:t xml:space="preserve"> para finales d</w:t>
        </w:r>
      </w:ins>
      <w:ins w:id="203" w:author="Montenegro, Frank David (Alliance Bioversity-CIAT)" w:date="2020-12-22T14:44:00Z">
        <w:r w:rsidR="004E4C1C">
          <w:rPr>
            <w:lang w:val="es-CO"/>
          </w:rPr>
          <w:t>el 2019</w:t>
        </w:r>
      </w:ins>
      <w:r w:rsidR="001C31E6">
        <w:rPr>
          <w:lang w:val="es-CO"/>
        </w:rPr>
        <w:t>.</w:t>
      </w:r>
    </w:p>
    <w:p w14:paraId="2E46B732" w14:textId="2C9E3C35" w:rsidR="004E4C1C" w:rsidRDefault="000C6B1B">
      <w:pPr>
        <w:jc w:val="center"/>
        <w:rPr>
          <w:ins w:id="204" w:author="Montenegro, Frank David (Alliance Bioversity-CIAT)" w:date="2020-12-22T12:19:00Z"/>
          <w:lang w:val="es-CO"/>
        </w:rPr>
        <w:pPrChange w:id="205" w:author="Montenegro, Frank David (Alliance Bioversity-CIAT)" w:date="2020-12-22T14:50:00Z">
          <w:pPr>
            <w:jc w:val="both"/>
          </w:pPr>
        </w:pPrChange>
      </w:pPr>
      <w:ins w:id="206" w:author="Montenegro, Frank David (Alliance Bioversity-CIAT)" w:date="2020-12-22T14:58:00Z">
        <w:r>
          <w:rPr>
            <w:noProof/>
          </w:rPr>
          <w:drawing>
            <wp:inline distT="0" distB="0" distL="0" distR="0" wp14:anchorId="365B4556" wp14:editId="64955C97">
              <wp:extent cx="6496367" cy="397764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96367" cy="3977640"/>
                      </a:xfrm>
                      <a:prstGeom prst="rect">
                        <a:avLst/>
                      </a:prstGeom>
                      <a:noFill/>
                    </pic:spPr>
                  </pic:pic>
                </a:graphicData>
              </a:graphic>
            </wp:inline>
          </w:drawing>
        </w:r>
      </w:ins>
    </w:p>
    <w:p w14:paraId="07041028" w14:textId="3000749F" w:rsidR="00536B91" w:rsidRPr="004E4C1C" w:rsidDel="004E4C1C" w:rsidRDefault="00536B91" w:rsidP="008810E9">
      <w:pPr>
        <w:jc w:val="both"/>
        <w:rPr>
          <w:del w:id="207" w:author="Montenegro, Frank David (Alliance Bioversity-CIAT)" w:date="2020-12-22T14:39:00Z"/>
          <w:lang w:val="es-CO"/>
        </w:rPr>
      </w:pPr>
    </w:p>
    <w:p w14:paraId="3AF224B4" w14:textId="1C86CFF4" w:rsidR="00045AE7" w:rsidRPr="00724959" w:rsidDel="004E4C1C" w:rsidRDefault="00045AE7" w:rsidP="00724959">
      <w:pPr>
        <w:keepNext/>
        <w:jc w:val="both"/>
        <w:rPr>
          <w:del w:id="208" w:author="Montenegro, Frank David (Alliance Bioversity-CIAT)" w:date="2020-12-22T14:39:00Z"/>
          <w:lang w:val="es-CO"/>
        </w:rPr>
      </w:pPr>
      <w:del w:id="209" w:author="Montenegro, Frank David (Alliance Bioversity-CIAT)" w:date="2020-12-22T14:39:00Z">
        <w:r w:rsidRPr="00724959" w:rsidDel="004E4C1C">
          <w:rPr>
            <w:noProof/>
          </w:rPr>
          <w:drawing>
            <wp:inline distT="0" distB="0" distL="0" distR="0" wp14:anchorId="1323D89C" wp14:editId="2ECAAA9F">
              <wp:extent cx="6537325" cy="400271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45632" cy="4007804"/>
                      </a:xfrm>
                      <a:prstGeom prst="rect">
                        <a:avLst/>
                      </a:prstGeom>
                      <a:noFill/>
                    </pic:spPr>
                  </pic:pic>
                </a:graphicData>
              </a:graphic>
            </wp:inline>
          </w:drawing>
        </w:r>
      </w:del>
    </w:p>
    <w:p w14:paraId="701E42B4" w14:textId="510B65B0" w:rsidR="00045AE7" w:rsidRPr="00045AE7" w:rsidRDefault="00045AE7" w:rsidP="00724959">
      <w:pPr>
        <w:pStyle w:val="Caption"/>
        <w:jc w:val="center"/>
        <w:rPr>
          <w:lang w:val="es-CO"/>
        </w:rPr>
      </w:pPr>
      <w:del w:id="210" w:author="Montenegro, Frank David (Alliance Bioversity-CIAT)" w:date="2020-12-18T16:49:00Z">
        <w:r w:rsidRPr="00045AE7" w:rsidDel="007A0147">
          <w:rPr>
            <w:lang w:val="es-CO"/>
          </w:rPr>
          <w:delText>Fig.</w:delText>
        </w:r>
      </w:del>
      <w:ins w:id="211" w:author="Montenegro, Frank David (Alliance Bioversity-CIAT)" w:date="2020-12-18T16:49:00Z">
        <w:r w:rsidR="007A0147">
          <w:rPr>
            <w:lang w:val="es-CO"/>
          </w:rPr>
          <w:t>Fig.</w:t>
        </w:r>
      </w:ins>
      <w:r w:rsidRPr="00724959">
        <w:rPr>
          <w:lang w:val="es-CO"/>
        </w:rPr>
        <w:t xml:space="preserve"> </w:t>
      </w:r>
      <w:r w:rsidRPr="00724959">
        <w:rPr>
          <w:lang w:val="es-CO"/>
        </w:rPr>
        <w:fldChar w:fldCharType="begin"/>
      </w:r>
      <w:r w:rsidRPr="00724959">
        <w:rPr>
          <w:lang w:val="es-CO"/>
        </w:rPr>
        <w:instrText xml:space="preserve"> SEQ Fig \* ARABIC </w:instrText>
      </w:r>
      <w:r w:rsidRPr="00724959">
        <w:rPr>
          <w:lang w:val="es-CO"/>
        </w:rPr>
        <w:fldChar w:fldCharType="separate"/>
      </w:r>
      <w:r w:rsidR="00DD3EF3">
        <w:rPr>
          <w:noProof/>
          <w:lang w:val="es-CO"/>
        </w:rPr>
        <w:t>10</w:t>
      </w:r>
      <w:r w:rsidRPr="00724959">
        <w:rPr>
          <w:lang w:val="es-CO"/>
        </w:rPr>
        <w:fldChar w:fldCharType="end"/>
      </w:r>
      <w:r w:rsidRPr="00724959">
        <w:rPr>
          <w:lang w:val="es-CO"/>
        </w:rPr>
        <w:t xml:space="preserve"> series de tiempo </w:t>
      </w:r>
      <w:r w:rsidRPr="00045AE7">
        <w:rPr>
          <w:lang w:val="es-CO"/>
        </w:rPr>
        <w:t>índices</w:t>
      </w:r>
      <w:r w:rsidRPr="00724959">
        <w:rPr>
          <w:lang w:val="es-CO"/>
        </w:rPr>
        <w:t xml:space="preserve"> de </w:t>
      </w:r>
      <w:r w:rsidRPr="00045AE7">
        <w:rPr>
          <w:lang w:val="es-CO"/>
        </w:rPr>
        <w:t>vegetación</w:t>
      </w:r>
      <w:r w:rsidRPr="00724959">
        <w:rPr>
          <w:lang w:val="es-CO"/>
        </w:rPr>
        <w:t xml:space="preserve"> con </w:t>
      </w:r>
      <w:r w:rsidRPr="00045AE7">
        <w:rPr>
          <w:lang w:val="es-CO"/>
        </w:rPr>
        <w:t>Pacta</w:t>
      </w:r>
      <w:r>
        <w:rPr>
          <w:lang w:val="es-CO"/>
        </w:rPr>
        <w:t xml:space="preserve">. A y C) cultivo </w:t>
      </w:r>
      <w:r w:rsidR="007A0147">
        <w:rPr>
          <w:lang w:val="es-CO"/>
        </w:rPr>
        <w:t>permanente</w:t>
      </w:r>
      <w:r>
        <w:rPr>
          <w:lang w:val="es-CO"/>
        </w:rPr>
        <w:t>, B) cambio de temporalidad</w:t>
      </w:r>
    </w:p>
    <w:p w14:paraId="6D35F211" w14:textId="1667FFE2" w:rsidR="00724959" w:rsidRDefault="00724959" w:rsidP="00724959">
      <w:pPr>
        <w:jc w:val="both"/>
        <w:rPr>
          <w:lang w:val="es-CO"/>
        </w:rPr>
      </w:pPr>
      <w:r>
        <w:rPr>
          <w:lang w:val="es-CO"/>
        </w:rPr>
        <w:lastRenderedPageBreak/>
        <w:t xml:space="preserve">Para la </w:t>
      </w:r>
      <w:del w:id="212" w:author="Montenegro, Frank David (Alliance Bioversity-CIAT)" w:date="2020-12-18T16:49:00Z">
        <w:r w:rsidDel="007A0147">
          <w:rPr>
            <w:lang w:val="es-CO"/>
          </w:rPr>
          <w:delText>Fig</w:delText>
        </w:r>
        <w:r w:rsidR="00FD45C0" w:rsidDel="007A0147">
          <w:rPr>
            <w:lang w:val="es-CO"/>
          </w:rPr>
          <w:delText>.</w:delText>
        </w:r>
      </w:del>
      <w:ins w:id="213" w:author="Montenegro, Frank David (Alliance Bioversity-CIAT)" w:date="2020-12-18T16:49:00Z">
        <w:r w:rsidR="007A0147">
          <w:rPr>
            <w:lang w:val="es-CO"/>
          </w:rPr>
          <w:t>Fig.</w:t>
        </w:r>
      </w:ins>
      <w:r>
        <w:rPr>
          <w:lang w:val="es-CO"/>
        </w:rPr>
        <w:t xml:space="preserve"> 10 B se observa un cultivo temporal desde</w:t>
      </w:r>
      <w:del w:id="214" w:author="Montenegro, Frank David (Alliance Bioversity-CIAT)" w:date="2020-12-22T12:19:00Z">
        <w:r w:rsidDel="00536B91">
          <w:rPr>
            <w:lang w:val="es-CO"/>
          </w:rPr>
          <w:delText xml:space="preserve"> el</w:delText>
        </w:r>
      </w:del>
      <w:r>
        <w:rPr>
          <w:lang w:val="es-CO"/>
        </w:rPr>
        <w:t xml:space="preserve"> el 2011 hasta mitad de 2012, confirmado por la encuesta 2011 que registro un cultivo de ají.</w:t>
      </w:r>
      <w:r w:rsidR="005574E0">
        <w:rPr>
          <w:lang w:val="es-CO"/>
        </w:rPr>
        <w:t xml:space="preserve"> En el segundo semestre del 2012 se observa un crecimiento del índice llegan a su máximo pico en enero del 2013 y comienza su descenso hasta finales del primer semestre, este comportamiento se mantiene hasta el inicio del 2016 donde el índice vuelve a </w:t>
      </w:r>
      <w:r w:rsidR="00FD45C0">
        <w:rPr>
          <w:lang w:val="es-CO"/>
        </w:rPr>
        <w:t>incrementar,</w:t>
      </w:r>
      <w:r w:rsidR="005574E0">
        <w:rPr>
          <w:lang w:val="es-CO"/>
        </w:rPr>
        <w:t xml:space="preserve"> pero esta vez se mantiene con valores altos con una tendencia a decrecer hasta llegar al 2019 donde los valores del índice caen de forma abrupta. Ya en la mitad del segundo semestre del 2019 se ve un incremento de los índices</w:t>
      </w:r>
      <w:ins w:id="215" w:author="Montenegro, Frank David (Alliance Bioversity-CIAT)" w:date="2020-12-22T14:40:00Z">
        <w:r w:rsidR="004E4C1C">
          <w:rPr>
            <w:lang w:val="es-CO"/>
          </w:rPr>
          <w:t xml:space="preserve"> y no se pude confirmar por falta de información de la encuesta.</w:t>
        </w:r>
      </w:ins>
      <w:del w:id="216" w:author="Montenegro, Frank David (Alliance Bioversity-CIAT)" w:date="2020-12-22T14:40:00Z">
        <w:r w:rsidR="005574E0" w:rsidDel="004E4C1C">
          <w:rPr>
            <w:lang w:val="es-CO"/>
          </w:rPr>
          <w:delText xml:space="preserve"> </w:delText>
        </w:r>
      </w:del>
    </w:p>
    <w:p w14:paraId="31B061BB" w14:textId="6B2ECE3C" w:rsidR="00724959" w:rsidRDefault="00724959" w:rsidP="00724959">
      <w:pPr>
        <w:jc w:val="both"/>
        <w:rPr>
          <w:lang w:val="es-CO"/>
        </w:rPr>
      </w:pPr>
      <w:r>
        <w:rPr>
          <w:lang w:val="es-CO"/>
        </w:rPr>
        <w:t xml:space="preserve">La </w:t>
      </w:r>
      <w:r w:rsidR="007A0147">
        <w:rPr>
          <w:lang w:val="es-CO"/>
        </w:rPr>
        <w:t>Fig.</w:t>
      </w:r>
      <w:r>
        <w:rPr>
          <w:lang w:val="es-CO"/>
        </w:rPr>
        <w:t xml:space="preserve"> 10 C</w:t>
      </w:r>
      <w:r w:rsidRPr="00624617">
        <w:rPr>
          <w:lang w:val="es-CO"/>
        </w:rPr>
        <w:t xml:space="preserve">, </w:t>
      </w:r>
      <w:r>
        <w:rPr>
          <w:lang w:val="es-CO"/>
        </w:rPr>
        <w:t xml:space="preserve">nos </w:t>
      </w:r>
      <w:r w:rsidRPr="00624617">
        <w:rPr>
          <w:lang w:val="es-CO"/>
        </w:rPr>
        <w:t>permite</w:t>
      </w:r>
      <w:r>
        <w:rPr>
          <w:lang w:val="es-CO"/>
        </w:rPr>
        <w:t xml:space="preserve"> </w:t>
      </w:r>
      <w:r w:rsidRPr="00624617">
        <w:rPr>
          <w:lang w:val="es-CO"/>
        </w:rPr>
        <w:t>observar una tendencia en los años 2011 a 201</w:t>
      </w:r>
      <w:r>
        <w:rPr>
          <w:lang w:val="es-CO"/>
        </w:rPr>
        <w:t>4</w:t>
      </w:r>
      <w:r w:rsidRPr="00624617">
        <w:rPr>
          <w:lang w:val="es-CO"/>
        </w:rPr>
        <w:t xml:space="preserve"> con un cultivo permanente</w:t>
      </w:r>
      <w:r>
        <w:rPr>
          <w:lang w:val="es-CO"/>
        </w:rPr>
        <w:t xml:space="preserve">, porque el valor de los índices de </w:t>
      </w:r>
      <w:del w:id="217" w:author="Montenegro, Frank David (Alliance Bioversity-CIAT)" w:date="2020-12-22T14:42:00Z">
        <w:r w:rsidDel="004E4C1C">
          <w:rPr>
            <w:lang w:val="es-CO"/>
          </w:rPr>
          <w:delText>vegetación  tienen</w:delText>
        </w:r>
      </w:del>
      <w:ins w:id="218" w:author="Montenegro, Frank David (Alliance Bioversity-CIAT)" w:date="2020-12-22T14:42:00Z">
        <w:r w:rsidR="004E4C1C">
          <w:rPr>
            <w:lang w:val="es-CO"/>
          </w:rPr>
          <w:t>vegetación tienen</w:t>
        </w:r>
      </w:ins>
      <w:r>
        <w:rPr>
          <w:lang w:val="es-CO"/>
        </w:rPr>
        <w:t xml:space="preserve"> un crecimiento, un pico y una caída en un año,</w:t>
      </w:r>
      <w:r w:rsidRPr="00624617">
        <w:rPr>
          <w:lang w:val="es-CO"/>
        </w:rPr>
        <w:t xml:space="preserve"> </w:t>
      </w:r>
      <w:r>
        <w:rPr>
          <w:lang w:val="es-CO"/>
        </w:rPr>
        <w:t>en</w:t>
      </w:r>
      <w:r w:rsidRPr="00624617">
        <w:rPr>
          <w:lang w:val="es-CO"/>
        </w:rPr>
        <w:t xml:space="preserve"> cambio en el año 201</w:t>
      </w:r>
      <w:r>
        <w:rPr>
          <w:lang w:val="es-CO"/>
        </w:rPr>
        <w:t>5</w:t>
      </w:r>
      <w:r w:rsidR="005574E0">
        <w:rPr>
          <w:lang w:val="es-CO"/>
        </w:rPr>
        <w:t xml:space="preserve"> se ve una estabilización de los valores de los índices</w:t>
      </w:r>
      <w:r w:rsidRPr="00624617">
        <w:rPr>
          <w:lang w:val="es-CO"/>
        </w:rPr>
        <w:t xml:space="preserve"> </w:t>
      </w:r>
      <w:r w:rsidR="005574E0">
        <w:rPr>
          <w:lang w:val="es-CO"/>
        </w:rPr>
        <w:t>hasta el 2016</w:t>
      </w:r>
      <w:r w:rsidRPr="00624617">
        <w:rPr>
          <w:lang w:val="es-CO"/>
        </w:rPr>
        <w:t xml:space="preserve">, el agricultor decidió retomar </w:t>
      </w:r>
      <w:commentRangeStart w:id="219"/>
      <w:r w:rsidRPr="00624617">
        <w:rPr>
          <w:lang w:val="es-CO"/>
        </w:rPr>
        <w:t>otro tipo de cultivo permanente para los años 201</w:t>
      </w:r>
      <w:r w:rsidR="005574E0">
        <w:rPr>
          <w:lang w:val="es-CO"/>
        </w:rPr>
        <w:t>6</w:t>
      </w:r>
      <w:r w:rsidRPr="00624617">
        <w:rPr>
          <w:lang w:val="es-CO"/>
        </w:rPr>
        <w:t xml:space="preserve"> </w:t>
      </w:r>
      <w:r w:rsidR="00FD45C0">
        <w:rPr>
          <w:lang w:val="es-CO"/>
        </w:rPr>
        <w:t>hasta la mitad del segundo semestre del 2018 dando inicio a un cultivo temporal h</w:t>
      </w:r>
      <w:r w:rsidRPr="00624617">
        <w:rPr>
          <w:lang w:val="es-CO"/>
        </w:rPr>
        <w:t>a</w:t>
      </w:r>
      <w:r w:rsidR="00FD45C0">
        <w:rPr>
          <w:lang w:val="es-CO"/>
        </w:rPr>
        <w:t xml:space="preserve">sta finales del </w:t>
      </w:r>
      <w:r w:rsidRPr="00624617">
        <w:rPr>
          <w:lang w:val="es-CO"/>
        </w:rPr>
        <w:t xml:space="preserve"> 2019.</w:t>
      </w:r>
      <w:commentRangeEnd w:id="219"/>
      <w:ins w:id="220" w:author="Montenegro, Frank David (Alliance Bioversity-CIAT)" w:date="2020-12-22T14:41:00Z">
        <w:r w:rsidR="004E4C1C">
          <w:rPr>
            <w:lang w:val="es-CO"/>
          </w:rPr>
          <w:t xml:space="preserve"> Donde la encuesta registra un cultivo de </w:t>
        </w:r>
      </w:ins>
      <w:ins w:id="221" w:author="Montenegro, Frank David (Alliance Bioversity-CIAT)" w:date="2020-12-22T14:51:00Z">
        <w:r w:rsidR="000C6B1B">
          <w:rPr>
            <w:lang w:val="es-CO"/>
          </w:rPr>
          <w:t>caña</w:t>
        </w:r>
      </w:ins>
      <w:ins w:id="222" w:author="Montenegro, Frank David (Alliance Bioversity-CIAT)" w:date="2020-12-22T14:52:00Z">
        <w:r w:rsidR="000C6B1B">
          <w:rPr>
            <w:lang w:val="es-CO"/>
          </w:rPr>
          <w:t xml:space="preserve"> desde mayo del 2016</w:t>
        </w:r>
      </w:ins>
      <w:del w:id="223" w:author="Montenegro, Frank David (Alliance Bioversity-CIAT)" w:date="2020-12-22T14:52:00Z">
        <w:r w:rsidRPr="00E8383A" w:rsidDel="000C6B1B">
          <w:rPr>
            <w:rStyle w:val="CommentReference"/>
            <w:lang w:val="es-CO"/>
          </w:rPr>
          <w:commentReference w:id="219"/>
        </w:r>
      </w:del>
      <w:ins w:id="224" w:author="Montenegro, Frank David (Alliance Bioversity-CIAT)" w:date="2020-12-22T14:42:00Z">
        <w:r w:rsidR="004E4C1C">
          <w:rPr>
            <w:lang w:val="es-CO"/>
          </w:rPr>
          <w:t>.</w:t>
        </w:r>
      </w:ins>
    </w:p>
    <w:p w14:paraId="78390A11" w14:textId="704C11E0" w:rsidR="008212C9" w:rsidRDefault="008212C9" w:rsidP="00724959">
      <w:pPr>
        <w:jc w:val="both"/>
        <w:rPr>
          <w:lang w:val="es-CO"/>
        </w:rPr>
      </w:pPr>
      <w:r>
        <w:rPr>
          <w:lang w:val="es-CO"/>
        </w:rPr>
        <w:t xml:space="preserve">En la </w:t>
      </w:r>
      <w:r w:rsidR="007A0147">
        <w:rPr>
          <w:lang w:val="es-CO"/>
        </w:rPr>
        <w:t>Fig.</w:t>
      </w:r>
      <w:r>
        <w:rPr>
          <w:lang w:val="es-CO"/>
        </w:rPr>
        <w:t xml:space="preserve"> 11 se muestra el comportamiento en el tiempo para 3 parcelas que no fueron beneficiadas con el programa Pacta. En la </w:t>
      </w:r>
      <w:r w:rsidR="007A0147">
        <w:rPr>
          <w:lang w:val="es-CO"/>
        </w:rPr>
        <w:t>Fig.</w:t>
      </w:r>
      <w:r>
        <w:rPr>
          <w:lang w:val="es-CO"/>
        </w:rPr>
        <w:t xml:space="preserve"> 11 A se </w:t>
      </w:r>
      <w:r w:rsidR="00F93182">
        <w:rPr>
          <w:lang w:val="es-CO"/>
        </w:rPr>
        <w:t xml:space="preserve">observaron unos valores de </w:t>
      </w:r>
      <w:r w:rsidR="00066048">
        <w:rPr>
          <w:lang w:val="es-CO"/>
        </w:rPr>
        <w:t>índices</w:t>
      </w:r>
      <w:r w:rsidR="00F93182">
        <w:rPr>
          <w:lang w:val="es-CO"/>
        </w:rPr>
        <w:t xml:space="preserve"> de </w:t>
      </w:r>
      <w:r w:rsidR="00066048">
        <w:rPr>
          <w:lang w:val="es-CO"/>
        </w:rPr>
        <w:t>vegetación</w:t>
      </w:r>
      <w:r w:rsidR="00F93182">
        <w:rPr>
          <w:lang w:val="es-CO"/>
        </w:rPr>
        <w:t xml:space="preserve"> estables y con dos picos en el año 2012 y uno a finales del 2013. Luego de esto comienza su descenso hasta principios del segundo semestre del 2014 dando inicio a un cultivo de un año </w:t>
      </w:r>
      <w:r w:rsidR="00066048">
        <w:rPr>
          <w:lang w:val="es-CO"/>
        </w:rPr>
        <w:t>terminado a inicios de</w:t>
      </w:r>
      <w:r w:rsidR="00F93182">
        <w:rPr>
          <w:lang w:val="es-CO"/>
        </w:rPr>
        <w:t>l segundo semestre del 2015</w:t>
      </w:r>
      <w:r w:rsidR="00066048">
        <w:rPr>
          <w:lang w:val="es-CO"/>
        </w:rPr>
        <w:t>. Un nuevo cultivo comienza en el semestre 2 del 2015 hasta inicios del año 2016, de aquí en adelante se observa un incremento y estabilidad de los valores de los índices hasta finales del 2018, en 2019 se observó un nuevo cultivo temporal con un ciclo finalizado y el inicio de un nuevo ciclo</w:t>
      </w:r>
      <w:ins w:id="225" w:author="Montenegro, Frank David (Alliance Bioversity-CIAT)" w:date="2020-12-22T15:04:00Z">
        <w:r w:rsidR="00837DD3">
          <w:rPr>
            <w:lang w:val="es-CO"/>
          </w:rPr>
          <w:t xml:space="preserve"> que no se pudo confirmar con la encuesta</w:t>
        </w:r>
      </w:ins>
      <w:r w:rsidR="00066048">
        <w:rPr>
          <w:lang w:val="es-CO"/>
        </w:rPr>
        <w:t>.</w:t>
      </w:r>
      <w:r w:rsidR="00F93182">
        <w:rPr>
          <w:lang w:val="es-CO"/>
        </w:rPr>
        <w:t xml:space="preserve"> </w:t>
      </w:r>
    </w:p>
    <w:p w14:paraId="4C21E3AF" w14:textId="6983E6C5" w:rsidR="007A0147" w:rsidRDefault="000C6B1B" w:rsidP="005669A6">
      <w:pPr>
        <w:keepNext/>
        <w:jc w:val="center"/>
        <w:pPrChange w:id="226" w:author="Montenegro, Frank David (Alliance Bioversity-CIAT)" w:date="2020-12-23T14:53:00Z">
          <w:pPr>
            <w:keepNext/>
            <w:jc w:val="both"/>
          </w:pPr>
        </w:pPrChange>
      </w:pPr>
      <w:ins w:id="227" w:author="Montenegro, Frank David (Alliance Bioversity-CIAT)" w:date="2020-12-22T14:57:00Z">
        <w:r>
          <w:rPr>
            <w:noProof/>
          </w:rPr>
          <w:drawing>
            <wp:inline distT="0" distB="0" distL="0" distR="0" wp14:anchorId="62BED1CD" wp14:editId="304C986B">
              <wp:extent cx="5474275" cy="3351826"/>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02308" cy="3368990"/>
                      </a:xfrm>
                      <a:prstGeom prst="rect">
                        <a:avLst/>
                      </a:prstGeom>
                      <a:noFill/>
                    </pic:spPr>
                  </pic:pic>
                </a:graphicData>
              </a:graphic>
            </wp:inline>
          </w:drawing>
        </w:r>
      </w:ins>
      <w:del w:id="228" w:author="Montenegro, Frank David (Alliance Bioversity-CIAT)" w:date="2020-12-22T14:57:00Z">
        <w:r w:rsidR="008212C9" w:rsidDel="000C6B1B">
          <w:rPr>
            <w:noProof/>
          </w:rPr>
          <w:drawing>
            <wp:inline distT="0" distB="0" distL="0" distR="0" wp14:anchorId="250F01C5" wp14:editId="1A80392F">
              <wp:extent cx="6707935" cy="41071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718856" cy="4113867"/>
                      </a:xfrm>
                      <a:prstGeom prst="rect">
                        <a:avLst/>
                      </a:prstGeom>
                      <a:noFill/>
                    </pic:spPr>
                  </pic:pic>
                </a:graphicData>
              </a:graphic>
            </wp:inline>
          </w:drawing>
        </w:r>
      </w:del>
    </w:p>
    <w:p w14:paraId="544CC038" w14:textId="3C4CFF76" w:rsidR="008212C9" w:rsidRDefault="007A0147" w:rsidP="007A0147">
      <w:pPr>
        <w:pStyle w:val="Caption"/>
        <w:jc w:val="center"/>
        <w:rPr>
          <w:lang w:val="es-CO"/>
        </w:rPr>
      </w:pPr>
      <w:r>
        <w:rPr>
          <w:lang w:val="es-CO"/>
        </w:rPr>
        <w:t>Fig.</w:t>
      </w:r>
      <w:r w:rsidRPr="007A0147">
        <w:rPr>
          <w:lang w:val="es-CO"/>
        </w:rPr>
        <w:t xml:space="preserve"> </w:t>
      </w:r>
      <w:r>
        <w:fldChar w:fldCharType="begin"/>
      </w:r>
      <w:r w:rsidRPr="007A0147">
        <w:rPr>
          <w:lang w:val="es-CO"/>
        </w:rPr>
        <w:instrText xml:space="preserve"> SEQ Fig \* ARABIC </w:instrText>
      </w:r>
      <w:r>
        <w:fldChar w:fldCharType="separate"/>
      </w:r>
      <w:r w:rsidR="00DD3EF3">
        <w:rPr>
          <w:noProof/>
          <w:lang w:val="es-CO"/>
        </w:rPr>
        <w:t>11</w:t>
      </w:r>
      <w:r>
        <w:fldChar w:fldCharType="end"/>
      </w:r>
      <w:r w:rsidRPr="007A0147">
        <w:rPr>
          <w:lang w:val="es-CO"/>
        </w:rPr>
        <w:t xml:space="preserve"> series de tiempo con índices de vegetación sin Pacta. A) cultivo permanente, B) cambio de temporalidad y C) cultivo temporal</w:t>
      </w:r>
    </w:p>
    <w:p w14:paraId="2DFAB964" w14:textId="357D6B1E" w:rsidR="00BA183E" w:rsidRDefault="00BA183E" w:rsidP="00724959">
      <w:pPr>
        <w:jc w:val="both"/>
        <w:rPr>
          <w:lang w:val="es-CO"/>
        </w:rPr>
      </w:pPr>
      <w:r>
        <w:rPr>
          <w:lang w:val="es-CO"/>
        </w:rPr>
        <w:lastRenderedPageBreak/>
        <w:t xml:space="preserve">En la </w:t>
      </w:r>
      <w:r w:rsidR="007A0147">
        <w:rPr>
          <w:lang w:val="es-CO"/>
        </w:rPr>
        <w:t>Fig.</w:t>
      </w:r>
      <w:r>
        <w:rPr>
          <w:lang w:val="es-CO"/>
        </w:rPr>
        <w:t xml:space="preserve"> 11 B</w:t>
      </w:r>
      <w:r w:rsidR="007A0147">
        <w:rPr>
          <w:lang w:val="es-CO"/>
        </w:rPr>
        <w:t xml:space="preserve"> se observó un cultivo permanente para el año 2011, un cultivo temporal para los años 2012 a 2015, lo que evidencio un cambio de cultivo para el año 2014 y que fue reflejado en la encuesta</w:t>
      </w:r>
      <w:ins w:id="229" w:author="Montenegro, Frank David (Alliance Bioversity-CIAT)" w:date="2020-12-22T15:06:00Z">
        <w:r w:rsidR="00837DD3">
          <w:rPr>
            <w:lang w:val="es-CO"/>
          </w:rPr>
          <w:t xml:space="preserve"> de seguimiento 1</w:t>
        </w:r>
      </w:ins>
      <w:r w:rsidR="007A0147">
        <w:rPr>
          <w:lang w:val="es-CO"/>
        </w:rPr>
        <w:t xml:space="preserve">. Para </w:t>
      </w:r>
      <w:ins w:id="230" w:author="Montenegro, Frank David (Alliance Bioversity-CIAT)" w:date="2020-12-22T15:06:00Z">
        <w:r w:rsidR="00837DD3">
          <w:rPr>
            <w:lang w:val="es-CO"/>
          </w:rPr>
          <w:t xml:space="preserve">finales </w:t>
        </w:r>
      </w:ins>
      <w:del w:id="231" w:author="Montenegro, Frank David (Alliance Bioversity-CIAT)" w:date="2020-12-22T15:06:00Z">
        <w:r w:rsidR="007A0147" w:rsidDel="00837DD3">
          <w:rPr>
            <w:lang w:val="es-CO"/>
          </w:rPr>
          <w:delText xml:space="preserve">los años </w:delText>
        </w:r>
      </w:del>
      <w:ins w:id="232" w:author="Montenegro, Frank David (Alliance Bioversity-CIAT)" w:date="2020-12-22T15:06:00Z">
        <w:r w:rsidR="00837DD3">
          <w:rPr>
            <w:lang w:val="es-CO"/>
          </w:rPr>
          <w:t xml:space="preserve">del </w:t>
        </w:r>
      </w:ins>
      <w:r w:rsidR="007A0147">
        <w:rPr>
          <w:lang w:val="es-CO"/>
        </w:rPr>
        <w:t>2016 hasta finales del 2017 hubo una tendencia y estabilidad en los valores de los índices, para el año 2018 se observa la presencia de un cultivo temporal y finalmente en 2019 un cultivo permanente</w:t>
      </w:r>
      <w:ins w:id="233" w:author="Montenegro, Frank David (Alliance Bioversity-CIAT)" w:date="2020-12-22T15:07:00Z">
        <w:r w:rsidR="00837DD3">
          <w:rPr>
            <w:lang w:val="es-CO"/>
          </w:rPr>
          <w:t xml:space="preserve"> confirmado por </w:t>
        </w:r>
        <w:proofErr w:type="spellStart"/>
        <w:r w:rsidR="00837DD3">
          <w:rPr>
            <w:lang w:val="es-CO"/>
          </w:rPr>
          <w:t>ala</w:t>
        </w:r>
        <w:proofErr w:type="spellEnd"/>
        <w:r w:rsidR="00837DD3">
          <w:rPr>
            <w:lang w:val="es-CO"/>
          </w:rPr>
          <w:t xml:space="preserve"> encuesta de seguimiento 2 con un cultivo de cereza</w:t>
        </w:r>
      </w:ins>
      <w:r w:rsidR="0033360D">
        <w:rPr>
          <w:lang w:val="es-CO"/>
        </w:rPr>
        <w:t xml:space="preserve">, por otro </w:t>
      </w:r>
      <w:del w:id="234" w:author="Montenegro, Frank David (Alliance Bioversity-CIAT)" w:date="2020-12-22T14:57:00Z">
        <w:r w:rsidR="0033360D" w:rsidDel="000C6B1B">
          <w:rPr>
            <w:lang w:val="es-CO"/>
          </w:rPr>
          <w:delText>lado</w:delText>
        </w:r>
      </w:del>
      <w:ins w:id="235" w:author="Montenegro, Frank David (Alliance Bioversity-CIAT)" w:date="2020-12-22T14:57:00Z">
        <w:r w:rsidR="000C6B1B">
          <w:rPr>
            <w:lang w:val="es-CO"/>
          </w:rPr>
          <w:t>lado,</w:t>
        </w:r>
      </w:ins>
      <w:r w:rsidR="0033360D">
        <w:rPr>
          <w:lang w:val="es-CO"/>
        </w:rPr>
        <w:t xml:space="preserve"> e</w:t>
      </w:r>
      <w:r>
        <w:rPr>
          <w:lang w:val="es-CO"/>
        </w:rPr>
        <w:t xml:space="preserve">n la </w:t>
      </w:r>
      <w:r w:rsidR="007A0147">
        <w:rPr>
          <w:lang w:val="es-CO"/>
        </w:rPr>
        <w:t>Fig.</w:t>
      </w:r>
      <w:r>
        <w:rPr>
          <w:lang w:val="es-CO"/>
        </w:rPr>
        <w:t xml:space="preserve"> 11 C</w:t>
      </w:r>
      <w:r w:rsidR="0033360D">
        <w:rPr>
          <w:lang w:val="es-CO"/>
        </w:rPr>
        <w:t xml:space="preserve"> se observó un cultivo temporal con dos picos en el año 2011 confirmando lo registrado en la encuesta, un cultivo permanente en 2012, un cultivo temporal en 2013 y 2014, lo que confirma lo registrado en la encuesta del 2014. Luego de esto hubo un periodo de transición hasta tener un cultivo permanente a lo largo de los años hasta 2019</w:t>
      </w:r>
      <w:ins w:id="236" w:author="Montenegro, Frank David (Alliance Bioversity-CIAT)" w:date="2020-12-22T15:05:00Z">
        <w:r w:rsidR="00837DD3">
          <w:rPr>
            <w:lang w:val="es-CO"/>
          </w:rPr>
          <w:t>,</w:t>
        </w:r>
      </w:ins>
      <w:del w:id="237" w:author="Montenegro, Frank David (Alliance Bioversity-CIAT)" w:date="2020-12-22T15:07:00Z">
        <w:r w:rsidR="0033360D" w:rsidDel="00837DD3">
          <w:rPr>
            <w:lang w:val="es-CO"/>
          </w:rPr>
          <w:delText xml:space="preserve">. </w:delText>
        </w:r>
      </w:del>
    </w:p>
    <w:p w14:paraId="1F5C807B" w14:textId="77777777" w:rsidR="005669A6" w:rsidRDefault="00BA183E" w:rsidP="00724959">
      <w:pPr>
        <w:jc w:val="both"/>
        <w:rPr>
          <w:ins w:id="238" w:author="Montenegro, Frank David (Alliance Bioversity-CIAT)" w:date="2020-12-23T14:54:00Z"/>
          <w:lang w:val="es-CO"/>
        </w:rPr>
      </w:pPr>
      <w:r>
        <w:rPr>
          <w:lang w:val="es-CO"/>
        </w:rPr>
        <w:t>Realizamos un análisis de comportamiento de los índices de vegetación a lo largo de cada semestre en los diferentes años discriminado por beneficiario del programa Pacta o no beneficiario.</w:t>
      </w:r>
    </w:p>
    <w:p w14:paraId="37304CBB" w14:textId="4994BCC8" w:rsidR="0033360D" w:rsidRDefault="00BA183E" w:rsidP="00724959">
      <w:pPr>
        <w:jc w:val="both"/>
        <w:rPr>
          <w:lang w:val="es-CO"/>
        </w:rPr>
      </w:pPr>
      <w:r>
        <w:rPr>
          <w:lang w:val="es-CO"/>
        </w:rPr>
        <w:t xml:space="preserve"> </w:t>
      </w:r>
      <w:ins w:id="239" w:author="Montenegro, Frank David (Alliance Bioversity-CIAT)" w:date="2020-12-23T15:41:00Z">
        <w:r w:rsidR="00D07E44">
          <w:rPr>
            <w:noProof/>
          </w:rPr>
          <w:drawing>
            <wp:inline distT="0" distB="0" distL="0" distR="0" wp14:anchorId="4B9384C3" wp14:editId="517A7781">
              <wp:extent cx="6682105" cy="4091365"/>
              <wp:effectExtent l="0" t="0" r="444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698036" cy="4101119"/>
                      </a:xfrm>
                      <a:prstGeom prst="rect">
                        <a:avLst/>
                      </a:prstGeom>
                      <a:noFill/>
                    </pic:spPr>
                  </pic:pic>
                </a:graphicData>
              </a:graphic>
            </wp:inline>
          </w:drawing>
        </w:r>
      </w:ins>
      <w:del w:id="240" w:author="Montenegro, Frank David (Alliance Bioversity-CIAT)" w:date="2020-12-23T15:41:00Z">
        <w:r w:rsidDel="00D07E44">
          <w:rPr>
            <w:lang w:val="es-CO"/>
          </w:rPr>
          <w:delText xml:space="preserve"> </w:delText>
        </w:r>
      </w:del>
    </w:p>
    <w:p w14:paraId="534D50A1" w14:textId="77777777" w:rsidR="005E4831" w:rsidRDefault="005E4831" w:rsidP="00724959">
      <w:pPr>
        <w:jc w:val="both"/>
        <w:rPr>
          <w:lang w:val="es-CO"/>
        </w:rPr>
      </w:pPr>
    </w:p>
    <w:p w14:paraId="13983155" w14:textId="6B290ED8" w:rsidR="00FD45C0" w:rsidRDefault="0033360D" w:rsidP="00FD45C0">
      <w:pPr>
        <w:pStyle w:val="Heading2"/>
        <w:numPr>
          <w:ilvl w:val="1"/>
          <w:numId w:val="6"/>
        </w:numPr>
        <w:rPr>
          <w:lang w:val="es-CO"/>
        </w:rPr>
      </w:pPr>
      <w:del w:id="241" w:author="Montenegro, Frank David (Alliance Bioversity-CIAT)" w:date="2020-12-21T10:58:00Z">
        <w:r w:rsidRPr="00FD45C0" w:rsidDel="00E31897">
          <w:rPr>
            <w:lang w:val="es-CO"/>
          </w:rPr>
          <w:delText>Precisión</w:delText>
        </w:r>
        <w:r w:rsidR="00FD45C0" w:rsidRPr="00FD45C0" w:rsidDel="00E31897">
          <w:rPr>
            <w:lang w:val="es-CO"/>
          </w:rPr>
          <w:delText xml:space="preserve"> de los m</w:delText>
        </w:r>
      </w:del>
      <w:ins w:id="242" w:author="Montenegro, Frank David (Alliance Bioversity-CIAT)" w:date="2020-12-21T10:58:00Z">
        <w:r w:rsidR="00E31897">
          <w:rPr>
            <w:lang w:val="es-CO"/>
          </w:rPr>
          <w:t>M</w:t>
        </w:r>
      </w:ins>
      <w:r w:rsidR="00FD45C0" w:rsidRPr="00FD45C0">
        <w:rPr>
          <w:lang w:val="es-CO"/>
        </w:rPr>
        <w:t>odelos</w:t>
      </w:r>
      <w:ins w:id="243" w:author="Montenegro, Frank David (Alliance Bioversity-CIAT)" w:date="2020-12-21T10:58:00Z">
        <w:r w:rsidR="00E31897">
          <w:rPr>
            <w:lang w:val="es-CO"/>
          </w:rPr>
          <w:t xml:space="preserve"> de tendencia y </w:t>
        </w:r>
      </w:ins>
      <w:ins w:id="244" w:author="Montenegro, Frank David (Alliance Bioversity-CIAT)" w:date="2020-12-21T10:59:00Z">
        <w:r w:rsidR="00E31897">
          <w:rPr>
            <w:lang w:val="es-CO"/>
          </w:rPr>
          <w:t>CCDC</w:t>
        </w:r>
      </w:ins>
    </w:p>
    <w:p w14:paraId="161E307B" w14:textId="41D3C7EF" w:rsidR="00FD45C0" w:rsidRPr="00FD45C0" w:rsidRDefault="0033360D">
      <w:pPr>
        <w:jc w:val="both"/>
        <w:rPr>
          <w:lang w:val="es-CO"/>
        </w:rPr>
        <w:pPrChange w:id="245" w:author="Montenegro, Frank David (Alliance Bioversity-CIAT)" w:date="2020-12-18T17:14:00Z">
          <w:pPr/>
        </w:pPrChange>
      </w:pPr>
      <w:r>
        <w:rPr>
          <w:lang w:val="es-CO"/>
        </w:rPr>
        <w:t>Los resultados de los modelos Mann Kendall y CCDC presentaron una precisión total de 45% y 71% respectivamente</w:t>
      </w:r>
      <w:ins w:id="246" w:author="Montenegro, Frank David (Alliance Bioversity-CIAT)" w:date="2020-12-21T10:59:00Z">
        <w:r w:rsidR="00E31897">
          <w:rPr>
            <w:lang w:val="es-CO"/>
          </w:rPr>
          <w:t xml:space="preserve"> para el año 2014</w:t>
        </w:r>
      </w:ins>
      <w:r>
        <w:rPr>
          <w:lang w:val="es-CO"/>
        </w:rPr>
        <w:t xml:space="preserve">. </w:t>
      </w:r>
      <w:r w:rsidR="00DD3EF3">
        <w:rPr>
          <w:lang w:val="es-CO"/>
        </w:rPr>
        <w:t>E</w:t>
      </w:r>
      <w:r>
        <w:rPr>
          <w:lang w:val="es-CO"/>
        </w:rPr>
        <w:t>l modelo Mann Kendall tuvo</w:t>
      </w:r>
      <w:r w:rsidR="00DD3EF3">
        <w:rPr>
          <w:lang w:val="es-CO"/>
        </w:rPr>
        <w:t xml:space="preserve"> # verdaderos positivos y # falsos positivo (Fig. 12 A) caso opuesto del modelo CCDC que presento # verdadero positivos y # falsos positivos (Fig. 12 B). </w:t>
      </w:r>
      <w:r>
        <w:rPr>
          <w:lang w:val="es-CO"/>
        </w:rPr>
        <w:t xml:space="preserve"> </w:t>
      </w:r>
    </w:p>
    <w:p w14:paraId="6D4F7D40" w14:textId="20CEE342" w:rsidR="00DD3EF3" w:rsidRDefault="000E2B4E" w:rsidP="00DD3EF3">
      <w:pPr>
        <w:keepNext/>
        <w:jc w:val="center"/>
      </w:pPr>
      <w:ins w:id="247" w:author="Montenegro, Frank David (Alliance Bioversity-CIAT)" w:date="2020-12-22T19:25:00Z">
        <w:r>
          <w:rPr>
            <w:noProof/>
          </w:rPr>
          <w:lastRenderedPageBreak/>
          <w:drawing>
            <wp:inline distT="0" distB="0" distL="0" distR="0" wp14:anchorId="0668AEB5" wp14:editId="3C62008F">
              <wp:extent cx="6757273" cy="365760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757273" cy="3657600"/>
                      </a:xfrm>
                      <a:prstGeom prst="rect">
                        <a:avLst/>
                      </a:prstGeom>
                      <a:noFill/>
                    </pic:spPr>
                  </pic:pic>
                </a:graphicData>
              </a:graphic>
            </wp:inline>
          </w:drawing>
        </w:r>
      </w:ins>
      <w:del w:id="248" w:author="Montenegro, Frank David (Alliance Bioversity-CIAT)" w:date="2020-12-22T18:44:00Z">
        <w:r w:rsidR="00876DCA" w:rsidDel="00E14B31">
          <w:rPr>
            <w:rFonts w:cs="Times New Roman"/>
            <w:noProof/>
          </w:rPr>
          <w:drawing>
            <wp:inline distT="0" distB="0" distL="0" distR="0" wp14:anchorId="728E1F21" wp14:editId="41E5A819">
              <wp:extent cx="3018322" cy="31292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26975" cy="3138252"/>
                      </a:xfrm>
                      <a:prstGeom prst="rect">
                        <a:avLst/>
                      </a:prstGeom>
                      <a:noFill/>
                    </pic:spPr>
                  </pic:pic>
                </a:graphicData>
              </a:graphic>
            </wp:inline>
          </w:drawing>
        </w:r>
      </w:del>
    </w:p>
    <w:p w14:paraId="2ACE677C" w14:textId="54C0C0B3" w:rsidR="008810E9" w:rsidRDefault="00DD3EF3" w:rsidP="00DD3EF3">
      <w:pPr>
        <w:pStyle w:val="Caption"/>
        <w:jc w:val="center"/>
        <w:rPr>
          <w:ins w:id="249" w:author="Montenegro, Frank David (Alliance Bioversity-CIAT)" w:date="2020-12-21T11:00:00Z"/>
          <w:lang w:val="es-CO"/>
        </w:rPr>
      </w:pPr>
      <w:proofErr w:type="spellStart"/>
      <w:r w:rsidRPr="00E31897">
        <w:rPr>
          <w:lang w:val="es-CO"/>
          <w:rPrChange w:id="250" w:author="Montenegro, Frank David (Alliance Bioversity-CIAT)" w:date="2020-12-21T10:59:00Z">
            <w:rPr/>
          </w:rPrChange>
        </w:rPr>
        <w:t>Fig</w:t>
      </w:r>
      <w:proofErr w:type="spellEnd"/>
      <w:r w:rsidRPr="00E31897">
        <w:rPr>
          <w:lang w:val="es-CO"/>
          <w:rPrChange w:id="251" w:author="Montenegro, Frank David (Alliance Bioversity-CIAT)" w:date="2020-12-21T10:59:00Z">
            <w:rPr/>
          </w:rPrChange>
        </w:rPr>
        <w:t xml:space="preserve"> </w:t>
      </w:r>
      <w:r>
        <w:fldChar w:fldCharType="begin"/>
      </w:r>
      <w:r w:rsidRPr="00E31897">
        <w:rPr>
          <w:lang w:val="es-CO"/>
          <w:rPrChange w:id="252" w:author="Montenegro, Frank David (Alliance Bioversity-CIAT)" w:date="2020-12-21T10:59:00Z">
            <w:rPr/>
          </w:rPrChange>
        </w:rPr>
        <w:instrText xml:space="preserve"> SEQ Fig \* ARABIC </w:instrText>
      </w:r>
      <w:r>
        <w:fldChar w:fldCharType="separate"/>
      </w:r>
      <w:r w:rsidRPr="00E31897">
        <w:rPr>
          <w:noProof/>
          <w:lang w:val="es-CO"/>
          <w:rPrChange w:id="253" w:author="Montenegro, Frank David (Alliance Bioversity-CIAT)" w:date="2020-12-21T10:59:00Z">
            <w:rPr>
              <w:noProof/>
            </w:rPr>
          </w:rPrChange>
        </w:rPr>
        <w:t>12</w:t>
      </w:r>
      <w:r>
        <w:fldChar w:fldCharType="end"/>
      </w:r>
      <w:r w:rsidRPr="00E31897">
        <w:rPr>
          <w:lang w:val="es-CO"/>
          <w:rPrChange w:id="254" w:author="Montenegro, Frank David (Alliance Bioversity-CIAT)" w:date="2020-12-21T10:59:00Z">
            <w:rPr/>
          </w:rPrChange>
        </w:rPr>
        <w:t xml:space="preserve"> </w:t>
      </w:r>
      <w:del w:id="255" w:author="Montenegro, Frank David (Alliance Bioversity-CIAT)" w:date="2020-12-22T18:45:00Z">
        <w:r w:rsidRPr="00E31897" w:rsidDel="00E14B31">
          <w:rPr>
            <w:lang w:val="es-CO"/>
            <w:rPrChange w:id="256" w:author="Montenegro, Frank David (Alliance Bioversity-CIAT)" w:date="2020-12-21T10:59:00Z">
              <w:rPr/>
            </w:rPrChange>
          </w:rPr>
          <w:delText>Matrix</w:delText>
        </w:r>
      </w:del>
      <w:ins w:id="257" w:author="Montenegro, Frank David (Alliance Bioversity-CIAT)" w:date="2020-12-22T18:45:00Z">
        <w:r w:rsidR="00E14B31" w:rsidRPr="00E31897">
          <w:rPr>
            <w:lang w:val="es-CO"/>
          </w:rPr>
          <w:t>Matriz</w:t>
        </w:r>
      </w:ins>
      <w:r w:rsidRPr="00E31897">
        <w:rPr>
          <w:lang w:val="es-CO"/>
          <w:rPrChange w:id="258" w:author="Montenegro, Frank David (Alliance Bioversity-CIAT)" w:date="2020-12-21T10:59:00Z">
            <w:rPr/>
          </w:rPrChange>
        </w:rPr>
        <w:t xml:space="preserve"> de </w:t>
      </w:r>
      <w:del w:id="259" w:author="Montenegro, Frank David (Alliance Bioversity-CIAT)" w:date="2020-12-22T18:45:00Z">
        <w:r w:rsidRPr="00E31897" w:rsidDel="00E14B31">
          <w:rPr>
            <w:lang w:val="es-CO"/>
            <w:rPrChange w:id="260" w:author="Montenegro, Frank David (Alliance Bioversity-CIAT)" w:date="2020-12-21T10:59:00Z">
              <w:rPr/>
            </w:rPrChange>
          </w:rPr>
          <w:delText>confusion</w:delText>
        </w:r>
      </w:del>
      <w:ins w:id="261" w:author="Montenegro, Frank David (Alliance Bioversity-CIAT)" w:date="2020-12-22T18:45:00Z">
        <w:r w:rsidR="00E14B31" w:rsidRPr="00E31897">
          <w:rPr>
            <w:lang w:val="es-CO"/>
          </w:rPr>
          <w:t>confusión</w:t>
        </w:r>
      </w:ins>
      <w:r w:rsidRPr="00E31897">
        <w:rPr>
          <w:lang w:val="es-CO"/>
          <w:rPrChange w:id="262" w:author="Montenegro, Frank David (Alliance Bioversity-CIAT)" w:date="2020-12-21T10:59:00Z">
            <w:rPr/>
          </w:rPrChange>
        </w:rPr>
        <w:t xml:space="preserve"> A</w:t>
      </w:r>
      <w:ins w:id="263" w:author="Montenegro, Frank David (Alliance Bioversity-CIAT)" w:date="2020-12-22T18:44:00Z">
        <w:r w:rsidR="00E14B31">
          <w:rPr>
            <w:lang w:val="es-CO"/>
          </w:rPr>
          <w:t xml:space="preserve"> - C</w:t>
        </w:r>
      </w:ins>
      <w:r w:rsidRPr="00E31897">
        <w:rPr>
          <w:lang w:val="es-CO"/>
          <w:rPrChange w:id="264" w:author="Montenegro, Frank David (Alliance Bioversity-CIAT)" w:date="2020-12-21T10:59:00Z">
            <w:rPr/>
          </w:rPrChange>
        </w:rPr>
        <w:t xml:space="preserve">) Mann Kendall, </w:t>
      </w:r>
      <w:ins w:id="265" w:author="Montenegro, Frank David (Alliance Bioversity-CIAT)" w:date="2020-12-22T18:45:00Z">
        <w:r w:rsidR="00E14B31">
          <w:rPr>
            <w:lang w:val="es-CO"/>
          </w:rPr>
          <w:t>D - F</w:t>
        </w:r>
      </w:ins>
      <w:del w:id="266" w:author="Montenegro, Frank David (Alliance Bioversity-CIAT)" w:date="2020-12-22T18:45:00Z">
        <w:r w:rsidRPr="00E31897" w:rsidDel="00E14B31">
          <w:rPr>
            <w:lang w:val="es-CO"/>
            <w:rPrChange w:id="267" w:author="Montenegro, Frank David (Alliance Bioversity-CIAT)" w:date="2020-12-21T10:59:00Z">
              <w:rPr/>
            </w:rPrChange>
          </w:rPr>
          <w:delText>B</w:delText>
        </w:r>
      </w:del>
      <w:r w:rsidRPr="00E31897">
        <w:rPr>
          <w:lang w:val="es-CO"/>
          <w:rPrChange w:id="268" w:author="Montenegro, Frank David (Alliance Bioversity-CIAT)" w:date="2020-12-21T10:59:00Z">
            <w:rPr/>
          </w:rPrChange>
        </w:rPr>
        <w:t>) CCDC</w:t>
      </w:r>
    </w:p>
    <w:p w14:paraId="340F114A" w14:textId="45DDB195" w:rsidR="00E31897" w:rsidRPr="00E31897" w:rsidRDefault="00E31897">
      <w:pPr>
        <w:rPr>
          <w:lang w:val="es-CO"/>
          <w:rPrChange w:id="269" w:author="Montenegro, Frank David (Alliance Bioversity-CIAT)" w:date="2020-12-21T11:00:00Z">
            <w:rPr>
              <w:rFonts w:cs="Times New Roman"/>
              <w:lang w:val="es-CO"/>
            </w:rPr>
          </w:rPrChange>
        </w:rPr>
        <w:pPrChange w:id="270" w:author="Montenegro, Frank David (Alliance Bioversity-CIAT)" w:date="2020-12-21T11:00:00Z">
          <w:pPr>
            <w:pStyle w:val="Caption"/>
            <w:jc w:val="center"/>
          </w:pPr>
        </w:pPrChange>
      </w:pPr>
      <w:ins w:id="271" w:author="Montenegro, Frank David (Alliance Bioversity-CIAT)" w:date="2020-12-21T11:00:00Z">
        <w:r>
          <w:rPr>
            <w:lang w:val="es-CO"/>
          </w:rPr>
          <w:t xml:space="preserve">Por otro lado </w:t>
        </w:r>
      </w:ins>
      <w:bookmarkStart w:id="272" w:name="_GoBack"/>
      <w:bookmarkEnd w:id="272"/>
    </w:p>
    <w:p w14:paraId="00160E69" w14:textId="32AF287B" w:rsidR="0021366B" w:rsidRDefault="00906CCC" w:rsidP="00DD3EF3">
      <w:pPr>
        <w:pStyle w:val="Heading1"/>
        <w:numPr>
          <w:ilvl w:val="0"/>
          <w:numId w:val="6"/>
        </w:numPr>
        <w:rPr>
          <w:lang w:val="es-CO"/>
        </w:rPr>
      </w:pPr>
      <w:r>
        <w:rPr>
          <w:lang w:val="es-CO"/>
        </w:rPr>
        <w:t>Discusiones</w:t>
      </w:r>
    </w:p>
    <w:p w14:paraId="6E07490C" w14:textId="3E752D44" w:rsidR="00906CCC" w:rsidRDefault="00906CCC" w:rsidP="00DD3EF3">
      <w:pPr>
        <w:rPr>
          <w:lang w:val="es-CO"/>
        </w:rPr>
      </w:pPr>
    </w:p>
    <w:p w14:paraId="7455C98A" w14:textId="3E61734E" w:rsidR="00CE6B06" w:rsidRDefault="00CE6B06" w:rsidP="00DD3EF3">
      <w:pPr>
        <w:jc w:val="both"/>
        <w:rPr>
          <w:ins w:id="273" w:author="Montenegro, Frank David (Alliance Bioversity-CIAT)" w:date="2020-12-18T17:17:00Z"/>
          <w:lang w:val="es-CO"/>
        </w:rPr>
      </w:pPr>
      <w:ins w:id="274" w:author="Montenegro, Frank David (Alliance Bioversity-CIAT)" w:date="2020-12-18T17:18:00Z">
        <w:r>
          <w:rPr>
            <w:lang w:val="es-CO"/>
          </w:rPr>
          <w:t>En nuestro estudio se evidencio que las</w:t>
        </w:r>
      </w:ins>
      <w:ins w:id="275" w:author="Montenegro, Frank David (Alliance Bioversity-CIAT)" w:date="2020-12-18T17:17:00Z">
        <w:r>
          <w:rPr>
            <w:lang w:val="es-CO"/>
          </w:rPr>
          <w:t xml:space="preserve"> imágenes de satélite Landsat 7 y 8 son un buen insumo para poder generar series de tiempo gracias a su resolución espacial y temporal</w:t>
        </w:r>
      </w:ins>
      <w:ins w:id="276" w:author="Montenegro, Frank David (Alliance Bioversity-CIAT)" w:date="2020-12-18T17:18:00Z">
        <w:r>
          <w:rPr>
            <w:lang w:val="es-CO"/>
          </w:rPr>
          <w:t xml:space="preserve"> confirmado también por </w:t>
        </w:r>
      </w:ins>
      <w:ins w:id="277" w:author="Montenegro, Frank David (Alliance Bioversity-CIAT)" w:date="2020-12-18T17:19:00Z">
        <w:r>
          <w:rPr>
            <w:lang w:val="es-CO"/>
          </w:rPr>
          <w:fldChar w:fldCharType="begin" w:fldLock="1"/>
        </w:r>
      </w:ins>
      <w:r>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id":"ITEM-2","itemData":{"DOI":"10.3997/2214-4609.2020geo106","abstract":"The aim of this study was to investigate long-term changes in the summer thermal regime of surface for the city of Kyiv (Ukraine) using Landsat time series. The overall data subset included 572 Landsat 4-8 Collection 1 Level 2 scenes for the area of Kyiv and its surroundings for June-August 1984-2019. Trend analysis was based on the Mann-Kendall test for trend using Theil-Sen slope estimator to quantify the direction and magnitude of change over time accompanied by statistical metrics to assess the strength and significance of the association between the variables of land surface temperature (LST) and time. Between 1984 and 2019, for the entire study area LSTs demonstrate a mean annual increase of 0.17 ± 0.06 °C with prevailing positive trends of various magnitudes. The developed workflow allows for a spatially flexible retrieval of LSTs and the calculation of long-term means to characterize the surface thermal regime at high spatial detail.","author":[{"dropping-particle":"","family":"Svidzinska","given":"D.","non-dropping-particle":"","parse-names":false,"suffix":""},{"dropping-particle":"","family":"Korohoda","given":"N.","non-dropping-particle":"","parse-names":false,"suffix":""}],"container-title":"Geoinformatics 2020 - XIXth International Conference \"Geoinformatics: Theoretical and Applied Aspects\"","id":"ITEM-2","issued":{"date-parts":[["2020"]]},"page":"1-5","title":"Study of spatiotemporal variations of summer land surface temperature in Kyiv, Ukraine using Landsat time series","type":"article-journal","volume":"2020"},"uris":["http://www.mendeley.com/documents/?uuid=1d8e8c3b-db94-40c6-bb1b-f3f4d2feb8a5"]}],"mendeley":{"formattedCitation":"(Svidzinska and Korohoda, 2020; Zhu and Woodcock, 2014)","manualFormatting":"Svidzinska and Korohoda, (2020 y  Zhu and Woodcock, (2014)","plainTextFormattedCitation":"(Svidzinska and Korohoda, 2020; Zhu and Woodcock, 2014)","previouslyFormattedCitation":"(Svidzinska and Korohoda, 2020; Zhu and Woodcock, 2014)"},"properties":{"noteIndex":0},"schema":"https://github.com/citation-style-language/schema/raw/master/csl-citation.json"}</w:instrText>
      </w:r>
      <w:r>
        <w:rPr>
          <w:lang w:val="es-CO"/>
        </w:rPr>
        <w:fldChar w:fldCharType="separate"/>
      </w:r>
      <w:del w:id="278" w:author="Montenegro, Frank David (Alliance Bioversity-CIAT)" w:date="2020-12-18T17:19:00Z">
        <w:r w:rsidRPr="00CE6B06" w:rsidDel="00CE6B06">
          <w:rPr>
            <w:noProof/>
            <w:lang w:val="es-CO"/>
          </w:rPr>
          <w:delText>(</w:delText>
        </w:r>
      </w:del>
      <w:r w:rsidRPr="00CE6B06">
        <w:rPr>
          <w:noProof/>
          <w:lang w:val="es-CO"/>
        </w:rPr>
        <w:t xml:space="preserve">Svidzinska and Korohoda, </w:t>
      </w:r>
      <w:ins w:id="279" w:author="Montenegro, Frank David (Alliance Bioversity-CIAT)" w:date="2020-12-18T17:19:00Z">
        <w:r>
          <w:rPr>
            <w:noProof/>
            <w:lang w:val="es-CO"/>
          </w:rPr>
          <w:t>(</w:t>
        </w:r>
      </w:ins>
      <w:r w:rsidRPr="00CE6B06">
        <w:rPr>
          <w:noProof/>
          <w:lang w:val="es-CO"/>
        </w:rPr>
        <w:t>2020</w:t>
      </w:r>
      <w:ins w:id="280" w:author="Montenegro, Frank David (Alliance Bioversity-CIAT)" w:date="2020-12-18T17:19:00Z">
        <w:r>
          <w:rPr>
            <w:noProof/>
            <w:lang w:val="es-CO"/>
          </w:rPr>
          <w:t xml:space="preserve"> y </w:t>
        </w:r>
      </w:ins>
      <w:del w:id="281" w:author="Montenegro, Frank David (Alliance Bioversity-CIAT)" w:date="2020-12-18T17:19:00Z">
        <w:r w:rsidRPr="00CE6B06" w:rsidDel="00CE6B06">
          <w:rPr>
            <w:noProof/>
            <w:lang w:val="es-CO"/>
          </w:rPr>
          <w:delText>;</w:delText>
        </w:r>
      </w:del>
      <w:r w:rsidRPr="00CE6B06">
        <w:rPr>
          <w:noProof/>
          <w:lang w:val="es-CO"/>
        </w:rPr>
        <w:t xml:space="preserve"> Zhu and Woodcock, </w:t>
      </w:r>
      <w:ins w:id="282" w:author="Montenegro, Frank David (Alliance Bioversity-CIAT)" w:date="2020-12-18T17:19:00Z">
        <w:r>
          <w:rPr>
            <w:noProof/>
            <w:lang w:val="es-CO"/>
          </w:rPr>
          <w:t>(</w:t>
        </w:r>
      </w:ins>
      <w:r w:rsidRPr="00CE6B06">
        <w:rPr>
          <w:noProof/>
          <w:lang w:val="es-CO"/>
        </w:rPr>
        <w:t>2014)</w:t>
      </w:r>
      <w:ins w:id="283" w:author="Montenegro, Frank David (Alliance Bioversity-CIAT)" w:date="2020-12-18T17:19:00Z">
        <w:r>
          <w:rPr>
            <w:lang w:val="es-CO"/>
          </w:rPr>
          <w:fldChar w:fldCharType="end"/>
        </w:r>
      </w:ins>
      <w:ins w:id="284" w:author="Montenegro, Frank David (Alliance Bioversity-CIAT)" w:date="2020-12-18T17:20:00Z">
        <w:r>
          <w:rPr>
            <w:lang w:val="es-CO"/>
          </w:rPr>
          <w:t xml:space="preserve"> donde utilizaron esta imágenes como principal insumo en sus estudios de </w:t>
        </w:r>
      </w:ins>
      <w:ins w:id="285" w:author="Montenegro, Frank David (Alliance Bioversity-CIAT)" w:date="2020-12-18T17:21:00Z">
        <w:r>
          <w:rPr>
            <w:lang w:val="es-CO"/>
          </w:rPr>
          <w:t>detección</w:t>
        </w:r>
      </w:ins>
      <w:ins w:id="286" w:author="Montenegro, Frank David (Alliance Bioversity-CIAT)" w:date="2020-12-18T17:20:00Z">
        <w:r>
          <w:rPr>
            <w:lang w:val="es-CO"/>
          </w:rPr>
          <w:t xml:space="preserve"> de tendencias en temperatura y </w:t>
        </w:r>
      </w:ins>
      <w:ins w:id="287" w:author="Montenegro, Frank David (Alliance Bioversity-CIAT)" w:date="2020-12-18T17:21:00Z">
        <w:r>
          <w:rPr>
            <w:lang w:val="es-CO"/>
          </w:rPr>
          <w:t>detección de cambio continuo en el uso de la tierra respectivamente</w:t>
        </w:r>
      </w:ins>
      <w:ins w:id="288" w:author="Montenegro, Frank David (Alliance Bioversity-CIAT)" w:date="2020-12-18T17:22:00Z">
        <w:r>
          <w:rPr>
            <w:lang w:val="es-CO"/>
          </w:rPr>
          <w:t>.</w:t>
        </w:r>
      </w:ins>
      <w:ins w:id="289" w:author="Montenegro, Frank David (Alliance Bioversity-CIAT)" w:date="2020-12-18T17:23:00Z">
        <w:r>
          <w:rPr>
            <w:lang w:val="es-CO"/>
          </w:rPr>
          <w:t xml:space="preserve"> Por otro </w:t>
        </w:r>
      </w:ins>
      <w:ins w:id="290" w:author="Montenegro, Frank David (Alliance Bioversity-CIAT)" w:date="2020-12-18T17:24:00Z">
        <w:r>
          <w:rPr>
            <w:lang w:val="es-CO"/>
          </w:rPr>
          <w:t>lado,</w:t>
        </w:r>
      </w:ins>
      <w:ins w:id="291" w:author="Montenegro, Frank David (Alliance Bioversity-CIAT)" w:date="2020-12-18T17:23:00Z">
        <w:r>
          <w:rPr>
            <w:lang w:val="es-CO"/>
          </w:rPr>
          <w:t xml:space="preserve"> el uso de </w:t>
        </w:r>
      </w:ins>
      <w:ins w:id="292" w:author="Montenegro, Frank David (Alliance Bioversity-CIAT)" w:date="2020-12-18T17:24:00Z">
        <w:r>
          <w:rPr>
            <w:lang w:val="es-CO"/>
          </w:rPr>
          <w:t>índices</w:t>
        </w:r>
      </w:ins>
      <w:ins w:id="293" w:author="Montenegro, Frank David (Alliance Bioversity-CIAT)" w:date="2020-12-18T17:23:00Z">
        <w:r>
          <w:rPr>
            <w:lang w:val="es-CO"/>
          </w:rPr>
          <w:t xml:space="preserve"> de </w:t>
        </w:r>
      </w:ins>
      <w:ins w:id="294" w:author="Montenegro, Frank David (Alliance Bioversity-CIAT)" w:date="2020-12-18T17:24:00Z">
        <w:r>
          <w:rPr>
            <w:lang w:val="es-CO"/>
          </w:rPr>
          <w:t>vegetación</w:t>
        </w:r>
      </w:ins>
      <w:ins w:id="295" w:author="Montenegro, Frank David (Alliance Bioversity-CIAT)" w:date="2020-12-18T17:23:00Z">
        <w:r>
          <w:rPr>
            <w:lang w:val="es-CO"/>
          </w:rPr>
          <w:t xml:space="preserve"> como apoyo para el estudio de la </w:t>
        </w:r>
      </w:ins>
      <w:ins w:id="296" w:author="Montenegro, Frank David (Alliance Bioversity-CIAT)" w:date="2020-12-18T17:25:00Z">
        <w:r>
          <w:rPr>
            <w:lang w:val="es-CO"/>
          </w:rPr>
          <w:t>vegetación</w:t>
        </w:r>
      </w:ins>
      <w:ins w:id="297" w:author="Montenegro, Frank David (Alliance Bioversity-CIAT)" w:date="2020-12-18T17:23:00Z">
        <w:r>
          <w:rPr>
            <w:lang w:val="es-CO"/>
          </w:rPr>
          <w:t xml:space="preserve"> es fundament</w:t>
        </w:r>
      </w:ins>
      <w:ins w:id="298" w:author="Montenegro, Frank David (Alliance Bioversity-CIAT)" w:date="2020-12-18T17:24:00Z">
        <w:r>
          <w:rPr>
            <w:lang w:val="es-CO"/>
          </w:rPr>
          <w:t xml:space="preserve">al para determinar las </w:t>
        </w:r>
      </w:ins>
      <w:ins w:id="299" w:author="Montenegro, Frank David (Alliance Bioversity-CIAT)" w:date="2020-12-18T17:25:00Z">
        <w:r>
          <w:rPr>
            <w:lang w:val="es-CO"/>
          </w:rPr>
          <w:t>dinámicas</w:t>
        </w:r>
      </w:ins>
      <w:ins w:id="300" w:author="Montenegro, Frank David (Alliance Bioversity-CIAT)" w:date="2020-12-18T17:24:00Z">
        <w:r>
          <w:rPr>
            <w:lang w:val="es-CO"/>
          </w:rPr>
          <w:t xml:space="preserve"> de los cultivos con el paso del tiempo </w:t>
        </w:r>
      </w:ins>
      <w:ins w:id="301" w:author="Montenegro, Frank David (Alliance Bioversity-CIAT)" w:date="2020-12-18T17:25:00Z">
        <w:r>
          <w:rPr>
            <w:lang w:val="es-CO"/>
          </w:rPr>
          <w:fldChar w:fldCharType="begin" w:fldLock="1"/>
        </w:r>
      </w:ins>
      <w:r w:rsidR="007239FD">
        <w:rPr>
          <w:lang w:val="es-CO"/>
        </w:rPr>
        <w:instrText>ADDIN CSL_CITATION {"citationItems":[{"id":"ITEM-1","itemData":{"abstract":"La estrecha relación entre concentración de nitrógeno en la plaza del maíz y el contenido en clorofila de las hojas ofrece la posibilidad de detectar deficiencias de nitrógeno en el cultivo a través de datos de reflectancia de la cubierta vegetal. En este trabajo se evalúa la aptitud de diversos índices de vegetación calculados a partir de datos radiométricos obtenidos en campo para la detección de deficiencias de nitrógeno en el maíz. Los resultados sugieren que es posible la detección de grandes carencias en el abonado de nitrógeno, pero no se obtiene una clara diferenciación entre dosis de abonado próximas al óptimo.","author":[{"dropping-particle":"","family":"Isla","given":"R","non-dropping-particle":"","parse-names":false,"suffix":""},{"dropping-particle":"","family":"López","given":"R","non-dropping-particle":"","parse-names":false,"suffix":""}],"container-title":"Revista de Teledetección","id":"ITEM-1","issued":{"date-parts":[["2005"]]},"title":"Comparación de distintos índices de vegetación para detectar deficiencias de nitrógeno en maíz","type":"article-journal"},"uris":["http://www.mendeley.com/documents/?uuid=f7687001-89d0-46e2-94d7-30a87269694c"]},{"id":"ITEM-2","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2","issued":{"date-parts":[["2020"]]},"title":"On the performances of trend and change-point detection methods for remote sensing data","type":"article-journal"},"uris":["http://www.mendeley.com/documents/?uuid=0ae9cb88-5d8b-4c2e-93ca-c39e1041bb23"]},{"id":"ITEM-3","itemData":{"DOI":"10.21203/rs.2.24148/v1","abstract":"Background: Rapid non-destructive measurements to predict cassava root yield over the full growing season through large numbers of germplasm and multiple environments is a huge challenge in Cassava breeding programs. As opposed to waiting until the harvest season, multispectral imagery using unmanned aerial vehicles (UAV) are capable of measuring the canopy metrics and vegetation indices (VIs) traits at different time points of the growth cycle. This resourceful time series aerial image processing with appropriate analytical framework is very important for the automatic extraction of phenotypic features from the image data. Many studies have demonstrated the usefulness of advanced remote sensing technologies coupled with machine learning (ML) approaches for accurate prediction of valuable crop traits. Until now, Cassava has received little to no attention in aerial image-based phenotyping and ML model testing. Results : To accelerate image processing, automated image-analysis framework called CIAT Pheno-i was developed to extract plot level vegetation indices/canopy metrics. Multiple linear regression models were constructed at different key growth stages of cassava, using ground-truth data and vegetation indices obtained from a multispectral sensor. Henceforth, the spectral indices/features were combined to develop models and predict cassava root yield using different Machine learning techniques. Our results showed that (1) Developed CIAT pheno-i image analysis framework was found to be easier and more rapid than manual methods. (2) The correlation analysis of four phenological stages of cassava revealed that elongation (EL) and late bulking (LBK) were the most useful stages to estimate above-ground (AGB), below-ground biomass (BGB) and canopy height (CH). (3) The multi-temporal analysis revealed that cumulative image feature information of EL+EBK stages showed a higher significant correlation ( r = 0.77 for GNDVI) with BGB than individual time points. Canopy height measured on the ground correlated well with UAV (CHuav)-based measurements ( r = 0.92) at late bulking (LBK) stage. Among different image features, normalized difference red edge index (NDRE) data were found to be consistently highly correlated ( r = 0.65 to 0.84) with ABG at LBK stage. (4) Among the four ML algorithms used in this study, k-Nearest Neighbours (kNN), Random Forest (RF) and Support Vector Machine (SVM) showed the best performance for root yield prediction with the highest acc…","author":[{"dropping-particle":"","family":"Selvaraj","given":"Michael Gomez","non-dropping-particle":"","parse-names":false,"suffix":""},{"dropping-particle":"","family":"Valderrama","given":"Manuel","non-dropping-particle":"","parse-names":false,"suffix":""},{"dropping-particle":"","family":"Guzman","given":"Diego","non-dropping-particle":"","parse-names":false,"suffix":""},{"dropping-particle":"","family":"Valencia","given":"Milton Orlando","non-dropping-particle":"","parse-names":false,"suffix":""},{"dropping-particle":"","family":"Ruiz","given":"Henry","non-dropping-particle":"","parse-names":false,"suffix":""},{"dropping-particle":"","family":"Acharjee","given":"Animesh","non-dropping-particle":"","parse-names":false,"suffix":""}],"container-title":"Plant Methods","id":"ITEM-3","issued":{"date-parts":[["2020"]]},"title":"Machine learning for high-throughput field phenotyping and image processing provides insight into the association of above and below-ground traits in cassava (Manihot esculenta Crantz)","type":"article-newspaper"},"uris":["http://www.mendeley.com/documents/?uuid=14a0e530-b11e-46ae-9bf8-a7c4149a3cb7"]},{"id":"ITEM-4","itemData":{"ISSN":"0924-2716","author":[{"dropping-particle":"","family":"Naito","given":"Hiroki","non-dropping-particle":"","parse-names":false,"suffix":""},{"dropping-particle":"","family":"Ogawa","given":"Satoshi","non-dropping-particle":"","parse-names":false,"suffix":""},{"dropping-particle":"","family":"Valencia","given":"Milton Orlando","non-dropping-particle":"","parse-names":false,"suffix":""},{"dropping-particle":"","family":"Mohri","given":"Hiroki","non-dropping-particle":"","parse-names":false,"suffix":""},{"dropping-particle":"","family":"Urano","given":"Yutaka","non-dropping-particle":"","parse-names":false,"suffix":""},{"dropping-particle":"","family":"Hosoi","given":"Fumiki","non-dropping-particle":"","parse-names":false,"suffix":""},{"dropping-particle":"","family":"Shimizu","given":"Yo","non-dropping-particle":"","parse-names":false,"suffix":""},{"dropping-particle":"","family":"Chavez","given":"Alba Lucia","non-dropping-particle":"","parse-names":false,"suffix":""},{"dropping-particle":"","family":"Ishitani","given":"Manabu","non-dropping-particle":"","parse-names":false,"suffix":""},{"dropping-particle":"","family":"Selvaraj","given":"Michael Gomez","non-dropping-particle":"","parse-names":false,"suffix":""}],"container-title":"ISPRS Journal of Photogrammetry and Remote Sensing","id":"ITEM-4","issued":{"date-parts":[["2017"]]},"page":"50-62","publisher":"Elsevier","title":"Estimating rice yield related traits and quantitative trait loci analysis under different nitrogen treatments using a simple tower-based field phenotyping system with modified single-lens reflex cameras","type":"article-journal","volume":"125"},"uris":["http://www.mendeley.com/documents/?uuid=86810ac1-02df-4cd9-9074-6d06268011e4"]}],"mendeley":{"formattedCitation":"(Isla and López, 2005; Militino et al., 2020; Naito et al., 2017; Selvaraj et al., 2020)","plainTextFormattedCitation":"(Isla and López, 2005; Militino et al., 2020; Naito et al., 2017; Selvaraj et al., 2020)","previouslyFormattedCitation":"(Isla and López, 2005; Militino et al., 2020; Naito et al., 2017; Selvaraj et al., 2020)"},"properties":{"noteIndex":0},"schema":"https://github.com/citation-style-language/schema/raw/master/csl-citation.json"}</w:instrText>
      </w:r>
      <w:r>
        <w:rPr>
          <w:lang w:val="es-CO"/>
        </w:rPr>
        <w:fldChar w:fldCharType="separate"/>
      </w:r>
      <w:r w:rsidRPr="00CE6B06">
        <w:rPr>
          <w:noProof/>
          <w:lang w:val="es-CO"/>
        </w:rPr>
        <w:t>(Isla and López, 2005; Militino et al., 2020; Naito et al., 2017; Selvaraj et al., 2020)</w:t>
      </w:r>
      <w:ins w:id="302" w:author="Montenegro, Frank David (Alliance Bioversity-CIAT)" w:date="2020-12-18T17:25:00Z">
        <w:r>
          <w:rPr>
            <w:lang w:val="es-CO"/>
          </w:rPr>
          <w:fldChar w:fldCharType="end"/>
        </w:r>
      </w:ins>
      <w:ins w:id="303" w:author="Montenegro, Frank David (Alliance Bioversity-CIAT)" w:date="2020-12-18T17:28:00Z">
        <w:r w:rsidR="007239FD">
          <w:rPr>
            <w:lang w:val="es-CO"/>
          </w:rPr>
          <w:t xml:space="preserve"> </w:t>
        </w:r>
      </w:ins>
      <w:ins w:id="304" w:author="Montenegro, Frank David (Alliance Bioversity-CIAT)" w:date="2020-12-18T17:30:00Z">
        <w:r w:rsidR="007239FD">
          <w:rPr>
            <w:lang w:val="es-CO"/>
          </w:rPr>
          <w:t>Selvaraj</w:t>
        </w:r>
      </w:ins>
      <w:ins w:id="305" w:author="Montenegro, Frank David (Alliance Bioversity-CIAT)" w:date="2020-12-18T17:29:00Z">
        <w:r w:rsidR="007239FD">
          <w:rPr>
            <w:lang w:val="es-CO"/>
          </w:rPr>
          <w:t xml:space="preserve"> et al., (2020) usa diversos </w:t>
        </w:r>
      </w:ins>
      <w:ins w:id="306" w:author="Montenegro, Frank David (Alliance Bioversity-CIAT)" w:date="2020-12-18T17:31:00Z">
        <w:r w:rsidR="007239FD">
          <w:rPr>
            <w:lang w:val="es-CO"/>
          </w:rPr>
          <w:t>índices</w:t>
        </w:r>
      </w:ins>
      <w:ins w:id="307" w:author="Montenegro, Frank David (Alliance Bioversity-CIAT)" w:date="2020-12-18T17:29:00Z">
        <w:r w:rsidR="007239FD">
          <w:rPr>
            <w:lang w:val="es-CO"/>
          </w:rPr>
          <w:t xml:space="preserve"> de </w:t>
        </w:r>
      </w:ins>
      <w:ins w:id="308" w:author="Montenegro, Frank David (Alliance Bioversity-CIAT)" w:date="2020-12-18T17:31:00Z">
        <w:r w:rsidR="007239FD">
          <w:rPr>
            <w:lang w:val="es-CO"/>
          </w:rPr>
          <w:t>vegetación</w:t>
        </w:r>
      </w:ins>
      <w:ins w:id="309" w:author="Montenegro, Frank David (Alliance Bioversity-CIAT)" w:date="2020-12-18T17:29:00Z">
        <w:r w:rsidR="007239FD">
          <w:rPr>
            <w:lang w:val="es-CO"/>
          </w:rPr>
          <w:t xml:space="preserve"> a</w:t>
        </w:r>
      </w:ins>
      <w:ins w:id="310" w:author="Montenegro, Frank David (Alliance Bioversity-CIAT)" w:date="2020-12-18T17:31:00Z">
        <w:r w:rsidR="007239FD">
          <w:rPr>
            <w:lang w:val="es-CO"/>
          </w:rPr>
          <w:t xml:space="preserve"> través</w:t>
        </w:r>
      </w:ins>
      <w:ins w:id="311" w:author="Montenegro, Frank David (Alliance Bioversity-CIAT)" w:date="2020-12-18T17:29:00Z">
        <w:r w:rsidR="007239FD">
          <w:rPr>
            <w:lang w:val="es-CO"/>
          </w:rPr>
          <w:t xml:space="preserve"> del tiempo para poder generar la </w:t>
        </w:r>
      </w:ins>
      <w:ins w:id="312" w:author="Montenegro, Frank David (Alliance Bioversity-CIAT)" w:date="2020-12-18T17:30:00Z">
        <w:r w:rsidR="007239FD">
          <w:rPr>
            <w:lang w:val="es-CO"/>
          </w:rPr>
          <w:t>dinámica</w:t>
        </w:r>
      </w:ins>
      <w:ins w:id="313" w:author="Montenegro, Frank David (Alliance Bioversity-CIAT)" w:date="2020-12-18T17:29:00Z">
        <w:r w:rsidR="007239FD">
          <w:rPr>
            <w:lang w:val="es-CO"/>
          </w:rPr>
          <w:t xml:space="preserve"> </w:t>
        </w:r>
      </w:ins>
      <w:ins w:id="314" w:author="Montenegro, Frank David (Alliance Bioversity-CIAT)" w:date="2020-12-18T17:30:00Z">
        <w:r w:rsidR="007239FD">
          <w:rPr>
            <w:lang w:val="es-CO"/>
          </w:rPr>
          <w:t>de crecimiento en un cultivo de yuca</w:t>
        </w:r>
      </w:ins>
      <w:ins w:id="315" w:author="Montenegro, Frank David (Alliance Bioversity-CIAT)" w:date="2020-12-18T17:31:00Z">
        <w:r w:rsidR="007239FD">
          <w:rPr>
            <w:lang w:val="es-CO"/>
          </w:rPr>
          <w:t xml:space="preserve"> con el fin de medir el rendimiento con </w:t>
        </w:r>
      </w:ins>
      <w:ins w:id="316" w:author="Montenegro, Frank David (Alliance Bioversity-CIAT)" w:date="2020-12-18T17:33:00Z">
        <w:r w:rsidR="007239FD">
          <w:rPr>
            <w:lang w:val="es-CO"/>
          </w:rPr>
          <w:t>características</w:t>
        </w:r>
      </w:ins>
      <w:ins w:id="317" w:author="Montenegro, Frank David (Alliance Bioversity-CIAT)" w:date="2020-12-18T17:31:00Z">
        <w:r w:rsidR="007239FD">
          <w:rPr>
            <w:lang w:val="es-CO"/>
          </w:rPr>
          <w:t xml:space="preserve"> </w:t>
        </w:r>
      </w:ins>
      <w:ins w:id="318" w:author="Montenegro, Frank David (Alliance Bioversity-CIAT)" w:date="2020-12-18T17:33:00Z">
        <w:r w:rsidR="007239FD">
          <w:rPr>
            <w:lang w:val="es-CO"/>
          </w:rPr>
          <w:t>extraídas</w:t>
        </w:r>
      </w:ins>
      <w:ins w:id="319" w:author="Montenegro, Frank David (Alliance Bioversity-CIAT)" w:date="2020-12-18T17:31:00Z">
        <w:r w:rsidR="007239FD">
          <w:rPr>
            <w:lang w:val="es-CO"/>
          </w:rPr>
          <w:t xml:space="preserve"> remotamente</w:t>
        </w:r>
      </w:ins>
      <w:ins w:id="320" w:author="Montenegro, Frank David (Alliance Bioversity-CIAT)" w:date="2020-12-18T17:34:00Z">
        <w:r w:rsidR="007239FD">
          <w:rPr>
            <w:lang w:val="es-CO"/>
          </w:rPr>
          <w:t>.</w:t>
        </w:r>
      </w:ins>
    </w:p>
    <w:p w14:paraId="30566FAF" w14:textId="13D58086" w:rsidR="00DD3EF3" w:rsidRDefault="00DD3EF3" w:rsidP="00DD3EF3">
      <w:pPr>
        <w:jc w:val="both"/>
        <w:rPr>
          <w:lang w:val="es-CO"/>
        </w:rPr>
      </w:pPr>
      <w:r>
        <w:rPr>
          <w:lang w:val="es-CO"/>
        </w:rPr>
        <w:t xml:space="preserve">Como se pudo observar los modelos de tendencias y detección de cambio funcionan para determinar el cambio de temporalidad en los cultivos, sin embargo, el mejor modelo es CCDC con una precisión de 71% esto se debe a que utiliza las series armónicas, es decir analiza los cambios en la continuidad de la serie de tiempo y no punto por punto como lo expresa </w:t>
      </w:r>
      <w:r>
        <w:rPr>
          <w:lang w:val="es-CO"/>
        </w:rPr>
        <w:fldChar w:fldCharType="begin" w:fldLock="1"/>
      </w:r>
      <w:r w:rsidR="00CE6B06">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eviouslyFormattedCitation":"(Zhu and Woodcock, 2014)"},"properties":{"noteIndex":0},"schema":"https://github.com/citation-style-language/schema/raw/master/csl-citation.json"}</w:instrText>
      </w:r>
      <w:r>
        <w:rPr>
          <w:lang w:val="es-CO"/>
        </w:rPr>
        <w:fldChar w:fldCharType="separate"/>
      </w:r>
      <w:r w:rsidRPr="00DD3EF3">
        <w:rPr>
          <w:noProof/>
          <w:lang w:val="es-CO"/>
        </w:rPr>
        <w:t xml:space="preserve">Zhu and Woodcock, </w:t>
      </w:r>
      <w:r>
        <w:rPr>
          <w:noProof/>
          <w:lang w:val="es-CO"/>
        </w:rPr>
        <w:t>(</w:t>
      </w:r>
      <w:r w:rsidRPr="00DD3EF3">
        <w:rPr>
          <w:noProof/>
          <w:lang w:val="es-CO"/>
        </w:rPr>
        <w:t>2014)</w:t>
      </w:r>
      <w:r>
        <w:rPr>
          <w:lang w:val="es-CO"/>
        </w:rPr>
        <w:fldChar w:fldCharType="end"/>
      </w:r>
    </w:p>
    <w:p w14:paraId="26ED5DFB" w14:textId="77777777" w:rsidR="00906CCC" w:rsidRDefault="00906CCC">
      <w:pPr>
        <w:rPr>
          <w:lang w:val="es-CO"/>
        </w:rPr>
        <w:pPrChange w:id="321" w:author="Montenegro, Frank David (Alliance Bioversity-CIAT)" w:date="2020-12-18T15:47:00Z">
          <w:pPr>
            <w:jc w:val="both"/>
          </w:pPr>
        </w:pPrChange>
      </w:pPr>
    </w:p>
    <w:p w14:paraId="1E87BA7A" w14:textId="21ABF848" w:rsidR="00906CCC" w:rsidRDefault="00906CCC">
      <w:pPr>
        <w:pStyle w:val="Heading1"/>
        <w:numPr>
          <w:ilvl w:val="0"/>
          <w:numId w:val="6"/>
        </w:numPr>
        <w:rPr>
          <w:lang w:val="es-CO"/>
        </w:rPr>
        <w:pPrChange w:id="322" w:author="Montenegro, Frank David (Alliance Bioversity-CIAT)" w:date="2020-12-18T15:47:00Z">
          <w:pPr>
            <w:jc w:val="both"/>
          </w:pPr>
        </w:pPrChange>
      </w:pPr>
      <w:r>
        <w:rPr>
          <w:lang w:val="es-CO"/>
        </w:rPr>
        <w:lastRenderedPageBreak/>
        <w:t>Conclusiones</w:t>
      </w:r>
    </w:p>
    <w:p w14:paraId="5D60AA89" w14:textId="3B915EBD" w:rsidR="00906CCC" w:rsidRDefault="00906CCC">
      <w:pPr>
        <w:rPr>
          <w:ins w:id="323" w:author="Montenegro, Frank David (Alliance Bioversity-CIAT)" w:date="2020-12-18T17:35:00Z"/>
          <w:lang w:val="es-CO"/>
        </w:rPr>
        <w:pPrChange w:id="324" w:author="Montenegro, Frank David (Alliance Bioversity-CIAT)" w:date="2020-12-18T15:48:00Z">
          <w:pPr>
            <w:jc w:val="both"/>
          </w:pPr>
        </w:pPrChange>
      </w:pPr>
    </w:p>
    <w:p w14:paraId="641DE9C9" w14:textId="03BF093C" w:rsidR="007239FD" w:rsidRDefault="007239FD">
      <w:pPr>
        <w:rPr>
          <w:ins w:id="325" w:author="Montenegro, Frank David (Alliance Bioversity-CIAT)" w:date="2020-12-18T17:35:00Z"/>
          <w:lang w:val="es-CO"/>
        </w:rPr>
        <w:pPrChange w:id="326" w:author="Montenegro, Frank David (Alliance Bioversity-CIAT)" w:date="2020-12-18T15:48:00Z">
          <w:pPr>
            <w:jc w:val="both"/>
          </w:pPr>
        </w:pPrChange>
      </w:pPr>
      <w:ins w:id="327" w:author="Montenegro, Frank David (Alliance Bioversity-CIAT)" w:date="2020-12-18T17:36:00Z">
        <w:r>
          <w:rPr>
            <w:lang w:val="es-CO"/>
          </w:rPr>
          <w:t>Del presente estudio se puede concluir que las imágenes de satélite</w:t>
        </w:r>
        <w:r w:rsidR="006F1B0E">
          <w:rPr>
            <w:lang w:val="es-CO"/>
          </w:rPr>
          <w:t xml:space="preserve"> </w:t>
        </w:r>
      </w:ins>
      <w:ins w:id="328" w:author="Montenegro, Frank David (Alliance Bioversity-CIAT)" w:date="2020-12-18T17:48:00Z">
        <w:r w:rsidR="000B7852">
          <w:rPr>
            <w:lang w:val="es-CO"/>
          </w:rPr>
          <w:t xml:space="preserve">son una alternativa para la </w:t>
        </w:r>
      </w:ins>
      <w:ins w:id="329" w:author="Montenegro, Frank David (Alliance Bioversity-CIAT)" w:date="2020-12-18T17:37:00Z">
        <w:r>
          <w:rPr>
            <w:lang w:val="es-CO"/>
          </w:rPr>
          <w:t>adquisición</w:t>
        </w:r>
      </w:ins>
      <w:ins w:id="330" w:author="Montenegro, Frank David (Alliance Bioversity-CIAT)" w:date="2020-12-18T17:36:00Z">
        <w:r w:rsidR="000B7852">
          <w:rPr>
            <w:lang w:val="es-CO"/>
          </w:rPr>
          <w:t xml:space="preserve"> de datos</w:t>
        </w:r>
      </w:ins>
      <w:ins w:id="331" w:author="Montenegro, Frank David (Alliance Bioversity-CIAT)" w:date="2020-12-18T17:49:00Z">
        <w:r w:rsidR="000B7852">
          <w:rPr>
            <w:lang w:val="es-CO"/>
          </w:rPr>
          <w:t xml:space="preserve"> sin necesidad de hacer una </w:t>
        </w:r>
      </w:ins>
    </w:p>
    <w:p w14:paraId="52EC459C" w14:textId="15F1462D" w:rsidR="007239FD" w:rsidRDefault="007239FD">
      <w:pPr>
        <w:rPr>
          <w:lang w:val="es-CO"/>
        </w:rPr>
        <w:pPrChange w:id="332" w:author="Montenegro, Frank David (Alliance Bioversity-CIAT)" w:date="2020-12-18T15:48:00Z">
          <w:pPr>
            <w:jc w:val="both"/>
          </w:pPr>
        </w:pPrChange>
      </w:pPr>
      <w:ins w:id="333" w:author="Montenegro, Frank David (Alliance Bioversity-CIAT)" w:date="2020-12-18T17:35:00Z">
        <w:r>
          <w:rPr>
            <w:lang w:val="es-CO"/>
          </w:rPr>
          <w:t xml:space="preserve">El mejor modelo fue CCDC con un 71% de </w:t>
        </w:r>
        <w:proofErr w:type="spellStart"/>
        <w:r>
          <w:rPr>
            <w:lang w:val="es-CO"/>
          </w:rPr>
          <w:t>precision</w:t>
        </w:r>
      </w:ins>
      <w:proofErr w:type="spellEnd"/>
    </w:p>
    <w:p w14:paraId="71BE0A90" w14:textId="77777777" w:rsidR="00906CCC" w:rsidRPr="00906CCC" w:rsidRDefault="00906CCC">
      <w:pPr>
        <w:rPr>
          <w:lang w:val="es-CO"/>
        </w:rPr>
        <w:pPrChange w:id="334" w:author="Montenegro, Frank David (Alliance Bioversity-CIAT)" w:date="2020-12-18T15:48:00Z">
          <w:pPr>
            <w:jc w:val="both"/>
          </w:pPr>
        </w:pPrChange>
      </w:pPr>
    </w:p>
    <w:p w14:paraId="29990E79" w14:textId="0F8FFB65" w:rsidR="0021366B" w:rsidRDefault="00906CCC">
      <w:pPr>
        <w:pStyle w:val="Heading1"/>
        <w:numPr>
          <w:ilvl w:val="0"/>
          <w:numId w:val="6"/>
        </w:numPr>
        <w:rPr>
          <w:lang w:val="es-CO"/>
        </w:rPr>
        <w:pPrChange w:id="335" w:author="Montenegro, Frank David (Alliance Bioversity-CIAT)" w:date="2020-12-18T15:45:00Z">
          <w:pPr>
            <w:jc w:val="both"/>
          </w:pPr>
        </w:pPrChange>
      </w:pPr>
      <w:r w:rsidRPr="0021366B">
        <w:rPr>
          <w:lang w:val="es-CO"/>
        </w:rPr>
        <w:t>Futuros Trabajos</w:t>
      </w:r>
    </w:p>
    <w:p w14:paraId="5BBC823E" w14:textId="69DD6F38" w:rsidR="0021366B" w:rsidRDefault="0021366B">
      <w:pPr>
        <w:rPr>
          <w:lang w:val="es-CO"/>
        </w:rPr>
        <w:pPrChange w:id="336" w:author="Montenegro, Frank David (Alliance Bioversity-CIAT)" w:date="2020-12-18T15:46:00Z">
          <w:pPr>
            <w:jc w:val="both"/>
          </w:pPr>
        </w:pPrChange>
      </w:pPr>
    </w:p>
    <w:p w14:paraId="6F00AA5B" w14:textId="77777777" w:rsidR="0021366B" w:rsidRPr="0021366B" w:rsidRDefault="0021366B">
      <w:pPr>
        <w:rPr>
          <w:lang w:val="es-CO"/>
        </w:rPr>
        <w:pPrChange w:id="337" w:author="Montenegro, Frank David (Alliance Bioversity-CIAT)" w:date="2020-12-18T15:46:00Z">
          <w:pPr>
            <w:jc w:val="both"/>
          </w:pPr>
        </w:pPrChange>
      </w:pPr>
    </w:p>
    <w:p w14:paraId="2C873174" w14:textId="3310E11E" w:rsidR="00BA183E" w:rsidRPr="0021366B" w:rsidRDefault="0021366B">
      <w:pPr>
        <w:rPr>
          <w:rFonts w:cs="Times New Roman"/>
          <w:lang w:val="es-CO"/>
        </w:rPr>
        <w:pPrChange w:id="338" w:author="Montenegro, Frank David (Alliance Bioversity-CIAT)" w:date="2020-12-18T15:45:00Z">
          <w:pPr>
            <w:jc w:val="both"/>
          </w:pPr>
        </w:pPrChange>
      </w:pPr>
      <w:r w:rsidRPr="0021366B">
        <w:rPr>
          <w:rFonts w:cs="Times New Roman"/>
          <w:lang w:val="es-CO"/>
        </w:rPr>
        <w:t xml:space="preserve"> </w:t>
      </w:r>
    </w:p>
    <w:p w14:paraId="4B64D205" w14:textId="0488AE6B" w:rsidR="00A703F6" w:rsidRPr="00E8383A" w:rsidRDefault="00A703F6" w:rsidP="00A703F6">
      <w:pPr>
        <w:pStyle w:val="Heading1"/>
        <w:numPr>
          <w:ilvl w:val="0"/>
          <w:numId w:val="6"/>
        </w:numPr>
        <w:rPr>
          <w:rFonts w:cs="Times New Roman"/>
          <w:b/>
          <w:lang w:val="es-CO"/>
        </w:rPr>
      </w:pPr>
      <w:bookmarkStart w:id="339" w:name="_Toc56185786"/>
      <w:r w:rsidRPr="00E8383A">
        <w:rPr>
          <w:rFonts w:cs="Times New Roman"/>
          <w:b/>
          <w:lang w:val="es-CO"/>
        </w:rPr>
        <w:t>BIBLIOGRAFIA</w:t>
      </w:r>
      <w:bookmarkEnd w:id="339"/>
    </w:p>
    <w:p w14:paraId="775452D9" w14:textId="45B52832" w:rsidR="007239FD" w:rsidRPr="00E31897" w:rsidRDefault="007D270F" w:rsidP="007239FD">
      <w:pPr>
        <w:widowControl w:val="0"/>
        <w:autoSpaceDE w:val="0"/>
        <w:autoSpaceDN w:val="0"/>
        <w:adjustRightInd w:val="0"/>
        <w:spacing w:line="240" w:lineRule="auto"/>
        <w:ind w:left="480" w:hanging="480"/>
        <w:rPr>
          <w:rFonts w:cs="Times New Roman"/>
          <w:noProof/>
          <w:szCs w:val="24"/>
          <w:lang w:val="es-CO"/>
          <w:rPrChange w:id="340" w:author="Montenegro, Frank David (Alliance Bioversity-CIAT)" w:date="2020-12-21T10:58:00Z">
            <w:rPr>
              <w:rFonts w:cs="Times New Roman"/>
              <w:noProof/>
              <w:szCs w:val="24"/>
            </w:rPr>
          </w:rPrChange>
        </w:rPr>
      </w:pPr>
      <w:r w:rsidRPr="00624617">
        <w:rPr>
          <w:rFonts w:cs="Times New Roman"/>
          <w:lang w:val="es-CO"/>
        </w:rPr>
        <w:fldChar w:fldCharType="begin" w:fldLock="1"/>
      </w:r>
      <w:r w:rsidRPr="00E31897">
        <w:rPr>
          <w:rFonts w:cs="Times New Roman"/>
          <w:lang w:val="es-CO"/>
          <w:rPrChange w:id="341" w:author="Montenegro, Frank David (Alliance Bioversity-CIAT)" w:date="2020-12-21T10:58:00Z">
            <w:rPr>
              <w:rFonts w:cs="Times New Roman"/>
            </w:rPr>
          </w:rPrChange>
        </w:rPr>
        <w:instrText xml:space="preserve">ADDIN Mendeley Bibliography CSL_BIBLIOGRAPHY </w:instrText>
      </w:r>
      <w:r w:rsidRPr="00624617">
        <w:rPr>
          <w:rFonts w:cs="Times New Roman"/>
          <w:lang w:val="es-CO"/>
        </w:rPr>
        <w:fldChar w:fldCharType="separate"/>
      </w:r>
      <w:r w:rsidR="007239FD" w:rsidRPr="00E31897">
        <w:rPr>
          <w:rFonts w:cs="Times New Roman"/>
          <w:noProof/>
          <w:szCs w:val="24"/>
          <w:lang w:val="es-CO"/>
          <w:rPrChange w:id="342" w:author="Montenegro, Frank David (Alliance Bioversity-CIAT)" w:date="2020-12-21T10:58:00Z">
            <w:rPr>
              <w:rFonts w:cs="Times New Roman"/>
              <w:noProof/>
              <w:szCs w:val="24"/>
            </w:rPr>
          </w:rPrChange>
        </w:rPr>
        <w:t>Abdul Aziz, O.I., Burn, D.H., 2006. Trends and variability in the hydrological regime of the Mackenzie River Basin. J. Hydrol. https://doi.org/10.1016/j.jhydrol.2005.06.039</w:t>
      </w:r>
    </w:p>
    <w:p w14:paraId="78FB46DD"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43" w:author="Montenegro, Frank David (Alliance Bioversity-CIAT)" w:date="2020-12-21T10:58:00Z">
            <w:rPr>
              <w:rFonts w:cs="Times New Roman"/>
              <w:noProof/>
              <w:szCs w:val="24"/>
            </w:rPr>
          </w:rPrChange>
        </w:rPr>
      </w:pPr>
      <w:r w:rsidRPr="00E31897">
        <w:rPr>
          <w:rFonts w:cs="Times New Roman"/>
          <w:noProof/>
          <w:szCs w:val="24"/>
          <w:lang w:val="es-CO"/>
          <w:rPrChange w:id="344" w:author="Montenegro, Frank David (Alliance Bioversity-CIAT)" w:date="2020-12-21T10:58:00Z">
            <w:rPr>
              <w:rFonts w:cs="Times New Roman"/>
              <w:noProof/>
              <w:szCs w:val="24"/>
            </w:rPr>
          </w:rPrChange>
        </w:rPr>
        <w:t>Aguilar Rivera, N., 2015. Percepción remota como herramienta de competitividad de la agricultura. Rev. Mex. Ciencias Agrícolas 6, 399–405. https://doi.org/10.29312/remexca.v6i2.726</w:t>
      </w:r>
    </w:p>
    <w:p w14:paraId="5ADA8C30"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45" w:author="Montenegro, Frank David (Alliance Bioversity-CIAT)" w:date="2020-12-21T10:58:00Z">
            <w:rPr>
              <w:rFonts w:cs="Times New Roman"/>
              <w:noProof/>
              <w:szCs w:val="24"/>
            </w:rPr>
          </w:rPrChange>
        </w:rPr>
      </w:pPr>
      <w:r w:rsidRPr="00E31897">
        <w:rPr>
          <w:rFonts w:cs="Times New Roman"/>
          <w:noProof/>
          <w:szCs w:val="24"/>
          <w:lang w:val="es-CO"/>
          <w:rPrChange w:id="346" w:author="Montenegro, Frank David (Alliance Bioversity-CIAT)" w:date="2020-12-21T10:58:00Z">
            <w:rPr>
              <w:rFonts w:cs="Times New Roman"/>
              <w:noProof/>
              <w:szCs w:val="24"/>
            </w:rPr>
          </w:rPrChange>
        </w:rPr>
        <w:t>Brizuela, B., Alcántar González, G., Sánchez García, P., Pea Kalra, Y., Crumbaugh, J., Olive, C., Tijerina Chávez, L., Maldonado Torres, R., 2007. Establecimiento de índices espectrales en el diagnóstico nutrimental de nitrógeno en maíz. Agrociencia.</w:t>
      </w:r>
    </w:p>
    <w:p w14:paraId="0D40E9AD"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47" w:author="Montenegro, Frank David (Alliance Bioversity-CIAT)" w:date="2020-12-21T10:58:00Z">
            <w:rPr>
              <w:rFonts w:cs="Times New Roman"/>
              <w:noProof/>
              <w:szCs w:val="24"/>
            </w:rPr>
          </w:rPrChange>
        </w:rPr>
      </w:pPr>
      <w:r w:rsidRPr="00E31897">
        <w:rPr>
          <w:rFonts w:cs="Times New Roman"/>
          <w:noProof/>
          <w:szCs w:val="24"/>
          <w:lang w:val="es-CO"/>
          <w:rPrChange w:id="348" w:author="Montenegro, Frank David (Alliance Bioversity-CIAT)" w:date="2020-12-21T10:58:00Z">
            <w:rPr>
              <w:rFonts w:cs="Times New Roman"/>
              <w:noProof/>
              <w:szCs w:val="24"/>
            </w:rPr>
          </w:rPrChange>
        </w:rPr>
        <w:t>Chuvieco, E., 2008. Teledetección ambiental, International Journal of Remote Sensing.</w:t>
      </w:r>
    </w:p>
    <w:p w14:paraId="0E515C54"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49" w:author="Montenegro, Frank David (Alliance Bioversity-CIAT)" w:date="2020-12-21T10:58:00Z">
            <w:rPr>
              <w:rFonts w:cs="Times New Roman"/>
              <w:noProof/>
              <w:szCs w:val="24"/>
            </w:rPr>
          </w:rPrChange>
        </w:rPr>
      </w:pPr>
      <w:r w:rsidRPr="00E31897">
        <w:rPr>
          <w:rFonts w:cs="Times New Roman"/>
          <w:noProof/>
          <w:szCs w:val="24"/>
          <w:lang w:val="es-CO"/>
          <w:rPrChange w:id="350" w:author="Montenegro, Frank David (Alliance Bioversity-CIAT)" w:date="2020-12-21T10:58:00Z">
            <w:rPr>
              <w:rFonts w:cs="Times New Roman"/>
              <w:noProof/>
              <w:szCs w:val="24"/>
            </w:rPr>
          </w:rPrChange>
        </w:rPr>
        <w:t>Chuvieco, E., 1991. Fundamentos de teledetection espacial. Estud. Geogr. 52, 371.</w:t>
      </w:r>
    </w:p>
    <w:p w14:paraId="624FCB1F"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51" w:author="Montenegro, Frank David (Alliance Bioversity-CIAT)" w:date="2020-12-21T10:58:00Z">
            <w:rPr>
              <w:rFonts w:cs="Times New Roman"/>
              <w:noProof/>
              <w:szCs w:val="24"/>
            </w:rPr>
          </w:rPrChange>
        </w:rPr>
      </w:pPr>
      <w:r w:rsidRPr="00E31897">
        <w:rPr>
          <w:rFonts w:cs="Times New Roman"/>
          <w:noProof/>
          <w:szCs w:val="24"/>
          <w:lang w:val="es-CO"/>
          <w:rPrChange w:id="352" w:author="Montenegro, Frank David (Alliance Bioversity-CIAT)" w:date="2020-12-21T10:58:00Z">
            <w:rPr>
              <w:rFonts w:cs="Times New Roman"/>
              <w:noProof/>
              <w:szCs w:val="24"/>
            </w:rPr>
          </w:rPrChange>
        </w:rPr>
        <w:t>Foga, S., Scaramuzza, P.L., Guo, S., Zhu, Z., Dilley, R.D., Beckmann, T., Schmidt, G.L., Dwyer, J.L., Joseph Hughes, M., Laue, B., 2017. Cloud detection algorithm comparison and validation for operational Landsat data products. Remote Sens. Environ. 194, 379–390. https://doi.org/10.1016/j.rse.2017.03.026</w:t>
      </w:r>
    </w:p>
    <w:p w14:paraId="2A303E7A"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53" w:author="Montenegro, Frank David (Alliance Bioversity-CIAT)" w:date="2020-12-21T10:58:00Z">
            <w:rPr>
              <w:rFonts w:cs="Times New Roman"/>
              <w:noProof/>
              <w:szCs w:val="24"/>
            </w:rPr>
          </w:rPrChange>
        </w:rPr>
      </w:pPr>
      <w:r w:rsidRPr="00E31897">
        <w:rPr>
          <w:rFonts w:cs="Times New Roman"/>
          <w:noProof/>
          <w:szCs w:val="24"/>
          <w:lang w:val="es-CO"/>
          <w:rPrChange w:id="354" w:author="Montenegro, Frank David (Alliance Bioversity-CIAT)" w:date="2020-12-21T10:58:00Z">
            <w:rPr>
              <w:rFonts w:cs="Times New Roman"/>
              <w:noProof/>
              <w:szCs w:val="24"/>
            </w:rPr>
          </w:rPrChange>
        </w:rPr>
        <w:t xml:space="preserve">Huete, A.R., Hua, G., Qi, J., Chehbouni, A., van Leeuwen, W.J.D., 1992. </w:t>
      </w:r>
      <w:r w:rsidRPr="005669A6">
        <w:rPr>
          <w:rFonts w:cs="Times New Roman"/>
          <w:noProof/>
          <w:szCs w:val="24"/>
          <w:rPrChange w:id="355" w:author="Montenegro, Frank David (Alliance Bioversity-CIAT)" w:date="2020-12-23T14:53:00Z">
            <w:rPr>
              <w:rFonts w:cs="Times New Roman"/>
              <w:noProof/>
              <w:szCs w:val="24"/>
            </w:rPr>
          </w:rPrChange>
        </w:rPr>
        <w:t>Normalization of multidirectiona</w:t>
      </w:r>
      <w:r w:rsidRPr="007239FD">
        <w:rPr>
          <w:rFonts w:cs="Times New Roman"/>
          <w:noProof/>
          <w:szCs w:val="24"/>
        </w:rPr>
        <w:t xml:space="preserve">l red and NIR reflectances with the SAVI. </w:t>
      </w:r>
      <w:r w:rsidRPr="00E31897">
        <w:rPr>
          <w:rFonts w:cs="Times New Roman"/>
          <w:noProof/>
          <w:szCs w:val="24"/>
          <w:lang w:val="es-CO"/>
          <w:rPrChange w:id="356" w:author="Montenegro, Frank David (Alliance Bioversity-CIAT)" w:date="2020-12-21T10:58:00Z">
            <w:rPr>
              <w:rFonts w:cs="Times New Roman"/>
              <w:noProof/>
              <w:szCs w:val="24"/>
            </w:rPr>
          </w:rPrChange>
        </w:rPr>
        <w:t>Remote Sens. Environ. 45, 143–154. https://doi.org/10.1016/0034-4257(92)90074-T</w:t>
      </w:r>
    </w:p>
    <w:p w14:paraId="17D99C79"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E31897">
        <w:rPr>
          <w:rFonts w:cs="Times New Roman"/>
          <w:noProof/>
          <w:szCs w:val="24"/>
          <w:lang w:val="es-CO"/>
          <w:rPrChange w:id="357" w:author="Montenegro, Frank David (Alliance Bioversity-CIAT)" w:date="2020-12-21T10:58:00Z">
            <w:rPr>
              <w:rFonts w:cs="Times New Roman"/>
              <w:noProof/>
              <w:szCs w:val="24"/>
            </w:rPr>
          </w:rPrChange>
        </w:rPr>
        <w:t xml:space="preserve">Isla, R., López, R., 2005. Comparación de distintos índices de vegetación para detectar deficiencias de nitrógeno en maíz. </w:t>
      </w:r>
      <w:r w:rsidRPr="007239FD">
        <w:rPr>
          <w:rFonts w:cs="Times New Roman"/>
          <w:noProof/>
          <w:szCs w:val="24"/>
        </w:rPr>
        <w:t>Rev. Teledetección.</w:t>
      </w:r>
    </w:p>
    <w:p w14:paraId="125492BF"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Kahya, E., Kalayci, S., 2004. Trend analysis of streamflow in Turkey. J. Hydrol. 289, 128–144. https://doi.org/10.1016/j.jhydrol.2003.11.006</w:t>
      </w:r>
    </w:p>
    <w:p w14:paraId="518E531F"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58" w:author="Montenegro, Frank David (Alliance Bioversity-CIAT)" w:date="2020-12-21T10:58:00Z">
            <w:rPr>
              <w:rFonts w:cs="Times New Roman"/>
              <w:noProof/>
              <w:szCs w:val="24"/>
            </w:rPr>
          </w:rPrChange>
        </w:rPr>
      </w:pPr>
      <w:r w:rsidRPr="007239FD">
        <w:rPr>
          <w:rFonts w:cs="Times New Roman"/>
          <w:noProof/>
          <w:szCs w:val="24"/>
        </w:rPr>
        <w:t xml:space="preserve">Melchiori  O.P.; Albarenque, S.M.; Faccendini, N.; Bianchini, A., R.J.M.. </w:t>
      </w:r>
      <w:r w:rsidRPr="00E31897">
        <w:rPr>
          <w:rFonts w:cs="Times New Roman"/>
          <w:noProof/>
          <w:szCs w:val="24"/>
          <w:lang w:val="es-CO"/>
          <w:rPrChange w:id="359" w:author="Montenegro, Frank David (Alliance Bioversity-CIAT)" w:date="2020-12-21T10:58:00Z">
            <w:rPr>
              <w:rFonts w:cs="Times New Roman"/>
              <w:noProof/>
              <w:szCs w:val="24"/>
            </w:rPr>
          </w:rPrChange>
        </w:rPr>
        <w:t>C., 2008. Utilización de sensores remotos como herramienta para el manejo de la nutrición nitrogenada en trigo. Trigo en Siembra Directa 72–77.</w:t>
      </w:r>
    </w:p>
    <w:p w14:paraId="5C17ACC5"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E31897">
        <w:rPr>
          <w:rFonts w:cs="Times New Roman"/>
          <w:noProof/>
          <w:szCs w:val="24"/>
          <w:lang w:val="es-CO"/>
          <w:rPrChange w:id="360" w:author="Montenegro, Frank David (Alliance Bioversity-CIAT)" w:date="2020-12-21T10:58:00Z">
            <w:rPr>
              <w:rFonts w:cs="Times New Roman"/>
              <w:noProof/>
              <w:szCs w:val="24"/>
            </w:rPr>
          </w:rPrChange>
        </w:rPr>
        <w:lastRenderedPageBreak/>
        <w:t xml:space="preserve">Militino, A.F., Moradi, M., Ugarte, M.D., 2020. </w:t>
      </w:r>
      <w:r w:rsidRPr="007239FD">
        <w:rPr>
          <w:rFonts w:cs="Times New Roman"/>
          <w:noProof/>
          <w:szCs w:val="24"/>
        </w:rPr>
        <w:t>On the performances of trend and change-point detection methods for remote sensing data. Remote Sens. https://doi.org/10.3390/rs12061008</w:t>
      </w:r>
    </w:p>
    <w:p w14:paraId="134BD99C"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Naito, H., Ogawa, S., Valencia, M.O., Mohri, H., Urano, Y., Hosoi, F., Shimizu, Y., Chavez, A.L., Ishitani, M., Selvaraj, M.G., 2017. Estimating rice yield related traits and quantitative trait loci analysis under different nitrogen treatments using a simple tower-based field phenotyping system with modified single-lens reflex cameras. ISPRS J. Photogramm. Remote Sens. 125, 50–62.</w:t>
      </w:r>
    </w:p>
    <w:p w14:paraId="5FE7F98E"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Peñuelas, J., Gamon, J.A., Griffin, K.L., Field, C.B., 1993. Assessing community type, plant biomass, pigment composition, and photosynthetic efficiency of aquatic vegetation from spectral reflectance. Remote Sens. Environ. 46, 110–118. https://doi.org/10.1016/0034-4257(93)90088-F</w:t>
      </w:r>
    </w:p>
    <w:p w14:paraId="615DAC27"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61" w:author="Montenegro, Frank David (Alliance Bioversity-CIAT)" w:date="2020-12-21T10:58:00Z">
            <w:rPr>
              <w:rFonts w:cs="Times New Roman"/>
              <w:noProof/>
              <w:szCs w:val="24"/>
            </w:rPr>
          </w:rPrChange>
        </w:rPr>
      </w:pPr>
      <w:r w:rsidRPr="007239FD">
        <w:rPr>
          <w:rFonts w:cs="Times New Roman"/>
          <w:noProof/>
          <w:szCs w:val="24"/>
        </w:rPr>
        <w:t xml:space="preserve">Rondeaux, G., Steven, M., Baret, F., 1996. Optimization of soil-adjusted vegetation indices. </w:t>
      </w:r>
      <w:r w:rsidRPr="00E31897">
        <w:rPr>
          <w:rFonts w:cs="Times New Roman"/>
          <w:noProof/>
          <w:szCs w:val="24"/>
          <w:lang w:val="es-CO"/>
          <w:rPrChange w:id="362" w:author="Montenegro, Frank David (Alliance Bioversity-CIAT)" w:date="2020-12-21T10:58:00Z">
            <w:rPr>
              <w:rFonts w:cs="Times New Roman"/>
              <w:noProof/>
              <w:szCs w:val="24"/>
            </w:rPr>
          </w:rPrChange>
        </w:rPr>
        <w:t>Remote Sens. Environ. https://doi.org/10.1016/0034-4257(95)00186-7</w:t>
      </w:r>
    </w:p>
    <w:p w14:paraId="61A23FC3"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E31897">
        <w:rPr>
          <w:rFonts w:cs="Times New Roman"/>
          <w:noProof/>
          <w:szCs w:val="24"/>
          <w:lang w:val="es-CO"/>
          <w:rPrChange w:id="363" w:author="Montenegro, Frank David (Alliance Bioversity-CIAT)" w:date="2020-12-21T10:58:00Z">
            <w:rPr>
              <w:rFonts w:cs="Times New Roman"/>
              <w:noProof/>
              <w:szCs w:val="24"/>
            </w:rPr>
          </w:rPrChange>
        </w:rPr>
        <w:t xml:space="preserve">Selvaraj, M.G., Valderrama, M., Guzman, D., Valencia, M.O., Ruiz, H., Acharjee, A., 2020. </w:t>
      </w:r>
      <w:r w:rsidRPr="007239FD">
        <w:rPr>
          <w:rFonts w:cs="Times New Roman"/>
          <w:noProof/>
          <w:szCs w:val="24"/>
        </w:rPr>
        <w:t>Machine learning for high-throughput field phenotyping and image processing provides insight into the association of above and below-ground traits in cassava (Manihot esculenta Crantz). Plant Methods. https://doi.org/10.21203/rs.2.24148/v1</w:t>
      </w:r>
    </w:p>
    <w:p w14:paraId="287515C0"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Selvaraj, M.G., Vergara, A., Ruiz, H., Safari, N., Elayabalan, S., Ocimati, W., Blomme, G., 2019. AI-powered banana diseases and pest detection. Plant Methods 15, 92. https://doi.org/https://doi.org/10.1186/s13007-019-0475-z</w:t>
      </w:r>
    </w:p>
    <w:p w14:paraId="2ED02E88"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Svidzinska, D., Korohoda, N., 2020. Study of spatiotemporal variations of summer land surface temperature in Kyiv, Ukraine using Landsat time series. Geoinformatics 2020 - XIXth Int. Conf. "Geoinformatics Theor. Appl. Asp. 2020, 1–5. https://doi.org/10.3997/2214-4609.2020geo106</w:t>
      </w:r>
    </w:p>
    <w:p w14:paraId="0395F1B3"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USGS, 2016. Earth Resources Observation and Science (EROS) Center [WWW Document]. URL https://www.usgs.gov/centers/eros (accessed 8.20.20).</w:t>
      </w:r>
    </w:p>
    <w:p w14:paraId="2A660EC9"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USGS, 2011. Landsat 7 Science Data Users Handbook Landsat 7 Science Data Users Handbook. Natl. Aeronaut. Sp. Adm.</w:t>
      </w:r>
    </w:p>
    <w:p w14:paraId="2851F5AF"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van Belle, G., Hughes, J.P., 1984. Nonparametric Tests for Trend in Water Quality. Water Resour. Res. https://doi.org/10.1029/WR020i001p00127</w:t>
      </w:r>
    </w:p>
    <w:p w14:paraId="6B4B0B0B"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Yue, S., Pilon, P., Cavadias, G., 2002. Power of the Mann-Kendall and Spearman’s rho tests for detecting monotonic trends in hydrological series. J. Hydrol. 259, 254–271. https://doi.org/10.1016/S0022-1694(01)00594-7</w:t>
      </w:r>
    </w:p>
    <w:p w14:paraId="38F3A859" w14:textId="77777777" w:rsidR="007239FD" w:rsidRPr="007239FD" w:rsidRDefault="007239FD" w:rsidP="007239FD">
      <w:pPr>
        <w:widowControl w:val="0"/>
        <w:autoSpaceDE w:val="0"/>
        <w:autoSpaceDN w:val="0"/>
        <w:adjustRightInd w:val="0"/>
        <w:spacing w:line="240" w:lineRule="auto"/>
        <w:ind w:left="480" w:hanging="480"/>
        <w:rPr>
          <w:rFonts w:cs="Times New Roman"/>
          <w:noProof/>
        </w:rPr>
      </w:pPr>
      <w:r w:rsidRPr="007239FD">
        <w:rPr>
          <w:rFonts w:cs="Times New Roman"/>
          <w:noProof/>
          <w:szCs w:val="24"/>
        </w:rPr>
        <w:t>Zhu, Z., Woodcock, C.E., 2014. Continuous change detection and classification of land cover using all available Landsat data. Remote Sens. Environ. 144, 152–171. https://doi.org/10.1016/j.rse.2014.01.011</w:t>
      </w:r>
    </w:p>
    <w:p w14:paraId="436D6C15" w14:textId="77777777" w:rsidR="007D270F" w:rsidRPr="00624617" w:rsidRDefault="007D270F">
      <w:pPr>
        <w:jc w:val="both"/>
        <w:rPr>
          <w:rFonts w:cs="Times New Roman"/>
          <w:lang w:val="es-CO"/>
        </w:rPr>
      </w:pPr>
      <w:r w:rsidRPr="00624617">
        <w:rPr>
          <w:rFonts w:cs="Times New Roman"/>
          <w:lang w:val="es-CO"/>
        </w:rPr>
        <w:fldChar w:fldCharType="end"/>
      </w:r>
    </w:p>
    <w:sectPr w:rsidR="007D270F" w:rsidRPr="006246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 w:author="Salazar, Lina Piedad" w:date="2020-12-03T15:39:00Z" w:initials="SLP">
    <w:p w14:paraId="3CB4F12D" w14:textId="545C5C85" w:rsidR="005669A6" w:rsidRPr="005C1D4E" w:rsidRDefault="005669A6">
      <w:pPr>
        <w:pStyle w:val="CommentText"/>
        <w:rPr>
          <w:lang w:val="es-ES_tradnl"/>
        </w:rPr>
      </w:pPr>
      <w:r>
        <w:rPr>
          <w:rStyle w:val="CommentReference"/>
        </w:rPr>
        <w:annotationRef/>
      </w:r>
      <w:r w:rsidRPr="005C1D4E">
        <w:rPr>
          <w:lang w:val="es-ES_tradnl"/>
        </w:rPr>
        <w:t>Hay que m</w:t>
      </w:r>
      <w:r>
        <w:rPr>
          <w:lang w:val="es-ES_tradnl"/>
        </w:rPr>
        <w:t xml:space="preserve">encionar que este análisis se enfoca exclusivamente en la muestra de productores que recibió la tecnología de riego. </w:t>
      </w:r>
    </w:p>
  </w:comment>
  <w:comment w:id="16" w:author="Salazar, Lina Piedad" w:date="2020-12-03T15:40:00Z" w:initials="SLP">
    <w:p w14:paraId="68490417" w14:textId="7C9F917B" w:rsidR="005669A6" w:rsidRPr="005C1D4E" w:rsidRDefault="005669A6">
      <w:pPr>
        <w:pStyle w:val="CommentText"/>
        <w:rPr>
          <w:lang w:val="es-ES_tradnl"/>
        </w:rPr>
      </w:pPr>
      <w:r>
        <w:rPr>
          <w:rStyle w:val="CommentReference"/>
        </w:rPr>
        <w:annotationRef/>
      </w:r>
      <w:r w:rsidRPr="005C1D4E">
        <w:rPr>
          <w:lang w:val="es-ES_tradnl"/>
        </w:rPr>
        <w:t>Hay que i</w:t>
      </w:r>
      <w:r>
        <w:rPr>
          <w:lang w:val="es-ES_tradnl"/>
        </w:rPr>
        <w:t xml:space="preserve">ncluir cual es el objetivo de esta consultoría. </w:t>
      </w:r>
    </w:p>
  </w:comment>
  <w:comment w:id="17" w:author="Montenegro, Frank David (Alliance Bioversity-CIAT)" w:date="2020-12-03T18:34:00Z" w:initials="MFD(B">
    <w:p w14:paraId="21C0B86B" w14:textId="4EF8C56B" w:rsidR="005669A6" w:rsidRPr="00FA02C8" w:rsidRDefault="005669A6">
      <w:pPr>
        <w:pStyle w:val="CommentText"/>
        <w:rPr>
          <w:lang w:val="es-CO"/>
        </w:rPr>
      </w:pPr>
      <w:r>
        <w:rPr>
          <w:rStyle w:val="CommentReference"/>
        </w:rPr>
        <w:annotationRef/>
      </w:r>
      <w:proofErr w:type="gramStart"/>
      <w:r w:rsidRPr="00FA02C8">
        <w:rPr>
          <w:lang w:val="es-CO"/>
        </w:rPr>
        <w:t>No entiendo, es sol</w:t>
      </w:r>
      <w:r>
        <w:rPr>
          <w:lang w:val="es-CO"/>
        </w:rPr>
        <w:t>o para los agricultores que tienen PACTA?</w:t>
      </w:r>
      <w:proofErr w:type="gramEnd"/>
      <w:r>
        <w:rPr>
          <w:lang w:val="es-CO"/>
        </w:rPr>
        <w:t xml:space="preserve"> Porque esto cambia mucho la orientación del proyecto.</w:t>
      </w:r>
    </w:p>
  </w:comment>
  <w:comment w:id="20" w:author="Palacios Taboada, Ana Claudia" w:date="2020-11-18T11:40:00Z" w:initials="PTAC">
    <w:p w14:paraId="4AC56264" w14:textId="1056C646" w:rsidR="005669A6" w:rsidRPr="00DF721D" w:rsidRDefault="005669A6">
      <w:pPr>
        <w:pStyle w:val="CommentText"/>
        <w:rPr>
          <w:lang w:val="es-419"/>
        </w:rPr>
      </w:pPr>
      <w:r>
        <w:rPr>
          <w:rStyle w:val="CommentReference"/>
        </w:rPr>
        <w:annotationRef/>
      </w:r>
      <w:proofErr w:type="gramStart"/>
      <w:r w:rsidRPr="00DF721D">
        <w:rPr>
          <w:lang w:val="es-419"/>
        </w:rPr>
        <w:t>Cuántos fueron?</w:t>
      </w:r>
      <w:proofErr w:type="gramEnd"/>
    </w:p>
  </w:comment>
  <w:comment w:id="21" w:author="Montenegro, Frank David (Alliance Bioversity-CIAT)" w:date="2020-12-03T18:57:00Z" w:initials="MFD(B">
    <w:p w14:paraId="26973CD4" w14:textId="59B1DE48" w:rsidR="005669A6" w:rsidRPr="003015EA" w:rsidRDefault="005669A6">
      <w:pPr>
        <w:pStyle w:val="CommentText"/>
        <w:rPr>
          <w:lang w:val="es-CO"/>
        </w:rPr>
      </w:pPr>
      <w:r>
        <w:rPr>
          <w:rStyle w:val="CommentReference"/>
        </w:rPr>
        <w:annotationRef/>
      </w:r>
      <w:r>
        <w:rPr>
          <w:lang w:val="es-CO"/>
        </w:rPr>
        <w:t xml:space="preserve">Fueron 58 y los </w:t>
      </w:r>
      <w:proofErr w:type="spellStart"/>
      <w:r>
        <w:rPr>
          <w:lang w:val="es-CO"/>
        </w:rPr>
        <w:t>agrege</w:t>
      </w:r>
      <w:proofErr w:type="spellEnd"/>
    </w:p>
  </w:comment>
  <w:comment w:id="18" w:author="Salazar, Lina Piedad" w:date="2020-12-03T15:40:00Z" w:initials="SLP">
    <w:p w14:paraId="109D14FF" w14:textId="05BD7733" w:rsidR="005669A6" w:rsidRPr="005C1D4E" w:rsidRDefault="005669A6">
      <w:pPr>
        <w:pStyle w:val="CommentText"/>
        <w:rPr>
          <w:lang w:val="es-ES_tradnl"/>
        </w:rPr>
      </w:pPr>
      <w:r>
        <w:rPr>
          <w:rStyle w:val="CommentReference"/>
        </w:rPr>
        <w:annotationRef/>
      </w:r>
      <w:r w:rsidRPr="005C1D4E">
        <w:rPr>
          <w:lang w:val="es-ES_tradnl"/>
        </w:rPr>
        <w:t>Aquí es i</w:t>
      </w:r>
      <w:r>
        <w:rPr>
          <w:lang w:val="es-ES_tradnl"/>
        </w:rPr>
        <w:t xml:space="preserve">mportante mostrar una tabla con el total de observaciones que se enviaron a CIAT, luego con el total de observaciones que lograron corregirse… ustedes tenían esa tabla en una presentación. </w:t>
      </w:r>
    </w:p>
  </w:comment>
  <w:comment w:id="19" w:author="Montenegro, Frank David (Alliance Bioversity-CIAT)" w:date="2020-12-03T18:52:00Z" w:initials="MFD(B">
    <w:p w14:paraId="30D05001" w14:textId="2C2EC34E" w:rsidR="005669A6" w:rsidRPr="002C6136" w:rsidRDefault="005669A6">
      <w:pPr>
        <w:pStyle w:val="CommentText"/>
        <w:rPr>
          <w:lang w:val="es-CO"/>
        </w:rPr>
      </w:pPr>
      <w:r>
        <w:rPr>
          <w:rStyle w:val="CommentReference"/>
        </w:rPr>
        <w:annotationRef/>
      </w:r>
      <w:r w:rsidRPr="002C6136">
        <w:rPr>
          <w:lang w:val="es-CO"/>
        </w:rPr>
        <w:t xml:space="preserve">Podemos </w:t>
      </w:r>
      <w:r>
        <w:rPr>
          <w:lang w:val="es-CO"/>
        </w:rPr>
        <w:t>agre</w:t>
      </w:r>
      <w:r w:rsidRPr="002C6136">
        <w:rPr>
          <w:lang w:val="es-CO"/>
        </w:rPr>
        <w:t>gar esta tabl</w:t>
      </w:r>
      <w:r>
        <w:rPr>
          <w:lang w:val="es-CO"/>
        </w:rPr>
        <w:t>a</w:t>
      </w:r>
      <w:r w:rsidRPr="002C6136">
        <w:rPr>
          <w:lang w:val="es-CO"/>
        </w:rPr>
        <w:t xml:space="preserve"> en la sección</w:t>
      </w:r>
      <w:r>
        <w:rPr>
          <w:lang w:val="es-CO"/>
        </w:rPr>
        <w:t xml:space="preserve"> de resultados, aquí podemos mencionar cual fue el total y cuál es la cantidad de puntos para el estudio</w:t>
      </w:r>
    </w:p>
  </w:comment>
  <w:comment w:id="22" w:author="Salazar, Lina Piedad" w:date="2020-12-03T15:41:00Z" w:initials="SLP">
    <w:p w14:paraId="30B5779C" w14:textId="2027144D" w:rsidR="005669A6" w:rsidRPr="005C1D4E" w:rsidRDefault="005669A6">
      <w:pPr>
        <w:pStyle w:val="CommentText"/>
        <w:rPr>
          <w:lang w:val="es-ES_tradnl"/>
        </w:rPr>
      </w:pPr>
      <w:r>
        <w:rPr>
          <w:rStyle w:val="CommentReference"/>
        </w:rPr>
        <w:annotationRef/>
      </w:r>
      <w:r w:rsidRPr="005C1D4E">
        <w:rPr>
          <w:lang w:val="es-ES_tradnl"/>
        </w:rPr>
        <w:t>Debemos incluir la justificación p</w:t>
      </w:r>
      <w:r>
        <w:rPr>
          <w:lang w:val="es-ES_tradnl"/>
        </w:rPr>
        <w:t xml:space="preserve">or la que al final decidimos quedarnos con las imágenes de Landsat. </w:t>
      </w:r>
    </w:p>
  </w:comment>
  <w:comment w:id="23" w:author="Montenegro, Frank David (Alliance Bioversity-CIAT)" w:date="2020-12-03T18:58:00Z" w:initials="MFD(B">
    <w:p w14:paraId="392706C4" w14:textId="5B62E868" w:rsidR="005669A6" w:rsidRPr="002C6136" w:rsidRDefault="005669A6">
      <w:pPr>
        <w:pStyle w:val="CommentText"/>
        <w:rPr>
          <w:lang w:val="es-CO"/>
        </w:rPr>
      </w:pPr>
      <w:r>
        <w:rPr>
          <w:rStyle w:val="CommentReference"/>
        </w:rPr>
        <w:annotationRef/>
      </w:r>
      <w:r>
        <w:rPr>
          <w:lang w:val="es-CO"/>
        </w:rPr>
        <w:t>Se agrego</w:t>
      </w:r>
    </w:p>
  </w:comment>
  <w:comment w:id="28" w:author="Montenegro, Frank David (Alliance Bioversity-CIAT)" w:date="2020-12-08T12:54:00Z" w:initials="MFD(B">
    <w:p w14:paraId="410AED8D" w14:textId="45387BD1" w:rsidR="005669A6" w:rsidRPr="00F615B8" w:rsidRDefault="005669A6">
      <w:pPr>
        <w:pStyle w:val="CommentText"/>
        <w:rPr>
          <w:lang w:val="es-CO"/>
        </w:rPr>
      </w:pPr>
      <w:r>
        <w:rPr>
          <w:rStyle w:val="CommentReference"/>
        </w:rPr>
        <w:annotationRef/>
      </w:r>
      <w:r w:rsidRPr="00F615B8">
        <w:rPr>
          <w:lang w:val="es-CO"/>
        </w:rPr>
        <w:t xml:space="preserve">Entonces </w:t>
      </w:r>
      <w:r>
        <w:rPr>
          <w:lang w:val="es-CO"/>
        </w:rPr>
        <w:t>solo nos enfocaremos en los regi</w:t>
      </w:r>
      <w:r w:rsidRPr="00F615B8">
        <w:rPr>
          <w:lang w:val="es-CO"/>
        </w:rPr>
        <w:t>stros</w:t>
      </w:r>
      <w:r>
        <w:rPr>
          <w:lang w:val="es-CO"/>
        </w:rPr>
        <w:t xml:space="preserve"> con</w:t>
      </w:r>
      <w:r w:rsidRPr="00F615B8">
        <w:rPr>
          <w:lang w:val="es-CO"/>
        </w:rPr>
        <w:t xml:space="preserve"> </w:t>
      </w:r>
      <w:r>
        <w:rPr>
          <w:lang w:val="es-CO"/>
        </w:rPr>
        <w:t>PATCA=1</w:t>
      </w:r>
    </w:p>
  </w:comment>
  <w:comment w:id="29" w:author="Palacios Taboada, Ana Claudia" w:date="2020-11-18T11:46:00Z" w:initials="PTAC">
    <w:p w14:paraId="39C7C33B" w14:textId="78C03E9D" w:rsidR="005669A6" w:rsidRPr="00DF721D" w:rsidRDefault="005669A6">
      <w:pPr>
        <w:pStyle w:val="CommentText"/>
        <w:rPr>
          <w:lang w:val="es-419"/>
        </w:rPr>
      </w:pPr>
      <w:r>
        <w:rPr>
          <w:rStyle w:val="CommentReference"/>
        </w:rPr>
        <w:annotationRef/>
      </w:r>
      <w:proofErr w:type="gramStart"/>
      <w:r w:rsidRPr="00DF721D">
        <w:rPr>
          <w:lang w:val="es-419"/>
        </w:rPr>
        <w:t>Esta información de dónde la sacaro</w:t>
      </w:r>
      <w:r>
        <w:rPr>
          <w:lang w:val="es-419"/>
        </w:rPr>
        <w:t>n?</w:t>
      </w:r>
      <w:proofErr w:type="gramEnd"/>
      <w:r>
        <w:rPr>
          <w:lang w:val="es-419"/>
        </w:rPr>
        <w:t xml:space="preserve"> </w:t>
      </w:r>
      <w:proofErr w:type="gramStart"/>
      <w:r>
        <w:rPr>
          <w:lang w:val="es-419"/>
        </w:rPr>
        <w:t xml:space="preserve">Del </w:t>
      </w:r>
      <w:proofErr w:type="spellStart"/>
      <w:r>
        <w:rPr>
          <w:lang w:val="es-419"/>
        </w:rPr>
        <w:t>working</w:t>
      </w:r>
      <w:proofErr w:type="spellEnd"/>
      <w:r>
        <w:rPr>
          <w:lang w:val="es-419"/>
        </w:rPr>
        <w:t xml:space="preserve"> </w:t>
      </w:r>
      <w:proofErr w:type="spellStart"/>
      <w:r>
        <w:rPr>
          <w:lang w:val="es-419"/>
        </w:rPr>
        <w:t>paper</w:t>
      </w:r>
      <w:proofErr w:type="spellEnd"/>
      <w:r>
        <w:rPr>
          <w:lang w:val="es-419"/>
        </w:rPr>
        <w:t xml:space="preserve"> que enviamos?</w:t>
      </w:r>
      <w:proofErr w:type="gramEnd"/>
      <w:r>
        <w:rPr>
          <w:lang w:val="es-419"/>
        </w:rPr>
        <w:t xml:space="preserve"> Porque se recolectaron muchas más, solo que 435 son las observaciones para las que tenemos panel e </w:t>
      </w:r>
      <w:proofErr w:type="spellStart"/>
      <w:r>
        <w:rPr>
          <w:lang w:val="es-419"/>
        </w:rPr>
        <w:t>info</w:t>
      </w:r>
      <w:proofErr w:type="spellEnd"/>
      <w:r>
        <w:rPr>
          <w:lang w:val="es-419"/>
        </w:rPr>
        <w:t xml:space="preserve"> georreferenciada.</w:t>
      </w:r>
    </w:p>
  </w:comment>
  <w:comment w:id="30" w:author="Montenegro, Frank David (Alliance Bioversity-CIAT)" w:date="2020-12-03T18:42:00Z" w:initials="MFD(B">
    <w:p w14:paraId="18CBB96B" w14:textId="6E01B911" w:rsidR="005669A6" w:rsidRPr="00BB78C6" w:rsidRDefault="005669A6">
      <w:pPr>
        <w:pStyle w:val="CommentText"/>
        <w:rPr>
          <w:lang w:val="es-CO"/>
        </w:rPr>
      </w:pPr>
      <w:r>
        <w:rPr>
          <w:rStyle w:val="CommentReference"/>
        </w:rPr>
        <w:annotationRef/>
      </w:r>
      <w:r>
        <w:rPr>
          <w:lang w:val="es-CO"/>
        </w:rPr>
        <w:t>Si entiendo, esta es la información resultante de las correcciones, aquí puedo mencionar que el total de la base de datos es 633</w:t>
      </w:r>
    </w:p>
  </w:comment>
  <w:comment w:id="37" w:author="Salazar, Lina Piedad" w:date="2020-12-03T15:45:00Z" w:initials="SLP">
    <w:p w14:paraId="094D3EE2" w14:textId="2902C058" w:rsidR="005669A6" w:rsidRPr="005C1D4E" w:rsidRDefault="005669A6">
      <w:pPr>
        <w:pStyle w:val="CommentText"/>
        <w:rPr>
          <w:lang w:val="es-ES_tradnl"/>
        </w:rPr>
      </w:pPr>
      <w:r>
        <w:rPr>
          <w:rStyle w:val="CommentReference"/>
        </w:rPr>
        <w:annotationRef/>
      </w:r>
      <w:r w:rsidRPr="005C1D4E">
        <w:rPr>
          <w:lang w:val="es-ES_tradnl"/>
        </w:rPr>
        <w:t>Cre</w:t>
      </w:r>
      <w:r>
        <w:rPr>
          <w:lang w:val="es-ES_tradnl"/>
        </w:rPr>
        <w:t xml:space="preserve">o que sería bueno clarificar que por corrección de datos nos referimos a datos de GPS de parcelas porque pareciera como si estuviéramos corrigiendo otros datos. </w:t>
      </w:r>
    </w:p>
  </w:comment>
  <w:comment w:id="38" w:author="Montenegro, Frank David (Alliance Bioversity-CIAT)" w:date="2020-12-05T11:03:00Z" w:initials="MFD(B">
    <w:p w14:paraId="4014FF30" w14:textId="4719B65C" w:rsidR="005669A6" w:rsidRPr="00CC0984" w:rsidRDefault="005669A6">
      <w:pPr>
        <w:pStyle w:val="CommentText"/>
        <w:rPr>
          <w:lang w:val="es-CO"/>
        </w:rPr>
      </w:pPr>
      <w:r>
        <w:rPr>
          <w:rStyle w:val="CommentReference"/>
        </w:rPr>
        <w:annotationRef/>
      </w:r>
      <w:r>
        <w:rPr>
          <w:lang w:val="es-CO"/>
        </w:rPr>
        <w:t>S</w:t>
      </w:r>
      <w:r w:rsidRPr="00CC0984">
        <w:rPr>
          <w:lang w:val="es-CO"/>
        </w:rPr>
        <w:t>e están corrigiendo otros datos, y son los datos de imágenes</w:t>
      </w:r>
    </w:p>
  </w:comment>
  <w:comment w:id="43" w:author="Salazar, Lina Piedad" w:date="2020-12-03T15:49:00Z" w:initials="SLP">
    <w:p w14:paraId="4BBC0BCB" w14:textId="5A83142C" w:rsidR="005669A6" w:rsidRPr="000F24CF" w:rsidRDefault="005669A6">
      <w:pPr>
        <w:pStyle w:val="CommentText"/>
        <w:rPr>
          <w:lang w:val="es-ES_tradnl"/>
        </w:rPr>
      </w:pPr>
      <w:r>
        <w:rPr>
          <w:rStyle w:val="CommentReference"/>
        </w:rPr>
        <w:annotationRef/>
      </w:r>
      <w:r w:rsidRPr="000F24CF">
        <w:rPr>
          <w:lang w:val="es-ES_tradnl"/>
        </w:rPr>
        <w:t>Explicar aquí un poco la</w:t>
      </w:r>
      <w:r>
        <w:rPr>
          <w:lang w:val="es-ES_tradnl"/>
        </w:rPr>
        <w:t xml:space="preserve">s generalidades de los datos Landsat, por qué son los </w:t>
      </w:r>
      <w:proofErr w:type="spellStart"/>
      <w:r>
        <w:rPr>
          <w:lang w:val="es-ES_tradnl"/>
        </w:rPr>
        <w:t>mas</w:t>
      </w:r>
      <w:proofErr w:type="spellEnd"/>
      <w:r>
        <w:rPr>
          <w:lang w:val="es-ES_tradnl"/>
        </w:rPr>
        <w:t xml:space="preserve"> relevantes para ese estudio.</w:t>
      </w:r>
    </w:p>
  </w:comment>
  <w:comment w:id="44" w:author="Montenegro, Frank David (Alliance Bioversity-CIAT)" w:date="2020-12-08T13:27:00Z" w:initials="MFD(B">
    <w:p w14:paraId="4AA8B05E" w14:textId="736752EB" w:rsidR="005669A6" w:rsidRPr="00B6754D" w:rsidRDefault="005669A6">
      <w:pPr>
        <w:pStyle w:val="CommentText"/>
        <w:rPr>
          <w:lang w:val="es-CO"/>
        </w:rPr>
      </w:pPr>
      <w:r>
        <w:rPr>
          <w:rStyle w:val="CommentReference"/>
        </w:rPr>
        <w:annotationRef/>
      </w:r>
      <w:r w:rsidRPr="00B6754D">
        <w:rPr>
          <w:lang w:val="es-CO"/>
        </w:rPr>
        <w:t>Hecho</w:t>
      </w:r>
    </w:p>
  </w:comment>
  <w:comment w:id="49" w:author="Palacios Taboada, Ana Claudia" w:date="2020-11-17T15:07:00Z" w:initials="PTAC">
    <w:p w14:paraId="186AC4D2" w14:textId="6538BC23" w:rsidR="005669A6" w:rsidRPr="006F7ADD" w:rsidRDefault="005669A6">
      <w:pPr>
        <w:pStyle w:val="CommentText"/>
        <w:rPr>
          <w:lang w:val="es-419"/>
        </w:rPr>
      </w:pPr>
      <w:r>
        <w:rPr>
          <w:rStyle w:val="CommentReference"/>
        </w:rPr>
        <w:annotationRef/>
      </w:r>
      <w:proofErr w:type="gramStart"/>
      <w:r w:rsidRPr="006F7ADD">
        <w:rPr>
          <w:lang w:val="es-419"/>
        </w:rPr>
        <w:t>Qué bueno que lo pudieron a</w:t>
      </w:r>
      <w:r>
        <w:rPr>
          <w:lang w:val="es-419"/>
        </w:rPr>
        <w:t>gregar!</w:t>
      </w:r>
      <w:proofErr w:type="gramEnd"/>
      <w:r>
        <w:rPr>
          <w:lang w:val="es-419"/>
        </w:rPr>
        <w:t xml:space="preserve"> Esto es nuevo en comparación al reporte anterior.</w:t>
      </w:r>
      <w:r>
        <w:rPr>
          <w:lang w:val="es-419"/>
        </w:rPr>
        <w:br/>
        <w:t>Comentario final después de leer todo este reporte: En la parte de resultados no se incluye este índice aún, ni en el ejemplo.</w:t>
      </w:r>
    </w:p>
  </w:comment>
  <w:comment w:id="50" w:author="Montenegro, Frank David (Alliance Bioversity-CIAT)" w:date="2020-12-05T11:06:00Z" w:initials="MFD(B">
    <w:p w14:paraId="22F50893" w14:textId="6F9C6393" w:rsidR="005669A6" w:rsidRPr="00CC0984" w:rsidRDefault="005669A6">
      <w:pPr>
        <w:pStyle w:val="CommentText"/>
        <w:rPr>
          <w:lang w:val="es-CO"/>
        </w:rPr>
      </w:pPr>
      <w:r>
        <w:rPr>
          <w:rStyle w:val="CommentReference"/>
        </w:rPr>
        <w:annotationRef/>
      </w:r>
      <w:r w:rsidRPr="00CC0984">
        <w:rPr>
          <w:lang w:val="es-CO"/>
        </w:rPr>
        <w:t>Si y no, se va a e</w:t>
      </w:r>
      <w:r>
        <w:rPr>
          <w:lang w:val="es-CO"/>
        </w:rPr>
        <w:t>xcluir del estudio porque no tiene afinidad con los objetivos, como lo exprese anteriormente dependía del tiempo que tuviera para poder hacer este otro análisis</w:t>
      </w:r>
    </w:p>
  </w:comment>
  <w:comment w:id="53" w:author="Palacios Taboada, Ana Claudia" w:date="2020-11-17T15:13:00Z" w:initials="PTAC">
    <w:p w14:paraId="2BBD8028" w14:textId="00B48A35" w:rsidR="005669A6" w:rsidRPr="006F7ADD" w:rsidRDefault="005669A6">
      <w:pPr>
        <w:pStyle w:val="CommentText"/>
        <w:rPr>
          <w:lang w:val="es-419"/>
        </w:rPr>
      </w:pPr>
      <w:r>
        <w:rPr>
          <w:rStyle w:val="CommentReference"/>
        </w:rPr>
        <w:annotationRef/>
      </w:r>
      <w:proofErr w:type="gramStart"/>
      <w:r>
        <w:rPr>
          <w:lang w:val="es-419"/>
        </w:rPr>
        <w:t>Qué significa NIR?</w:t>
      </w:r>
      <w:proofErr w:type="gramEnd"/>
      <w:r>
        <w:rPr>
          <w:lang w:val="es-419"/>
        </w:rPr>
        <w:t xml:space="preserve">, definir las variables de las ecuaciones </w:t>
      </w:r>
    </w:p>
  </w:comment>
  <w:comment w:id="54" w:author="Montenegro, Frank David (Alliance Bioversity-CIAT)" w:date="2020-12-09T10:15:00Z" w:initials="MFD(B">
    <w:p w14:paraId="2E469FFB" w14:textId="136D8B47" w:rsidR="005669A6" w:rsidRPr="002C2803" w:rsidRDefault="005669A6">
      <w:pPr>
        <w:pStyle w:val="CommentText"/>
        <w:rPr>
          <w:lang w:val="es-CO"/>
        </w:rPr>
      </w:pPr>
      <w:r>
        <w:rPr>
          <w:rStyle w:val="CommentReference"/>
        </w:rPr>
        <w:annotationRef/>
      </w:r>
      <w:r w:rsidRPr="002C2803">
        <w:rPr>
          <w:lang w:val="es-CO"/>
        </w:rPr>
        <w:t>Hecho</w:t>
      </w:r>
    </w:p>
  </w:comment>
  <w:comment w:id="56" w:author="Salazar, Lina Piedad" w:date="2020-12-03T15:53:00Z" w:initials="SLP">
    <w:p w14:paraId="52FB0CCD" w14:textId="567602E2" w:rsidR="005669A6" w:rsidRPr="000F24CF" w:rsidRDefault="005669A6">
      <w:pPr>
        <w:pStyle w:val="CommentText"/>
        <w:rPr>
          <w:lang w:val="es-ES_tradnl"/>
        </w:rPr>
      </w:pPr>
      <w:r>
        <w:rPr>
          <w:rStyle w:val="CommentReference"/>
        </w:rPr>
        <w:annotationRef/>
      </w:r>
      <w:proofErr w:type="spellStart"/>
      <w:r w:rsidRPr="000F24CF">
        <w:rPr>
          <w:lang w:val="es-ES_tradnl"/>
        </w:rPr>
        <w:t>Definer</w:t>
      </w:r>
      <w:proofErr w:type="spellEnd"/>
      <w:r w:rsidRPr="000F24CF">
        <w:rPr>
          <w:lang w:val="es-ES_tradnl"/>
        </w:rPr>
        <w:t xml:space="preserve"> las variables de la</w:t>
      </w:r>
      <w:r>
        <w:rPr>
          <w:lang w:val="es-ES_tradnl"/>
        </w:rPr>
        <w:t xml:space="preserve">s ecuaciones. </w:t>
      </w:r>
    </w:p>
  </w:comment>
  <w:comment w:id="57" w:author="Montenegro, Frank David (Alliance Bioversity-CIAT)" w:date="2020-12-09T10:35:00Z" w:initials="MFD(B">
    <w:p w14:paraId="12E39D49" w14:textId="1286A58A" w:rsidR="005669A6" w:rsidRPr="00F51188" w:rsidRDefault="005669A6">
      <w:pPr>
        <w:pStyle w:val="CommentText"/>
        <w:rPr>
          <w:lang w:val="es-CO"/>
        </w:rPr>
      </w:pPr>
      <w:r>
        <w:rPr>
          <w:rStyle w:val="CommentReference"/>
        </w:rPr>
        <w:annotationRef/>
      </w:r>
      <w:r w:rsidRPr="00F51188">
        <w:rPr>
          <w:lang w:val="es-CO"/>
        </w:rPr>
        <w:t>Hecho</w:t>
      </w:r>
    </w:p>
  </w:comment>
  <w:comment w:id="58" w:author="Palacios Taboada, Ana Claudia" w:date="2020-11-17T15:14:00Z" w:initials="PTAC">
    <w:p w14:paraId="1F038581" w14:textId="7D27E09E" w:rsidR="005669A6" w:rsidRPr="006F7ADD" w:rsidRDefault="005669A6">
      <w:pPr>
        <w:pStyle w:val="CommentText"/>
        <w:rPr>
          <w:lang w:val="es-419"/>
        </w:rPr>
      </w:pPr>
      <w:r>
        <w:rPr>
          <w:rStyle w:val="CommentReference"/>
        </w:rPr>
        <w:annotationRef/>
      </w:r>
      <w:proofErr w:type="gramStart"/>
      <w:r w:rsidRPr="006F7ADD">
        <w:rPr>
          <w:lang w:val="es-419"/>
        </w:rPr>
        <w:t>Qué criterios se utilizan para co</w:t>
      </w:r>
      <w:r>
        <w:rPr>
          <w:lang w:val="es-419"/>
        </w:rPr>
        <w:t>nsiderar una zona como de gran intensidad vegetal o escaza?</w:t>
      </w:r>
      <w:proofErr w:type="gramEnd"/>
    </w:p>
  </w:comment>
  <w:comment w:id="59" w:author="Montenegro, Frank David (Alliance Bioversity-CIAT)" w:date="2020-12-05T11:09:00Z" w:initials="MFD(B">
    <w:p w14:paraId="5D3F8F1C" w14:textId="3A6129DF" w:rsidR="005669A6" w:rsidRPr="00B93DC3" w:rsidRDefault="005669A6">
      <w:pPr>
        <w:pStyle w:val="CommentText"/>
        <w:rPr>
          <w:lang w:val="es-CO"/>
        </w:rPr>
      </w:pPr>
      <w:r>
        <w:rPr>
          <w:rStyle w:val="CommentReference"/>
        </w:rPr>
        <w:annotationRef/>
      </w:r>
      <w:proofErr w:type="spellStart"/>
      <w:r>
        <w:rPr>
          <w:lang w:val="es-CO"/>
        </w:rPr>
        <w:t>Rondeaux</w:t>
      </w:r>
      <w:proofErr w:type="spellEnd"/>
      <w:r>
        <w:rPr>
          <w:lang w:val="es-CO"/>
        </w:rPr>
        <w:t xml:space="preserve"> et al 1996 lo explica, pero como este no es el objetivo del trabajo se escoge 0.16 para el valor L que es el sugerido por el autor.</w:t>
      </w:r>
    </w:p>
  </w:comment>
  <w:comment w:id="61" w:author="Palacios Taboada, Ana Claudia" w:date="2020-11-17T16:03:00Z" w:initials="PTAC">
    <w:p w14:paraId="1257EB7D" w14:textId="6CD8780B" w:rsidR="005669A6" w:rsidRPr="00FF6796" w:rsidRDefault="005669A6">
      <w:pPr>
        <w:pStyle w:val="CommentText"/>
        <w:rPr>
          <w:lang w:val="es-419"/>
        </w:rPr>
      </w:pPr>
      <w:r>
        <w:rPr>
          <w:rStyle w:val="CommentReference"/>
        </w:rPr>
        <w:annotationRef/>
      </w:r>
      <w:proofErr w:type="gramStart"/>
      <w:r w:rsidRPr="00FF6796">
        <w:rPr>
          <w:lang w:val="es-419"/>
        </w:rPr>
        <w:t>Qué es el Azul?</w:t>
      </w:r>
      <w:proofErr w:type="gramEnd"/>
      <w:r w:rsidRPr="00FF6796">
        <w:rPr>
          <w:lang w:val="es-419"/>
        </w:rPr>
        <w:t xml:space="preserve"> </w:t>
      </w:r>
      <w:proofErr w:type="gramStart"/>
      <w:r w:rsidRPr="00FF6796">
        <w:rPr>
          <w:lang w:val="es-419"/>
        </w:rPr>
        <w:t>Cómo e</w:t>
      </w:r>
      <w:r>
        <w:rPr>
          <w:lang w:val="es-419"/>
        </w:rPr>
        <w:t>s que incluir la banda azul hace que se tome en cuenta las altas cantidades de biomasa?</w:t>
      </w:r>
      <w:proofErr w:type="gramEnd"/>
    </w:p>
  </w:comment>
  <w:comment w:id="62" w:author="Montenegro, Frank David (Alliance Bioversity-CIAT)" w:date="2020-12-05T11:10:00Z" w:initials="MFD(B">
    <w:p w14:paraId="32E9EE23" w14:textId="689CA65B" w:rsidR="005669A6" w:rsidRPr="00CC0984" w:rsidRDefault="005669A6">
      <w:pPr>
        <w:pStyle w:val="CommentText"/>
        <w:rPr>
          <w:lang w:val="es-CO"/>
        </w:rPr>
      </w:pPr>
      <w:r>
        <w:rPr>
          <w:rStyle w:val="CommentReference"/>
        </w:rPr>
        <w:annotationRef/>
      </w:r>
      <w:r w:rsidRPr="00CC0984">
        <w:rPr>
          <w:lang w:val="es-CO"/>
        </w:rPr>
        <w:t>Este es un proceso bioquímico de cual</w:t>
      </w:r>
      <w:r>
        <w:rPr>
          <w:lang w:val="es-CO"/>
        </w:rPr>
        <w:t xml:space="preserve">quier vegetación, te la explicare a continuación: la vegetación tiene fotosistemas, estos a su vez tienen contenido de clorofila, la clorofila se alimenta de la energía electromagnética especialmente de las longitudes de ondas que están en el azul y rojo, por esta razón es que nosotros vemos que la vegetación es verde en su mayoría, los índices de vegetación son configuraciones matemáticas que comprenden las bandas o longitudes de ondas BLUE y RED. Por otro lado, la banda NIR hace alusión a la estructura de la hoja. Entonces si se agrega la banda azul podrás captar más vegetación que se puede escapar de la banda roja entonces podrás captar </w:t>
      </w:r>
      <w:proofErr w:type="spellStart"/>
      <w:r>
        <w:rPr>
          <w:lang w:val="es-CO"/>
        </w:rPr>
        <w:t>mas</w:t>
      </w:r>
      <w:proofErr w:type="spellEnd"/>
      <w:r>
        <w:rPr>
          <w:lang w:val="es-CO"/>
        </w:rPr>
        <w:t xml:space="preserve"> biomasa.</w:t>
      </w:r>
    </w:p>
  </w:comment>
  <w:comment w:id="63" w:author="Salazar, Lina Piedad" w:date="2020-12-03T15:53:00Z" w:initials="SLP">
    <w:p w14:paraId="08597311" w14:textId="5A53463B" w:rsidR="005669A6" w:rsidRPr="000F24CF" w:rsidRDefault="005669A6">
      <w:pPr>
        <w:pStyle w:val="CommentText"/>
        <w:rPr>
          <w:lang w:val="es-ES_tradnl"/>
        </w:rPr>
      </w:pPr>
      <w:r>
        <w:rPr>
          <w:rStyle w:val="CommentReference"/>
        </w:rPr>
        <w:annotationRef/>
      </w:r>
      <w:proofErr w:type="gramStart"/>
      <w:r w:rsidRPr="000F24CF">
        <w:rPr>
          <w:lang w:val="es-ES_tradnl"/>
        </w:rPr>
        <w:t>Que significan la</w:t>
      </w:r>
      <w:r>
        <w:rPr>
          <w:lang w:val="es-ES_tradnl"/>
        </w:rPr>
        <w:t>s variables?</w:t>
      </w:r>
      <w:proofErr w:type="gramEnd"/>
      <w:r>
        <w:rPr>
          <w:lang w:val="es-ES_tradnl"/>
        </w:rPr>
        <w:t xml:space="preserve"> </w:t>
      </w:r>
      <w:proofErr w:type="gramStart"/>
      <w:r>
        <w:rPr>
          <w:lang w:val="es-ES_tradnl"/>
        </w:rPr>
        <w:t>Cual efecto del suelo y aerosoles?</w:t>
      </w:r>
      <w:proofErr w:type="gramEnd"/>
    </w:p>
  </w:comment>
  <w:comment w:id="64" w:author="Montenegro, Frank David (Alliance Bioversity-CIAT)" w:date="2020-12-08T13:41:00Z" w:initials="MFD(B">
    <w:p w14:paraId="677A3C1B" w14:textId="733B2981" w:rsidR="005669A6" w:rsidRPr="001E542E" w:rsidRDefault="005669A6">
      <w:pPr>
        <w:pStyle w:val="CommentText"/>
        <w:rPr>
          <w:lang w:val="es-CO"/>
        </w:rPr>
      </w:pPr>
      <w:r>
        <w:rPr>
          <w:rStyle w:val="CommentReference"/>
        </w:rPr>
        <w:annotationRef/>
      </w:r>
      <w:r w:rsidRPr="001E542E">
        <w:rPr>
          <w:lang w:val="es-CO"/>
        </w:rPr>
        <w:t xml:space="preserve">El </w:t>
      </w:r>
      <w:r>
        <w:rPr>
          <w:lang w:val="es-CO"/>
        </w:rPr>
        <w:t xml:space="preserve">efecto del suelo desnudo hace que la reflectancia de las imágenes suba lo que hay una saturación de </w:t>
      </w:r>
      <w:proofErr w:type="spellStart"/>
      <w:r>
        <w:rPr>
          <w:lang w:val="es-CO"/>
        </w:rPr>
        <w:t>informacion</w:t>
      </w:r>
      <w:proofErr w:type="spellEnd"/>
      <w:r>
        <w:rPr>
          <w:lang w:val="es-CO"/>
        </w:rPr>
        <w:t xml:space="preserve">, por otro </w:t>
      </w:r>
      <w:proofErr w:type="gramStart"/>
      <w:r>
        <w:rPr>
          <w:lang w:val="es-CO"/>
        </w:rPr>
        <w:t>lado</w:t>
      </w:r>
      <w:proofErr w:type="gramEnd"/>
      <w:r>
        <w:rPr>
          <w:lang w:val="es-CO"/>
        </w:rPr>
        <w:t xml:space="preserve"> los aerosoles hace referencia a una capa atmosférica.</w:t>
      </w:r>
    </w:p>
  </w:comment>
  <w:comment w:id="67" w:author="Palacios Taboada, Ana Claudia" w:date="2020-11-18T10:20:00Z" w:initials="PTAC">
    <w:p w14:paraId="4B070E0D" w14:textId="06522057" w:rsidR="005669A6" w:rsidRPr="00FF6796" w:rsidRDefault="005669A6">
      <w:pPr>
        <w:pStyle w:val="CommentText"/>
        <w:rPr>
          <w:lang w:val="es-419"/>
        </w:rPr>
      </w:pPr>
      <w:r>
        <w:rPr>
          <w:rStyle w:val="CommentReference"/>
        </w:rPr>
        <w:annotationRef/>
      </w:r>
      <w:r>
        <w:rPr>
          <w:lang w:val="es-419"/>
        </w:rPr>
        <w:t>Dar ejemplos de estudios relacionados en los que se haya utilizado este método.</w:t>
      </w:r>
    </w:p>
  </w:comment>
  <w:comment w:id="68" w:author="Montenegro, Frank David (Alliance Bioversity-CIAT)" w:date="2020-12-08T13:47:00Z" w:initials="MFD(B">
    <w:p w14:paraId="1C32CCC4" w14:textId="0CBB2712" w:rsidR="005669A6" w:rsidRPr="00C47459" w:rsidRDefault="005669A6">
      <w:pPr>
        <w:pStyle w:val="CommentText"/>
        <w:rPr>
          <w:lang w:val="es-CO"/>
        </w:rPr>
      </w:pPr>
      <w:r>
        <w:rPr>
          <w:rStyle w:val="CommentReference"/>
        </w:rPr>
        <w:annotationRef/>
      </w:r>
      <w:r w:rsidRPr="00C47459">
        <w:rPr>
          <w:lang w:val="es-CO"/>
        </w:rPr>
        <w:t xml:space="preserve">Se </w:t>
      </w:r>
      <w:proofErr w:type="spellStart"/>
      <w:r w:rsidRPr="00C47459">
        <w:rPr>
          <w:lang w:val="es-CO"/>
        </w:rPr>
        <w:t>agrego</w:t>
      </w:r>
      <w:proofErr w:type="spellEnd"/>
      <w:r w:rsidRPr="00C47459">
        <w:rPr>
          <w:lang w:val="es-CO"/>
        </w:rPr>
        <w:t xml:space="preserve"> a estado del arte</w:t>
      </w:r>
    </w:p>
  </w:comment>
  <w:comment w:id="69" w:author="Salazar, Lina Piedad" w:date="2020-12-03T15:55:00Z" w:initials="SLP">
    <w:p w14:paraId="565A0F7D" w14:textId="701C9EDB" w:rsidR="005669A6" w:rsidRPr="00044D93" w:rsidRDefault="005669A6">
      <w:pPr>
        <w:pStyle w:val="CommentText"/>
        <w:rPr>
          <w:lang w:val="es-ES_tradnl"/>
        </w:rPr>
      </w:pPr>
      <w:r>
        <w:rPr>
          <w:rStyle w:val="CommentReference"/>
        </w:rPr>
        <w:annotationRef/>
      </w:r>
      <w:proofErr w:type="gramStart"/>
      <w:r w:rsidRPr="00044D93">
        <w:rPr>
          <w:lang w:val="es-ES_tradnl"/>
        </w:rPr>
        <w:t>Cual es</w:t>
      </w:r>
      <w:r>
        <w:rPr>
          <w:lang w:val="es-ES_tradnl"/>
        </w:rPr>
        <w:t xml:space="preserve"> esta estadística?</w:t>
      </w:r>
      <w:proofErr w:type="gramEnd"/>
    </w:p>
  </w:comment>
  <w:comment w:id="70" w:author="Montenegro, Frank David (Alliance Bioversity-CIAT)" w:date="2020-12-08T13:47:00Z" w:initials="MFD(B">
    <w:p w14:paraId="7156BAF6" w14:textId="3133AE30" w:rsidR="005669A6" w:rsidRPr="00C47459" w:rsidRDefault="005669A6">
      <w:pPr>
        <w:pStyle w:val="CommentText"/>
        <w:rPr>
          <w:lang w:val="es-CO"/>
        </w:rPr>
      </w:pPr>
      <w:r>
        <w:rPr>
          <w:rStyle w:val="CommentReference"/>
        </w:rPr>
        <w:annotationRef/>
      </w:r>
      <w:proofErr w:type="spellStart"/>
      <w:r w:rsidRPr="00C47459">
        <w:rPr>
          <w:lang w:val="es-CO"/>
        </w:rPr>
        <w:t>Deviation</w:t>
      </w:r>
      <w:proofErr w:type="spellEnd"/>
      <w:r w:rsidRPr="00C47459">
        <w:rPr>
          <w:lang w:val="es-CO"/>
        </w:rPr>
        <w:t xml:space="preserve"> standard</w:t>
      </w:r>
    </w:p>
  </w:comment>
  <w:comment w:id="71" w:author="Palacios Taboada, Ana Claudia" w:date="2020-11-18T10:15:00Z" w:initials="PTAC">
    <w:p w14:paraId="251BB4EE" w14:textId="231BF000" w:rsidR="005669A6" w:rsidRPr="00FF6796" w:rsidRDefault="005669A6">
      <w:pPr>
        <w:pStyle w:val="CommentText"/>
        <w:rPr>
          <w:lang w:val="es-419"/>
        </w:rPr>
      </w:pPr>
      <w:r>
        <w:rPr>
          <w:rStyle w:val="CommentReference"/>
        </w:rPr>
        <w:annotationRef/>
      </w:r>
      <w:proofErr w:type="gramStart"/>
      <w:r w:rsidRPr="00FF6796">
        <w:rPr>
          <w:lang w:val="es-419"/>
        </w:rPr>
        <w:t>Se define como…?</w:t>
      </w:r>
      <w:proofErr w:type="gramEnd"/>
    </w:p>
  </w:comment>
  <w:comment w:id="72" w:author="Montenegro, Frank David (Alliance Bioversity-CIAT)" w:date="2020-12-08T13:48:00Z" w:initials="MFD(B">
    <w:p w14:paraId="37CB5876" w14:textId="6801E5D8" w:rsidR="005669A6" w:rsidRPr="00C47459" w:rsidRDefault="005669A6">
      <w:pPr>
        <w:pStyle w:val="CommentText"/>
        <w:rPr>
          <w:lang w:val="es-CO"/>
        </w:rPr>
      </w:pPr>
      <w:r>
        <w:rPr>
          <w:rStyle w:val="CommentReference"/>
        </w:rPr>
        <w:annotationRef/>
      </w:r>
      <w:r w:rsidRPr="00C47459">
        <w:rPr>
          <w:lang w:val="es-CO"/>
        </w:rPr>
        <w:t>En las ecuaciones que están abajo</w:t>
      </w:r>
    </w:p>
  </w:comment>
  <w:comment w:id="73" w:author="Salazar, Lina Piedad" w:date="2020-12-03T15:56:00Z" w:initials="SLP">
    <w:p w14:paraId="15073B36" w14:textId="05FD11DD" w:rsidR="005669A6" w:rsidRPr="00044D93" w:rsidRDefault="005669A6">
      <w:pPr>
        <w:pStyle w:val="CommentText"/>
        <w:rPr>
          <w:lang w:val="es-ES_tradnl"/>
        </w:rPr>
      </w:pPr>
      <w:r>
        <w:rPr>
          <w:rStyle w:val="CommentReference"/>
        </w:rPr>
        <w:annotationRef/>
      </w:r>
      <w:r w:rsidRPr="00044D93">
        <w:rPr>
          <w:lang w:val="es-ES_tradnl"/>
        </w:rPr>
        <w:t>Recuerdo que en una d</w:t>
      </w:r>
      <w:r>
        <w:rPr>
          <w:lang w:val="es-ES_tradnl"/>
        </w:rPr>
        <w:t xml:space="preserve">e las presentaciones había una figura y una explicación </w:t>
      </w:r>
      <w:proofErr w:type="spellStart"/>
      <w:r>
        <w:rPr>
          <w:lang w:val="es-ES_tradnl"/>
        </w:rPr>
        <w:t>mas</w:t>
      </w:r>
      <w:proofErr w:type="spellEnd"/>
      <w:r>
        <w:rPr>
          <w:lang w:val="es-ES_tradnl"/>
        </w:rPr>
        <w:t xml:space="preserve"> comprensible para los mortales. Está bien dejar </w:t>
      </w:r>
      <w:proofErr w:type="gramStart"/>
      <w:r>
        <w:rPr>
          <w:lang w:val="es-ES_tradnl"/>
        </w:rPr>
        <w:t>esta</w:t>
      </w:r>
      <w:proofErr w:type="gramEnd"/>
      <w:r>
        <w:rPr>
          <w:lang w:val="es-ES_tradnl"/>
        </w:rPr>
        <w:t xml:space="preserve"> pero incluir algo un poco </w:t>
      </w:r>
      <w:proofErr w:type="spellStart"/>
      <w:r>
        <w:rPr>
          <w:lang w:val="es-ES_tradnl"/>
        </w:rPr>
        <w:t>mas</w:t>
      </w:r>
      <w:proofErr w:type="spellEnd"/>
      <w:r>
        <w:rPr>
          <w:lang w:val="es-ES_tradnl"/>
        </w:rPr>
        <w:t xml:space="preserve"> light. </w:t>
      </w:r>
    </w:p>
  </w:comment>
  <w:comment w:id="74" w:author="Montenegro, Frank David (Alliance Bioversity-CIAT)" w:date="2020-12-08T17:47:00Z" w:initials="MFD(B">
    <w:p w14:paraId="5E623397" w14:textId="6E5901C2" w:rsidR="005669A6" w:rsidRPr="008404C2" w:rsidRDefault="005669A6">
      <w:pPr>
        <w:pStyle w:val="CommentText"/>
        <w:rPr>
          <w:lang w:val="es-CO"/>
        </w:rPr>
      </w:pPr>
      <w:r>
        <w:rPr>
          <w:rStyle w:val="CommentReference"/>
        </w:rPr>
        <w:annotationRef/>
      </w:r>
      <w:proofErr w:type="spellStart"/>
      <w:r w:rsidRPr="008404C2">
        <w:rPr>
          <w:lang w:val="es-CO"/>
        </w:rPr>
        <w:t>Podria</w:t>
      </w:r>
      <w:proofErr w:type="spellEnd"/>
      <w:r w:rsidRPr="008404C2">
        <w:rPr>
          <w:lang w:val="es-CO"/>
        </w:rPr>
        <w:t xml:space="preserve"> incluirla</w:t>
      </w:r>
      <w:r>
        <w:rPr>
          <w:lang w:val="es-CO"/>
        </w:rPr>
        <w:t xml:space="preserve"> algo </w:t>
      </w:r>
      <w:proofErr w:type="spellStart"/>
      <w:r>
        <w:rPr>
          <w:lang w:val="es-CO"/>
        </w:rPr>
        <w:t>mas</w:t>
      </w:r>
      <w:proofErr w:type="spellEnd"/>
      <w:r>
        <w:rPr>
          <w:lang w:val="es-CO"/>
        </w:rPr>
        <w:t xml:space="preserve"> suave,</w:t>
      </w:r>
      <w:r w:rsidRPr="008404C2">
        <w:rPr>
          <w:lang w:val="es-CO"/>
        </w:rPr>
        <w:t xml:space="preserve"> pero teniendo en cuenta q</w:t>
      </w:r>
      <w:r>
        <w:rPr>
          <w:lang w:val="es-CO"/>
        </w:rPr>
        <w:t>ue este es un reporte creo que debe tener un peso científico que lo respalde.</w:t>
      </w:r>
    </w:p>
  </w:comment>
  <w:comment w:id="75" w:author="Palacios Taboada, Ana Claudia" w:date="2020-11-18T10:16:00Z" w:initials="PTAC">
    <w:p w14:paraId="01D2E906" w14:textId="3DA580D0" w:rsidR="005669A6" w:rsidRPr="00FF6796" w:rsidRDefault="005669A6">
      <w:pPr>
        <w:pStyle w:val="CommentText"/>
        <w:rPr>
          <w:lang w:val="es-419"/>
        </w:rPr>
      </w:pPr>
      <w:r>
        <w:rPr>
          <w:rStyle w:val="CommentReference"/>
        </w:rPr>
        <w:annotationRef/>
      </w:r>
      <w:proofErr w:type="gramStart"/>
      <w:r w:rsidRPr="00FF6796">
        <w:rPr>
          <w:lang w:val="es-419"/>
        </w:rPr>
        <w:t>Por qué se utiliza esta f</w:t>
      </w:r>
      <w:r>
        <w:rPr>
          <w:lang w:val="es-419"/>
        </w:rPr>
        <w:t>órmula de desviación estándar?</w:t>
      </w:r>
      <w:proofErr w:type="gramEnd"/>
    </w:p>
  </w:comment>
  <w:comment w:id="76" w:author="Montenegro, Frank David (Alliance Bioversity-CIAT)" w:date="2020-12-08T13:49:00Z" w:initials="MFD(B">
    <w:p w14:paraId="5737ACBE" w14:textId="712ECBAB" w:rsidR="005669A6" w:rsidRPr="00C47459" w:rsidRDefault="005669A6">
      <w:pPr>
        <w:pStyle w:val="CommentText"/>
        <w:rPr>
          <w:lang w:val="es-CO"/>
        </w:rPr>
      </w:pPr>
      <w:r>
        <w:rPr>
          <w:rStyle w:val="CommentReference"/>
        </w:rPr>
        <w:annotationRef/>
      </w:r>
      <w:r>
        <w:rPr>
          <w:lang w:val="es-CO"/>
        </w:rPr>
        <w:t>Para saber si hay vínculo entre los datos y generar las decisiones de si hay tendencia o no</w:t>
      </w:r>
    </w:p>
  </w:comment>
  <w:comment w:id="91" w:author="Palacios Taboada, Ana Claudia" w:date="2020-11-18T10:28:00Z" w:initials="PTAC">
    <w:p w14:paraId="2AADBFC1" w14:textId="630025B8" w:rsidR="005669A6" w:rsidRPr="005C1D4E" w:rsidRDefault="005669A6">
      <w:pPr>
        <w:pStyle w:val="CommentText"/>
        <w:rPr>
          <w:lang w:val="es-ES_tradnl"/>
        </w:rPr>
      </w:pPr>
      <w:r>
        <w:rPr>
          <w:rStyle w:val="CommentReference"/>
        </w:rPr>
        <w:annotationRef/>
      </w:r>
      <w:r w:rsidRPr="005C1D4E">
        <w:rPr>
          <w:lang w:val="es-ES_tradnl"/>
        </w:rPr>
        <w:t>Es decir…</w:t>
      </w:r>
    </w:p>
  </w:comment>
  <w:comment w:id="92" w:author="Montenegro, Frank David (Alliance Bioversity-CIAT)" w:date="2020-12-09T08:53:00Z" w:initials="MFD(B">
    <w:p w14:paraId="45776DB8" w14:textId="6F4D53A8" w:rsidR="005669A6" w:rsidRPr="002C2803" w:rsidRDefault="005669A6">
      <w:pPr>
        <w:pStyle w:val="CommentText"/>
        <w:rPr>
          <w:lang w:val="es-CO"/>
        </w:rPr>
      </w:pPr>
      <w:r>
        <w:rPr>
          <w:rStyle w:val="CommentReference"/>
        </w:rPr>
        <w:annotationRef/>
      </w:r>
      <w:r w:rsidRPr="002C2803">
        <w:rPr>
          <w:lang w:val="es-CO"/>
        </w:rPr>
        <w:t xml:space="preserve">Se </w:t>
      </w:r>
      <w:proofErr w:type="spellStart"/>
      <w:r w:rsidRPr="002C2803">
        <w:rPr>
          <w:lang w:val="es-CO"/>
        </w:rPr>
        <w:t>anadio</w:t>
      </w:r>
      <w:proofErr w:type="spellEnd"/>
      <w:r w:rsidRPr="002C2803">
        <w:rPr>
          <w:lang w:val="es-CO"/>
        </w:rPr>
        <w:t xml:space="preserve"> </w:t>
      </w:r>
      <w:proofErr w:type="spellStart"/>
      <w:r w:rsidRPr="002C2803">
        <w:rPr>
          <w:lang w:val="es-CO"/>
        </w:rPr>
        <w:t>explicacion</w:t>
      </w:r>
      <w:proofErr w:type="spellEnd"/>
    </w:p>
  </w:comment>
  <w:comment w:id="98" w:author="Palacios Taboada, Ana Claudia" w:date="2020-11-18T10:29:00Z" w:initials="PTAC">
    <w:p w14:paraId="7374C63B" w14:textId="77777777" w:rsidR="005669A6" w:rsidRDefault="005669A6">
      <w:pPr>
        <w:pStyle w:val="CommentText"/>
        <w:rPr>
          <w:lang w:val="es-419"/>
        </w:rPr>
      </w:pPr>
      <w:r>
        <w:rPr>
          <w:rStyle w:val="CommentReference"/>
        </w:rPr>
        <w:annotationRef/>
      </w:r>
      <w:r w:rsidRPr="00F655F5">
        <w:rPr>
          <w:lang w:val="es-419"/>
        </w:rPr>
        <w:t>Colocar una fila con los tot</w:t>
      </w:r>
      <w:r>
        <w:rPr>
          <w:lang w:val="es-419"/>
        </w:rPr>
        <w:t>ales al final</w:t>
      </w:r>
    </w:p>
    <w:p w14:paraId="7725DE80" w14:textId="239703AD" w:rsidR="005669A6" w:rsidRPr="00F655F5" w:rsidRDefault="005669A6">
      <w:pPr>
        <w:pStyle w:val="CommentText"/>
        <w:rPr>
          <w:lang w:val="es-419"/>
        </w:rPr>
      </w:pPr>
    </w:p>
  </w:comment>
  <w:comment w:id="99" w:author="Salazar, Lina Piedad" w:date="2020-12-03T17:30:00Z" w:initials="SLP">
    <w:p w14:paraId="61E5C316" w14:textId="42712105" w:rsidR="005669A6" w:rsidRPr="00367554" w:rsidRDefault="005669A6">
      <w:pPr>
        <w:pStyle w:val="CommentText"/>
        <w:rPr>
          <w:lang w:val="es-ES_tradnl"/>
        </w:rPr>
      </w:pPr>
      <w:r>
        <w:rPr>
          <w:rStyle w:val="CommentReference"/>
        </w:rPr>
        <w:annotationRef/>
      </w:r>
      <w:proofErr w:type="spellStart"/>
      <w:r w:rsidRPr="00367554">
        <w:rPr>
          <w:lang w:val="es-ES_tradnl"/>
        </w:rPr>
        <w:t>Tambien</w:t>
      </w:r>
      <w:proofErr w:type="spellEnd"/>
      <w:r w:rsidRPr="00367554">
        <w:rPr>
          <w:lang w:val="es-ES_tradnl"/>
        </w:rPr>
        <w:t xml:space="preserve"> </w:t>
      </w:r>
      <w:proofErr w:type="spellStart"/>
      <w:r w:rsidRPr="00367554">
        <w:rPr>
          <w:lang w:val="es-ES_tradnl"/>
        </w:rPr>
        <w:t>divider</w:t>
      </w:r>
      <w:proofErr w:type="spellEnd"/>
      <w:r w:rsidRPr="00367554">
        <w:rPr>
          <w:lang w:val="es-ES_tradnl"/>
        </w:rPr>
        <w:t xml:space="preserve"> por N de PATCA y</w:t>
      </w:r>
      <w:r>
        <w:rPr>
          <w:lang w:val="es-ES_tradnl"/>
        </w:rPr>
        <w:t xml:space="preserve"> N d </w:t>
      </w:r>
      <w:proofErr w:type="spellStart"/>
      <w:r>
        <w:rPr>
          <w:lang w:val="es-ES_tradnl"/>
        </w:rPr>
        <w:t>econtrol</w:t>
      </w:r>
      <w:proofErr w:type="spellEnd"/>
    </w:p>
  </w:comment>
  <w:comment w:id="100" w:author="Montenegro, Frank David (Alliance Bioversity-CIAT)" w:date="2020-12-08T14:38:00Z" w:initials="MFD(B">
    <w:p w14:paraId="2F6CC86E" w14:textId="77777777" w:rsidR="005669A6" w:rsidRDefault="005669A6" w:rsidP="000B7535">
      <w:pPr>
        <w:pStyle w:val="CommentText"/>
        <w:rPr>
          <w:lang w:val="es-CO"/>
        </w:rPr>
      </w:pPr>
      <w:r>
        <w:rPr>
          <w:rStyle w:val="CommentReference"/>
        </w:rPr>
        <w:annotationRef/>
      </w:r>
      <w:r w:rsidRPr="000B7535">
        <w:rPr>
          <w:lang w:val="es-CO"/>
        </w:rPr>
        <w:t xml:space="preserve">En esta </w:t>
      </w:r>
      <w:proofErr w:type="spellStart"/>
      <w:r w:rsidRPr="000B7535">
        <w:rPr>
          <w:lang w:val="es-CO"/>
        </w:rPr>
        <w:t>table</w:t>
      </w:r>
      <w:proofErr w:type="spellEnd"/>
      <w:r w:rsidRPr="000B7535">
        <w:rPr>
          <w:lang w:val="es-CO"/>
        </w:rPr>
        <w:t xml:space="preserve"> no se </w:t>
      </w:r>
      <w:r>
        <w:rPr>
          <w:lang w:val="es-CO"/>
        </w:rPr>
        <w:t>debería de</w:t>
      </w:r>
      <w:r w:rsidRPr="000B7535">
        <w:rPr>
          <w:lang w:val="es-CO"/>
        </w:rPr>
        <w:t xml:space="preserve"> colocar los total</w:t>
      </w:r>
      <w:r>
        <w:rPr>
          <w:lang w:val="es-CO"/>
        </w:rPr>
        <w:t xml:space="preserve">es, </w:t>
      </w:r>
      <w:proofErr w:type="spellStart"/>
      <w:r>
        <w:rPr>
          <w:lang w:val="es-CO"/>
        </w:rPr>
        <w:t>por que</w:t>
      </w:r>
      <w:proofErr w:type="spellEnd"/>
      <w:r>
        <w:rPr>
          <w:lang w:val="es-CO"/>
        </w:rPr>
        <w:t xml:space="preserve"> hay puntos compartidos, ejemplo:</w:t>
      </w:r>
    </w:p>
    <w:p w14:paraId="07AC9619" w14:textId="4E5B15F9" w:rsidR="005669A6" w:rsidRDefault="005669A6" w:rsidP="000B7535">
      <w:pPr>
        <w:pStyle w:val="CommentText"/>
        <w:rPr>
          <w:lang w:val="es-CO"/>
        </w:rPr>
      </w:pPr>
      <w:r>
        <w:rPr>
          <w:lang w:val="es-CO"/>
        </w:rPr>
        <w:t xml:space="preserve">Un punto se mueve y a su vez su buffer queda con áreas de influencia. Así que este punto comparte los dos </w:t>
      </w:r>
      <w:proofErr w:type="spellStart"/>
      <w:proofErr w:type="gramStart"/>
      <w:r>
        <w:rPr>
          <w:lang w:val="es-CO"/>
        </w:rPr>
        <w:t>registros;Si</w:t>
      </w:r>
      <w:proofErr w:type="spellEnd"/>
      <w:proofErr w:type="gramEnd"/>
      <w:r>
        <w:rPr>
          <w:lang w:val="es-CO"/>
        </w:rPr>
        <w:t xml:space="preserve"> desean lo puedo colocar.</w:t>
      </w:r>
    </w:p>
    <w:p w14:paraId="1766DCD5" w14:textId="24747558" w:rsidR="005669A6" w:rsidRPr="000B7535" w:rsidRDefault="005669A6" w:rsidP="000B7535">
      <w:pPr>
        <w:pStyle w:val="CommentText"/>
        <w:rPr>
          <w:lang w:val="es-CO"/>
        </w:rPr>
      </w:pPr>
      <w:r>
        <w:rPr>
          <w:lang w:val="es-CO"/>
        </w:rPr>
        <w:t xml:space="preserve">Para los </w:t>
      </w:r>
      <w:proofErr w:type="spellStart"/>
      <w:r>
        <w:rPr>
          <w:lang w:val="es-CO"/>
        </w:rPr>
        <w:t>patca</w:t>
      </w:r>
      <w:proofErr w:type="spellEnd"/>
      <w:r>
        <w:rPr>
          <w:lang w:val="es-CO"/>
        </w:rPr>
        <w:t xml:space="preserve"> están en una tabla aparte</w:t>
      </w:r>
    </w:p>
  </w:comment>
  <w:comment w:id="101" w:author="Salazar, Lina Piedad" w:date="2020-12-03T17:30:00Z" w:initials="SLP">
    <w:p w14:paraId="03FE992E" w14:textId="633BF3A2" w:rsidR="005669A6" w:rsidRPr="00367554" w:rsidRDefault="005669A6">
      <w:pPr>
        <w:pStyle w:val="CommentText"/>
        <w:rPr>
          <w:lang w:val="es-ES_tradnl"/>
        </w:rPr>
      </w:pPr>
      <w:r>
        <w:rPr>
          <w:rStyle w:val="CommentReference"/>
        </w:rPr>
        <w:annotationRef/>
      </w:r>
      <w:proofErr w:type="spellStart"/>
      <w:r w:rsidRPr="00367554">
        <w:rPr>
          <w:lang w:val="es-ES_tradnl"/>
        </w:rPr>
        <w:t>Areas</w:t>
      </w:r>
      <w:proofErr w:type="spellEnd"/>
      <w:r w:rsidRPr="00367554">
        <w:rPr>
          <w:lang w:val="es-ES_tradnl"/>
        </w:rPr>
        <w:t xml:space="preserve"> inferiores?</w:t>
      </w:r>
    </w:p>
  </w:comment>
  <w:comment w:id="102" w:author="Montenegro, Frank David (Alliance Bioversity-CIAT)" w:date="2020-12-05T11:22:00Z" w:initials="MFD(B">
    <w:p w14:paraId="3F137686" w14:textId="446AC977" w:rsidR="005669A6" w:rsidRPr="008316FE" w:rsidRDefault="005669A6">
      <w:pPr>
        <w:pStyle w:val="CommentText"/>
        <w:rPr>
          <w:lang w:val="es-CO"/>
        </w:rPr>
      </w:pPr>
      <w:r>
        <w:rPr>
          <w:rStyle w:val="CommentReference"/>
        </w:rPr>
        <w:annotationRef/>
      </w:r>
      <w:proofErr w:type="spellStart"/>
      <w:r w:rsidRPr="008316FE">
        <w:rPr>
          <w:lang w:val="es-CO"/>
        </w:rPr>
        <w:t>Si</w:t>
      </w:r>
      <w:proofErr w:type="spellEnd"/>
      <w:r>
        <w:rPr>
          <w:lang w:val="es-CO"/>
        </w:rPr>
        <w:t>,</w:t>
      </w:r>
      <w:r w:rsidRPr="008316FE">
        <w:rPr>
          <w:lang w:val="es-CO"/>
        </w:rPr>
        <w:t xml:space="preserve"> no todas las </w:t>
      </w:r>
      <w:proofErr w:type="spellStart"/>
      <w:r w:rsidRPr="008316FE">
        <w:rPr>
          <w:lang w:val="es-CO"/>
        </w:rPr>
        <w:t>areas</w:t>
      </w:r>
      <w:proofErr w:type="spellEnd"/>
      <w:r w:rsidRPr="008316FE">
        <w:rPr>
          <w:lang w:val="es-CO"/>
        </w:rPr>
        <w:t xml:space="preserve"> pueden s</w:t>
      </w:r>
      <w:r>
        <w:rPr>
          <w:lang w:val="es-CO"/>
        </w:rPr>
        <w:t xml:space="preserve">er monitoreadas </w:t>
      </w:r>
      <w:proofErr w:type="spellStart"/>
      <w:r>
        <w:rPr>
          <w:lang w:val="es-CO"/>
        </w:rPr>
        <w:t>por que</w:t>
      </w:r>
      <w:proofErr w:type="spellEnd"/>
      <w:r>
        <w:rPr>
          <w:lang w:val="es-CO"/>
        </w:rPr>
        <w:t xml:space="preserve"> son parcelas inferiores a 1 </w:t>
      </w:r>
      <w:proofErr w:type="spellStart"/>
      <w:r>
        <w:rPr>
          <w:lang w:val="es-CO"/>
        </w:rPr>
        <w:t>hectarea</w:t>
      </w:r>
      <w:proofErr w:type="spellEnd"/>
      <w:r>
        <w:rPr>
          <w:lang w:val="es-CO"/>
        </w:rPr>
        <w:t xml:space="preserve"> y con la resolución espacial del satélite no es recomendable estas </w:t>
      </w:r>
      <w:proofErr w:type="spellStart"/>
      <w:r>
        <w:rPr>
          <w:lang w:val="es-CO"/>
        </w:rPr>
        <w:t>areas</w:t>
      </w:r>
      <w:proofErr w:type="spellEnd"/>
      <w:r>
        <w:rPr>
          <w:lang w:val="es-CO"/>
        </w:rPr>
        <w:t>.</w:t>
      </w:r>
    </w:p>
  </w:comment>
  <w:comment w:id="104" w:author="Salazar, Lina Piedad" w:date="2020-12-03T17:30:00Z" w:initials="SLP">
    <w:p w14:paraId="0DFE87EA" w14:textId="0845812E" w:rsidR="005669A6" w:rsidRPr="00367554" w:rsidRDefault="005669A6">
      <w:pPr>
        <w:pStyle w:val="CommentText"/>
        <w:rPr>
          <w:lang w:val="es-ES_tradnl"/>
        </w:rPr>
      </w:pPr>
      <w:r>
        <w:rPr>
          <w:rStyle w:val="CommentReference"/>
        </w:rPr>
        <w:annotationRef/>
      </w:r>
      <w:proofErr w:type="spellStart"/>
      <w:r w:rsidRPr="00367554">
        <w:rPr>
          <w:lang w:val="es-ES_tradnl"/>
        </w:rPr>
        <w:t>Inc</w:t>
      </w:r>
      <w:r>
        <w:rPr>
          <w:lang w:val="es-ES_tradnl"/>
        </w:rPr>
        <w:t>rementr</w:t>
      </w:r>
      <w:proofErr w:type="spellEnd"/>
      <w:r>
        <w:rPr>
          <w:lang w:val="es-ES_tradnl"/>
        </w:rPr>
        <w:t xml:space="preserve"> letra… estos son los finales? Me suena que los </w:t>
      </w:r>
      <w:proofErr w:type="gramStart"/>
      <w:r>
        <w:rPr>
          <w:lang w:val="es-ES_tradnl"/>
        </w:rPr>
        <w:t>finales</w:t>
      </w:r>
      <w:proofErr w:type="gramEnd"/>
      <w:r>
        <w:rPr>
          <w:lang w:val="es-ES_tradnl"/>
        </w:rPr>
        <w:t xml:space="preserve"> pero habría que mencionar en el título: Muestra Final de Análisis o algo así </w:t>
      </w:r>
    </w:p>
  </w:comment>
  <w:comment w:id="105" w:author="Montenegro, Frank David (Alliance Bioversity-CIAT)" w:date="2020-12-08T14:57:00Z" w:initials="MFD(B">
    <w:p w14:paraId="7992BBF8" w14:textId="479E5E25" w:rsidR="005669A6" w:rsidRPr="00624617" w:rsidRDefault="005669A6">
      <w:pPr>
        <w:pStyle w:val="CommentText"/>
        <w:rPr>
          <w:lang w:val="es-CO"/>
        </w:rPr>
      </w:pPr>
      <w:r>
        <w:rPr>
          <w:rStyle w:val="CommentReference"/>
        </w:rPr>
        <w:annotationRef/>
      </w:r>
      <w:r w:rsidRPr="00624617">
        <w:rPr>
          <w:lang w:val="es-CO"/>
        </w:rPr>
        <w:t>hecho</w:t>
      </w:r>
    </w:p>
  </w:comment>
  <w:comment w:id="106" w:author="Palacios Taboada, Ana Claudia" w:date="2020-11-18T10:29:00Z" w:initials="PTAC">
    <w:p w14:paraId="16BFEF38" w14:textId="19BD8D38" w:rsidR="005669A6" w:rsidRPr="00F655F5" w:rsidRDefault="005669A6">
      <w:pPr>
        <w:pStyle w:val="CommentText"/>
        <w:rPr>
          <w:lang w:val="es-419"/>
        </w:rPr>
      </w:pPr>
      <w:r>
        <w:rPr>
          <w:rStyle w:val="CommentReference"/>
        </w:rPr>
        <w:annotationRef/>
      </w:r>
      <w:r w:rsidRPr="00F655F5">
        <w:rPr>
          <w:lang w:val="es-419"/>
        </w:rPr>
        <w:t>Colocar una fila con los to</w:t>
      </w:r>
      <w:r>
        <w:rPr>
          <w:lang w:val="es-419"/>
        </w:rPr>
        <w:t>tales al final</w:t>
      </w:r>
    </w:p>
  </w:comment>
  <w:comment w:id="107" w:author="Montenegro, Frank David (Alliance Bioversity-CIAT)" w:date="2020-12-08T14:57:00Z" w:initials="MFD(B">
    <w:p w14:paraId="368EC206" w14:textId="0F9FAA1C" w:rsidR="005669A6" w:rsidRPr="00624617" w:rsidRDefault="005669A6">
      <w:pPr>
        <w:pStyle w:val="CommentText"/>
        <w:rPr>
          <w:lang w:val="es-CO"/>
        </w:rPr>
      </w:pPr>
      <w:r>
        <w:rPr>
          <w:rStyle w:val="CommentReference"/>
        </w:rPr>
        <w:annotationRef/>
      </w:r>
      <w:r w:rsidRPr="00624617">
        <w:rPr>
          <w:lang w:val="es-CO"/>
        </w:rPr>
        <w:t>hecho</w:t>
      </w:r>
    </w:p>
  </w:comment>
  <w:comment w:id="159" w:author="Palacios Taboada, Ana Claudia" w:date="2020-11-18T11:14:00Z" w:initials="PTAC">
    <w:p w14:paraId="53E21126" w14:textId="5F37ED4A" w:rsidR="005669A6" w:rsidRPr="00D378CE" w:rsidRDefault="005669A6">
      <w:pPr>
        <w:pStyle w:val="CommentText"/>
        <w:rPr>
          <w:lang w:val="es-419"/>
        </w:rPr>
      </w:pPr>
      <w:r>
        <w:rPr>
          <w:rStyle w:val="CommentReference"/>
        </w:rPr>
        <w:annotationRef/>
      </w:r>
      <w:proofErr w:type="gramStart"/>
      <w:r w:rsidRPr="00D378CE">
        <w:rPr>
          <w:lang w:val="es-419"/>
        </w:rPr>
        <w:t>Por qué en el primer r</w:t>
      </w:r>
      <w:r>
        <w:rPr>
          <w:lang w:val="es-419"/>
        </w:rPr>
        <w:t>eporte decía 756 imágenes?</w:t>
      </w:r>
      <w:proofErr w:type="gramEnd"/>
    </w:p>
  </w:comment>
  <w:comment w:id="160" w:author="Salazar, Lina Piedad" w:date="2020-12-03T17:34:00Z" w:initials="SLP">
    <w:p w14:paraId="14BDA3C5" w14:textId="57959A66" w:rsidR="005669A6" w:rsidRPr="00367554" w:rsidRDefault="005669A6">
      <w:pPr>
        <w:pStyle w:val="CommentText"/>
        <w:rPr>
          <w:lang w:val="es-ES_tradnl"/>
        </w:rPr>
      </w:pPr>
      <w:r>
        <w:rPr>
          <w:rStyle w:val="CommentReference"/>
        </w:rPr>
        <w:annotationRef/>
      </w:r>
      <w:r w:rsidRPr="00367554">
        <w:rPr>
          <w:lang w:val="es-ES_tradnl"/>
        </w:rPr>
        <w:t xml:space="preserve">Explicar </w:t>
      </w:r>
      <w:r>
        <w:rPr>
          <w:lang w:val="es-ES_tradnl"/>
        </w:rPr>
        <w:t xml:space="preserve">esto mejor…no entiendo bien la diferencia entre </w:t>
      </w:r>
      <w:proofErr w:type="gramStart"/>
      <w:r>
        <w:rPr>
          <w:lang w:val="es-ES_tradnl"/>
        </w:rPr>
        <w:t>la dos imágenes</w:t>
      </w:r>
      <w:proofErr w:type="gramEnd"/>
      <w:r>
        <w:rPr>
          <w:lang w:val="es-ES_tradnl"/>
        </w:rPr>
        <w:t>. Favor clarificar y explicar.</w:t>
      </w:r>
    </w:p>
  </w:comment>
  <w:comment w:id="161" w:author="Montenegro, Frank David (Alliance Bioversity-CIAT)" w:date="2020-12-09T09:12:00Z" w:initials="MFD(B">
    <w:p w14:paraId="5369A661" w14:textId="2F80C6D4" w:rsidR="005669A6" w:rsidRPr="002C2803" w:rsidRDefault="005669A6">
      <w:pPr>
        <w:pStyle w:val="CommentText"/>
        <w:rPr>
          <w:lang w:val="es-CO"/>
        </w:rPr>
      </w:pPr>
      <w:r>
        <w:rPr>
          <w:rStyle w:val="CommentReference"/>
        </w:rPr>
        <w:annotationRef/>
      </w:r>
      <w:r w:rsidRPr="002C2803">
        <w:rPr>
          <w:lang w:val="es-CO"/>
        </w:rPr>
        <w:t xml:space="preserve">Se explica en los </w:t>
      </w:r>
      <w:proofErr w:type="spellStart"/>
      <w:r w:rsidRPr="002C2803">
        <w:rPr>
          <w:lang w:val="es-CO"/>
        </w:rPr>
        <w:t>metodos</w:t>
      </w:r>
      <w:proofErr w:type="spellEnd"/>
    </w:p>
  </w:comment>
  <w:comment w:id="175" w:author="Salazar, Lina Piedad" w:date="2020-12-03T17:35:00Z" w:initials="SLP">
    <w:p w14:paraId="21510CCE" w14:textId="0A267CFB" w:rsidR="005669A6" w:rsidRPr="00367554" w:rsidRDefault="005669A6">
      <w:pPr>
        <w:pStyle w:val="CommentText"/>
        <w:rPr>
          <w:lang w:val="es-ES_tradnl"/>
        </w:rPr>
      </w:pPr>
      <w:r>
        <w:rPr>
          <w:rStyle w:val="CommentReference"/>
        </w:rPr>
        <w:annotationRef/>
      </w:r>
      <w:r w:rsidRPr="00367554">
        <w:rPr>
          <w:lang w:val="es-ES_tradnl"/>
        </w:rPr>
        <w:t xml:space="preserve">Creo que </w:t>
      </w:r>
      <w:proofErr w:type="spellStart"/>
      <w:r w:rsidRPr="00367554">
        <w:rPr>
          <w:lang w:val="es-ES_tradnl"/>
        </w:rPr>
        <w:t>seria</w:t>
      </w:r>
      <w:proofErr w:type="spellEnd"/>
      <w:r w:rsidRPr="00367554">
        <w:rPr>
          <w:lang w:val="es-ES_tradnl"/>
        </w:rPr>
        <w:t xml:space="preserve"> bueno mencio</w:t>
      </w:r>
      <w:r>
        <w:rPr>
          <w:lang w:val="es-ES_tradnl"/>
        </w:rPr>
        <w:t xml:space="preserve">nar que </w:t>
      </w:r>
      <w:proofErr w:type="gramStart"/>
      <w:r>
        <w:rPr>
          <w:lang w:val="es-ES_tradnl"/>
        </w:rPr>
        <w:t>habían</w:t>
      </w:r>
      <w:proofErr w:type="gramEnd"/>
      <w:r>
        <w:rPr>
          <w:lang w:val="es-ES_tradnl"/>
        </w:rPr>
        <w:t xml:space="preserve"> X </w:t>
      </w:r>
      <w:proofErr w:type="spellStart"/>
      <w:r>
        <w:rPr>
          <w:lang w:val="es-ES_tradnl"/>
        </w:rPr>
        <w:t>numero</w:t>
      </w:r>
      <w:proofErr w:type="spellEnd"/>
      <w:r>
        <w:rPr>
          <w:lang w:val="es-ES_tradnl"/>
        </w:rPr>
        <w:t xml:space="preserve"> de imágenes pero Y tuvieron que ser descartadas por nubosidad esto para que el lector entienda que no todas las imágenes pueden utilizarse. </w:t>
      </w:r>
      <w:proofErr w:type="gramStart"/>
      <w:r>
        <w:rPr>
          <w:lang w:val="es-ES_tradnl"/>
        </w:rPr>
        <w:t>Además</w:t>
      </w:r>
      <w:proofErr w:type="gramEnd"/>
      <w:r>
        <w:rPr>
          <w:lang w:val="es-ES_tradnl"/>
        </w:rPr>
        <w:t xml:space="preserve"> incluir una comparación entre una imagen con y sin nubosidad. </w:t>
      </w:r>
    </w:p>
  </w:comment>
  <w:comment w:id="176" w:author="Montenegro, Frank David (Alliance Bioversity-CIAT)" w:date="2020-12-09T09:21:00Z" w:initials="MFD(B">
    <w:p w14:paraId="52CF6D59" w14:textId="1E399291" w:rsidR="005669A6" w:rsidRPr="00E8383A" w:rsidRDefault="005669A6">
      <w:pPr>
        <w:pStyle w:val="CommentText"/>
        <w:rPr>
          <w:lang w:val="es-CO"/>
        </w:rPr>
      </w:pPr>
      <w:r>
        <w:rPr>
          <w:rStyle w:val="CommentReference"/>
        </w:rPr>
        <w:annotationRef/>
      </w:r>
      <w:r w:rsidRPr="00E8383A">
        <w:rPr>
          <w:lang w:val="es-CO"/>
        </w:rPr>
        <w:t xml:space="preserve">Se pueden adicionar el número de imágenes descartadas, pero en la </w:t>
      </w:r>
      <w:r>
        <w:rPr>
          <w:lang w:val="es-CO"/>
        </w:rPr>
        <w:t>Fig7</w:t>
      </w:r>
      <w:r w:rsidRPr="00E8383A">
        <w:rPr>
          <w:lang w:val="es-CO"/>
        </w:rPr>
        <w:t xml:space="preserve"> </w:t>
      </w:r>
      <w:r>
        <w:rPr>
          <w:lang w:val="es-CO"/>
        </w:rPr>
        <w:t>ya se encuentra una imagen con nube y otra sin nube que sería la aplicación de la mascara</w:t>
      </w:r>
    </w:p>
  </w:comment>
  <w:comment w:id="177" w:author="Palacios Taboada, Ana Claudia" w:date="2020-11-18T11:22:00Z" w:initials="PTAC">
    <w:p w14:paraId="29CDA468" w14:textId="47FEF7BF" w:rsidR="005669A6" w:rsidRPr="00D378CE" w:rsidRDefault="005669A6">
      <w:pPr>
        <w:pStyle w:val="CommentText"/>
        <w:rPr>
          <w:lang w:val="es-419"/>
        </w:rPr>
      </w:pPr>
      <w:r>
        <w:rPr>
          <w:rStyle w:val="CommentReference"/>
        </w:rPr>
        <w:annotationRef/>
      </w:r>
      <w:proofErr w:type="gramStart"/>
      <w:r w:rsidRPr="00D378CE">
        <w:rPr>
          <w:lang w:val="es-419"/>
        </w:rPr>
        <w:t xml:space="preserve">Cuál es el </w:t>
      </w:r>
      <w:proofErr w:type="spellStart"/>
      <w:r w:rsidRPr="00D378CE">
        <w:rPr>
          <w:lang w:val="es-419"/>
        </w:rPr>
        <w:t>indentificador</w:t>
      </w:r>
      <w:proofErr w:type="spellEnd"/>
      <w:r w:rsidRPr="00D378CE">
        <w:rPr>
          <w:lang w:val="es-419"/>
        </w:rPr>
        <w:t>?</w:t>
      </w:r>
      <w:proofErr w:type="gramEnd"/>
    </w:p>
  </w:comment>
  <w:comment w:id="178" w:author="Montenegro, Frank David (Alliance Bioversity-CIAT)" w:date="2020-12-09T09:22:00Z" w:initials="MFD(B">
    <w:p w14:paraId="1A9AD7F7" w14:textId="29C2A0E5" w:rsidR="005669A6" w:rsidRPr="00E8383A" w:rsidRDefault="005669A6">
      <w:pPr>
        <w:pStyle w:val="CommentText"/>
        <w:rPr>
          <w:lang w:val="es-CO"/>
        </w:rPr>
      </w:pPr>
      <w:r>
        <w:rPr>
          <w:rStyle w:val="CommentReference"/>
        </w:rPr>
        <w:annotationRef/>
      </w:r>
      <w:r w:rsidRPr="00E8383A">
        <w:rPr>
          <w:lang w:val="es-CO"/>
        </w:rPr>
        <w:t xml:space="preserve">El identificador es la </w:t>
      </w:r>
      <w:proofErr w:type="spellStart"/>
      <w:r w:rsidRPr="00E8383A">
        <w:rPr>
          <w:lang w:val="es-CO"/>
        </w:rPr>
        <w:t>union</w:t>
      </w:r>
      <w:proofErr w:type="spellEnd"/>
      <w:r w:rsidRPr="00E8383A">
        <w:rPr>
          <w:lang w:val="es-CO"/>
        </w:rPr>
        <w:t xml:space="preserve"> entre </w:t>
      </w:r>
      <w:proofErr w:type="gramStart"/>
      <w:r w:rsidRPr="00E8383A">
        <w:rPr>
          <w:lang w:val="es-CO"/>
        </w:rPr>
        <w:t xml:space="preserve">el </w:t>
      </w:r>
      <w:proofErr w:type="spellStart"/>
      <w:r>
        <w:rPr>
          <w:lang w:val="es-CO"/>
        </w:rPr>
        <w:t>cuesta</w:t>
      </w:r>
      <w:proofErr w:type="gramEnd"/>
      <w:r>
        <w:rPr>
          <w:lang w:val="es-CO"/>
        </w:rPr>
        <w:t>_id_b</w:t>
      </w:r>
      <w:proofErr w:type="spellEnd"/>
      <w:r>
        <w:rPr>
          <w:lang w:val="es-CO"/>
        </w:rPr>
        <w:t xml:space="preserve"> + parcela, entonces tendremos un nuevo ID que seria 3865+11</w:t>
      </w:r>
    </w:p>
  </w:comment>
  <w:comment w:id="194" w:author="Palacios Taboada, Ana Claudia" w:date="2020-11-18T11:25:00Z" w:initials="PTAC">
    <w:p w14:paraId="2677214C" w14:textId="7E5F4A15" w:rsidR="005669A6" w:rsidRPr="00863EEC" w:rsidRDefault="005669A6">
      <w:pPr>
        <w:pStyle w:val="CommentText"/>
        <w:rPr>
          <w:lang w:val="es-419"/>
        </w:rPr>
      </w:pPr>
      <w:r>
        <w:rPr>
          <w:rStyle w:val="CommentReference"/>
        </w:rPr>
        <w:annotationRef/>
      </w:r>
      <w:r w:rsidRPr="00863EEC">
        <w:rPr>
          <w:lang w:val="es-419"/>
        </w:rPr>
        <w:t>Corregir ortografía en todo el d</w:t>
      </w:r>
      <w:r>
        <w:rPr>
          <w:lang w:val="es-419"/>
        </w:rPr>
        <w:t>oc.</w:t>
      </w:r>
    </w:p>
  </w:comment>
  <w:comment w:id="219" w:author="Salazar, Lina Piedad" w:date="2020-12-03T17:37:00Z" w:initials="SLP">
    <w:p w14:paraId="5673C0E8" w14:textId="77777777" w:rsidR="005669A6" w:rsidRDefault="005669A6" w:rsidP="00724959">
      <w:pPr>
        <w:pStyle w:val="CommentText"/>
        <w:rPr>
          <w:lang w:val="es-ES_tradnl"/>
        </w:rPr>
      </w:pPr>
      <w:r>
        <w:rPr>
          <w:rStyle w:val="CommentReference"/>
        </w:rPr>
        <w:annotationRef/>
      </w:r>
      <w:r w:rsidRPr="00367554">
        <w:rPr>
          <w:lang w:val="es-ES_tradnl"/>
        </w:rPr>
        <w:t xml:space="preserve">¿Creo que hay que </w:t>
      </w:r>
      <w:proofErr w:type="spellStart"/>
      <w:r w:rsidRPr="00367554">
        <w:rPr>
          <w:lang w:val="es-ES_tradnl"/>
        </w:rPr>
        <w:t>expicar</w:t>
      </w:r>
      <w:proofErr w:type="spellEnd"/>
      <w:r w:rsidRPr="00367554">
        <w:rPr>
          <w:lang w:val="es-ES_tradnl"/>
        </w:rPr>
        <w:t xml:space="preserve"> mejor como se sabe que de 2014 a 2015 hay uno temporal… que muestran los índices que indican esto?</w:t>
      </w:r>
      <w:r>
        <w:rPr>
          <w:lang w:val="es-ES_tradnl"/>
        </w:rPr>
        <w:t xml:space="preserve"> ¿Hay un valor que muestra esto? ¿Cuáles son los valores que toman los índices y como saber si este valor es de cultivo temporal o permanente?</w:t>
      </w:r>
    </w:p>
    <w:p w14:paraId="31BC7426" w14:textId="4B61502E" w:rsidR="005669A6" w:rsidRPr="00367554" w:rsidRDefault="005669A6" w:rsidP="00724959">
      <w:pPr>
        <w:pStyle w:val="CommentText"/>
        <w:rPr>
          <w:lang w:val="es-ES_tradnl"/>
        </w:rPr>
      </w:pPr>
      <w:r>
        <w:rPr>
          <w:lang w:val="es-ES_tradnl"/>
        </w:rPr>
        <w:t xml:space="preserve">Incluir al menos unos 6 ejemplos (3 de PATCA y 3 de NO PATCA) pero deben estar explicados mejor para que el lector vea el cambio y entienda que el indicador de vegetación está mostrando es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B4F12D" w15:done="0"/>
  <w15:commentEx w15:paraId="68490417" w15:paraIdParent="3CB4F12D" w15:done="0"/>
  <w15:commentEx w15:paraId="21C0B86B" w15:paraIdParent="3CB4F12D" w15:done="0"/>
  <w15:commentEx w15:paraId="4AC56264" w15:done="0"/>
  <w15:commentEx w15:paraId="26973CD4" w15:paraIdParent="4AC56264" w15:done="0"/>
  <w15:commentEx w15:paraId="109D14FF" w15:done="0"/>
  <w15:commentEx w15:paraId="30D05001" w15:paraIdParent="109D14FF" w15:done="0"/>
  <w15:commentEx w15:paraId="30B5779C" w15:done="0"/>
  <w15:commentEx w15:paraId="392706C4" w15:paraIdParent="30B5779C" w15:done="0"/>
  <w15:commentEx w15:paraId="410AED8D" w15:done="0"/>
  <w15:commentEx w15:paraId="39C7C33B" w15:done="0"/>
  <w15:commentEx w15:paraId="18CBB96B" w15:paraIdParent="39C7C33B" w15:done="0"/>
  <w15:commentEx w15:paraId="094D3EE2" w15:done="0"/>
  <w15:commentEx w15:paraId="4014FF30" w15:paraIdParent="094D3EE2" w15:done="0"/>
  <w15:commentEx w15:paraId="4BBC0BCB" w15:done="0"/>
  <w15:commentEx w15:paraId="4AA8B05E" w15:paraIdParent="4BBC0BCB" w15:done="0"/>
  <w15:commentEx w15:paraId="186AC4D2" w15:done="0"/>
  <w15:commentEx w15:paraId="22F50893" w15:paraIdParent="186AC4D2" w15:done="0"/>
  <w15:commentEx w15:paraId="2BBD8028" w15:done="0"/>
  <w15:commentEx w15:paraId="2E469FFB" w15:paraIdParent="2BBD8028" w15:done="0"/>
  <w15:commentEx w15:paraId="52FB0CCD" w15:done="0"/>
  <w15:commentEx w15:paraId="12E39D49" w15:paraIdParent="52FB0CCD" w15:done="0"/>
  <w15:commentEx w15:paraId="1F038581" w15:done="0"/>
  <w15:commentEx w15:paraId="5D3F8F1C" w15:paraIdParent="1F038581" w15:done="0"/>
  <w15:commentEx w15:paraId="1257EB7D" w15:done="0"/>
  <w15:commentEx w15:paraId="32E9EE23" w15:paraIdParent="1257EB7D" w15:done="0"/>
  <w15:commentEx w15:paraId="08597311" w15:done="0"/>
  <w15:commentEx w15:paraId="677A3C1B" w15:paraIdParent="08597311" w15:done="0"/>
  <w15:commentEx w15:paraId="4B070E0D" w15:done="0"/>
  <w15:commentEx w15:paraId="1C32CCC4" w15:paraIdParent="4B070E0D" w15:done="0"/>
  <w15:commentEx w15:paraId="565A0F7D" w15:done="0"/>
  <w15:commentEx w15:paraId="7156BAF6" w15:paraIdParent="565A0F7D" w15:done="0"/>
  <w15:commentEx w15:paraId="251BB4EE" w15:done="0"/>
  <w15:commentEx w15:paraId="37CB5876" w15:paraIdParent="251BB4EE" w15:done="0"/>
  <w15:commentEx w15:paraId="15073B36" w15:done="0"/>
  <w15:commentEx w15:paraId="5E623397" w15:paraIdParent="15073B36" w15:done="0"/>
  <w15:commentEx w15:paraId="01D2E906" w15:done="0"/>
  <w15:commentEx w15:paraId="5737ACBE" w15:paraIdParent="01D2E906" w15:done="0"/>
  <w15:commentEx w15:paraId="2AADBFC1" w15:done="0"/>
  <w15:commentEx w15:paraId="45776DB8" w15:paraIdParent="2AADBFC1" w15:done="0"/>
  <w15:commentEx w15:paraId="7725DE80" w15:done="0"/>
  <w15:commentEx w15:paraId="61E5C316" w15:paraIdParent="7725DE80" w15:done="0"/>
  <w15:commentEx w15:paraId="1766DCD5" w15:paraIdParent="7725DE80" w15:done="0"/>
  <w15:commentEx w15:paraId="03FE992E" w15:done="0"/>
  <w15:commentEx w15:paraId="3F137686" w15:paraIdParent="03FE992E" w15:done="0"/>
  <w15:commentEx w15:paraId="0DFE87EA" w15:done="0"/>
  <w15:commentEx w15:paraId="7992BBF8" w15:paraIdParent="0DFE87EA" w15:done="0"/>
  <w15:commentEx w15:paraId="16BFEF38" w15:done="0"/>
  <w15:commentEx w15:paraId="368EC206" w15:paraIdParent="16BFEF38" w15:done="0"/>
  <w15:commentEx w15:paraId="53E21126" w15:done="0"/>
  <w15:commentEx w15:paraId="14BDA3C5" w15:done="0"/>
  <w15:commentEx w15:paraId="5369A661" w15:paraIdParent="14BDA3C5" w15:done="0"/>
  <w15:commentEx w15:paraId="21510CCE" w15:done="0"/>
  <w15:commentEx w15:paraId="52CF6D59" w15:paraIdParent="21510CCE" w15:done="0"/>
  <w15:commentEx w15:paraId="29CDA468" w15:done="0"/>
  <w15:commentEx w15:paraId="1A9AD7F7" w15:paraIdParent="29CDA468" w15:done="0"/>
  <w15:commentEx w15:paraId="2677214C" w15:done="0"/>
  <w15:commentEx w15:paraId="31BC742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F75CAF"/>
    <w:multiLevelType w:val="hybridMultilevel"/>
    <w:tmpl w:val="E63E9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633AEA"/>
    <w:multiLevelType w:val="hybridMultilevel"/>
    <w:tmpl w:val="CB8E8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562B84"/>
    <w:multiLevelType w:val="hybridMultilevel"/>
    <w:tmpl w:val="4C34C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98162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58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864743D"/>
    <w:multiLevelType w:val="hybridMultilevel"/>
    <w:tmpl w:val="488CA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1"/>
  </w:num>
  <w:num w:numId="4">
    <w:abstractNumId w:val="3"/>
  </w:num>
  <w:num w:numId="5">
    <w:abstractNumId w:val="9"/>
  </w:num>
  <w:num w:numId="6">
    <w:abstractNumId w:val="10"/>
  </w:num>
  <w:num w:numId="7">
    <w:abstractNumId w:val="0"/>
  </w:num>
  <w:num w:numId="8">
    <w:abstractNumId w:val="5"/>
  </w:num>
  <w:num w:numId="9">
    <w:abstractNumId w:val="11"/>
  </w:num>
  <w:num w:numId="10">
    <w:abstractNumId w:val="2"/>
  </w:num>
  <w:num w:numId="11">
    <w:abstractNumId w:val="4"/>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ntenegro, Frank David (Alliance Bioversity-CIAT)">
    <w15:presenceInfo w15:providerId="AD" w15:userId="S-1-5-21-1606980848-162531612-839522115-85621"/>
  </w15:person>
  <w15:person w15:author="Salazar, Lina Piedad">
    <w15:presenceInfo w15:providerId="AD" w15:userId="S::lsalazar@iadb.org::1ccee226-d368-4ed3-a409-6e0a126bdb0e"/>
  </w15:person>
  <w15:person w15:author="Palacios Taboada, Ana Claudia">
    <w15:presenceInfo w15:providerId="AD" w15:userId="S::ANAPAL@iadb.org::55dac16f-ba6a-44fc-ad80-60317a2c5b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kwMq4FADzc9tMtAAAA"/>
  </w:docVars>
  <w:rsids>
    <w:rsidRoot w:val="00451FA4"/>
    <w:rsid w:val="000203EC"/>
    <w:rsid w:val="00026275"/>
    <w:rsid w:val="00043A54"/>
    <w:rsid w:val="00044D93"/>
    <w:rsid w:val="00045AE7"/>
    <w:rsid w:val="00051959"/>
    <w:rsid w:val="00052A07"/>
    <w:rsid w:val="00057A2F"/>
    <w:rsid w:val="00062643"/>
    <w:rsid w:val="00066048"/>
    <w:rsid w:val="000707C8"/>
    <w:rsid w:val="00080F4B"/>
    <w:rsid w:val="000843EF"/>
    <w:rsid w:val="00095617"/>
    <w:rsid w:val="000A21DD"/>
    <w:rsid w:val="000B7535"/>
    <w:rsid w:val="000B7738"/>
    <w:rsid w:val="000B7852"/>
    <w:rsid w:val="000C3DC6"/>
    <w:rsid w:val="000C6B1B"/>
    <w:rsid w:val="000D60CF"/>
    <w:rsid w:val="000E13FF"/>
    <w:rsid w:val="000E2B4E"/>
    <w:rsid w:val="000E2CDE"/>
    <w:rsid w:val="000E405C"/>
    <w:rsid w:val="000F24CF"/>
    <w:rsid w:val="000F2BB2"/>
    <w:rsid w:val="0010581E"/>
    <w:rsid w:val="00110579"/>
    <w:rsid w:val="00113767"/>
    <w:rsid w:val="00115252"/>
    <w:rsid w:val="00163953"/>
    <w:rsid w:val="001755B4"/>
    <w:rsid w:val="0018055E"/>
    <w:rsid w:val="00193B26"/>
    <w:rsid w:val="001A6C33"/>
    <w:rsid w:val="001C31E6"/>
    <w:rsid w:val="001E542E"/>
    <w:rsid w:val="001F34A8"/>
    <w:rsid w:val="001F6051"/>
    <w:rsid w:val="0021366B"/>
    <w:rsid w:val="00233D5C"/>
    <w:rsid w:val="002423F8"/>
    <w:rsid w:val="00243128"/>
    <w:rsid w:val="002434B0"/>
    <w:rsid w:val="002504AC"/>
    <w:rsid w:val="00253670"/>
    <w:rsid w:val="00262698"/>
    <w:rsid w:val="00264505"/>
    <w:rsid w:val="00265013"/>
    <w:rsid w:val="00273258"/>
    <w:rsid w:val="0027786E"/>
    <w:rsid w:val="002813C7"/>
    <w:rsid w:val="00281726"/>
    <w:rsid w:val="0028454B"/>
    <w:rsid w:val="00290D89"/>
    <w:rsid w:val="002A0CAD"/>
    <w:rsid w:val="002B664C"/>
    <w:rsid w:val="002C2803"/>
    <w:rsid w:val="002C6136"/>
    <w:rsid w:val="002D39E9"/>
    <w:rsid w:val="002F13CB"/>
    <w:rsid w:val="003015EA"/>
    <w:rsid w:val="003040DB"/>
    <w:rsid w:val="00305364"/>
    <w:rsid w:val="00314A6F"/>
    <w:rsid w:val="0033360D"/>
    <w:rsid w:val="003408B8"/>
    <w:rsid w:val="0034306C"/>
    <w:rsid w:val="00364953"/>
    <w:rsid w:val="00367554"/>
    <w:rsid w:val="00381AD0"/>
    <w:rsid w:val="00383A73"/>
    <w:rsid w:val="003945F2"/>
    <w:rsid w:val="003A18DD"/>
    <w:rsid w:val="003A1EEA"/>
    <w:rsid w:val="003A66C5"/>
    <w:rsid w:val="003C687C"/>
    <w:rsid w:val="003E011B"/>
    <w:rsid w:val="003E3DE8"/>
    <w:rsid w:val="00402653"/>
    <w:rsid w:val="00413999"/>
    <w:rsid w:val="00426893"/>
    <w:rsid w:val="00442CE7"/>
    <w:rsid w:val="00450760"/>
    <w:rsid w:val="00451FA4"/>
    <w:rsid w:val="00453991"/>
    <w:rsid w:val="004813A4"/>
    <w:rsid w:val="004920BE"/>
    <w:rsid w:val="004A3E87"/>
    <w:rsid w:val="004B1C8C"/>
    <w:rsid w:val="004B3F72"/>
    <w:rsid w:val="004C7B30"/>
    <w:rsid w:val="004E49F9"/>
    <w:rsid w:val="004E4C1C"/>
    <w:rsid w:val="004F5613"/>
    <w:rsid w:val="004F61AA"/>
    <w:rsid w:val="00534B3E"/>
    <w:rsid w:val="00535BD8"/>
    <w:rsid w:val="00535E07"/>
    <w:rsid w:val="00536B91"/>
    <w:rsid w:val="0054296F"/>
    <w:rsid w:val="00544153"/>
    <w:rsid w:val="00553860"/>
    <w:rsid w:val="005574E0"/>
    <w:rsid w:val="005669A6"/>
    <w:rsid w:val="00583B4A"/>
    <w:rsid w:val="00587CEA"/>
    <w:rsid w:val="00595E6A"/>
    <w:rsid w:val="005A2832"/>
    <w:rsid w:val="005B3158"/>
    <w:rsid w:val="005B3341"/>
    <w:rsid w:val="005B7450"/>
    <w:rsid w:val="005C1D4E"/>
    <w:rsid w:val="005C28B9"/>
    <w:rsid w:val="005D12D2"/>
    <w:rsid w:val="005E4831"/>
    <w:rsid w:val="005F24F2"/>
    <w:rsid w:val="00605C59"/>
    <w:rsid w:val="006167FF"/>
    <w:rsid w:val="0062331F"/>
    <w:rsid w:val="00624617"/>
    <w:rsid w:val="006461A5"/>
    <w:rsid w:val="006528DD"/>
    <w:rsid w:val="00653DBC"/>
    <w:rsid w:val="0068022B"/>
    <w:rsid w:val="00685871"/>
    <w:rsid w:val="00686F09"/>
    <w:rsid w:val="006A12C8"/>
    <w:rsid w:val="006A33ED"/>
    <w:rsid w:val="006A68FE"/>
    <w:rsid w:val="006B0E4A"/>
    <w:rsid w:val="006D48D9"/>
    <w:rsid w:val="006E0457"/>
    <w:rsid w:val="006E1771"/>
    <w:rsid w:val="006F1B0E"/>
    <w:rsid w:val="006F7ADD"/>
    <w:rsid w:val="00706F87"/>
    <w:rsid w:val="00707E07"/>
    <w:rsid w:val="007239FD"/>
    <w:rsid w:val="00724959"/>
    <w:rsid w:val="007303BA"/>
    <w:rsid w:val="007319E1"/>
    <w:rsid w:val="00734FD2"/>
    <w:rsid w:val="00743C6A"/>
    <w:rsid w:val="007A0147"/>
    <w:rsid w:val="007A0815"/>
    <w:rsid w:val="007B5330"/>
    <w:rsid w:val="007B5EB3"/>
    <w:rsid w:val="007C3EE7"/>
    <w:rsid w:val="007D270F"/>
    <w:rsid w:val="007D60F7"/>
    <w:rsid w:val="007E02EC"/>
    <w:rsid w:val="007F22D0"/>
    <w:rsid w:val="008212C9"/>
    <w:rsid w:val="00821878"/>
    <w:rsid w:val="00821AEC"/>
    <w:rsid w:val="00824DC4"/>
    <w:rsid w:val="008316FE"/>
    <w:rsid w:val="00837DD3"/>
    <w:rsid w:val="008404C2"/>
    <w:rsid w:val="008448AE"/>
    <w:rsid w:val="00845C02"/>
    <w:rsid w:val="00854949"/>
    <w:rsid w:val="00863EEC"/>
    <w:rsid w:val="008662F7"/>
    <w:rsid w:val="00876DCA"/>
    <w:rsid w:val="008810E9"/>
    <w:rsid w:val="00881788"/>
    <w:rsid w:val="008A6DC3"/>
    <w:rsid w:val="008B7F73"/>
    <w:rsid w:val="008D035A"/>
    <w:rsid w:val="008E6D9F"/>
    <w:rsid w:val="008F43BE"/>
    <w:rsid w:val="00900036"/>
    <w:rsid w:val="009000F0"/>
    <w:rsid w:val="00900E57"/>
    <w:rsid w:val="00906CCC"/>
    <w:rsid w:val="00907758"/>
    <w:rsid w:val="00910997"/>
    <w:rsid w:val="00910A52"/>
    <w:rsid w:val="00922C59"/>
    <w:rsid w:val="00930F3D"/>
    <w:rsid w:val="0093386A"/>
    <w:rsid w:val="00941011"/>
    <w:rsid w:val="009500D6"/>
    <w:rsid w:val="00960CF4"/>
    <w:rsid w:val="00960E13"/>
    <w:rsid w:val="00961396"/>
    <w:rsid w:val="009716CA"/>
    <w:rsid w:val="00976B9B"/>
    <w:rsid w:val="009A1925"/>
    <w:rsid w:val="009A55E6"/>
    <w:rsid w:val="009A5947"/>
    <w:rsid w:val="009A63A5"/>
    <w:rsid w:val="009F47FC"/>
    <w:rsid w:val="00A10CFF"/>
    <w:rsid w:val="00A11722"/>
    <w:rsid w:val="00A2688A"/>
    <w:rsid w:val="00A2783E"/>
    <w:rsid w:val="00A33D3B"/>
    <w:rsid w:val="00A43A7E"/>
    <w:rsid w:val="00A667CD"/>
    <w:rsid w:val="00A703F6"/>
    <w:rsid w:val="00A7106F"/>
    <w:rsid w:val="00A75617"/>
    <w:rsid w:val="00A85850"/>
    <w:rsid w:val="00AB0F93"/>
    <w:rsid w:val="00AB36D0"/>
    <w:rsid w:val="00AB3946"/>
    <w:rsid w:val="00AF3E38"/>
    <w:rsid w:val="00AF440B"/>
    <w:rsid w:val="00B0234C"/>
    <w:rsid w:val="00B20B56"/>
    <w:rsid w:val="00B2142B"/>
    <w:rsid w:val="00B35373"/>
    <w:rsid w:val="00B455D5"/>
    <w:rsid w:val="00B50E7C"/>
    <w:rsid w:val="00B51856"/>
    <w:rsid w:val="00B5222B"/>
    <w:rsid w:val="00B54CE6"/>
    <w:rsid w:val="00B6754D"/>
    <w:rsid w:val="00B712F8"/>
    <w:rsid w:val="00B726DD"/>
    <w:rsid w:val="00B771D4"/>
    <w:rsid w:val="00B93DC3"/>
    <w:rsid w:val="00BA0689"/>
    <w:rsid w:val="00BA183E"/>
    <w:rsid w:val="00BB78C6"/>
    <w:rsid w:val="00BF1EA8"/>
    <w:rsid w:val="00C03935"/>
    <w:rsid w:val="00C05726"/>
    <w:rsid w:val="00C24B4F"/>
    <w:rsid w:val="00C453EE"/>
    <w:rsid w:val="00C45943"/>
    <w:rsid w:val="00C47459"/>
    <w:rsid w:val="00C57BCE"/>
    <w:rsid w:val="00C84927"/>
    <w:rsid w:val="00C93BD9"/>
    <w:rsid w:val="00CB04AC"/>
    <w:rsid w:val="00CB4830"/>
    <w:rsid w:val="00CC0984"/>
    <w:rsid w:val="00CE5325"/>
    <w:rsid w:val="00CE6B06"/>
    <w:rsid w:val="00CF1E78"/>
    <w:rsid w:val="00D07E44"/>
    <w:rsid w:val="00D2102A"/>
    <w:rsid w:val="00D378CE"/>
    <w:rsid w:val="00D629C4"/>
    <w:rsid w:val="00D74C22"/>
    <w:rsid w:val="00D82E08"/>
    <w:rsid w:val="00DA31A1"/>
    <w:rsid w:val="00DB218F"/>
    <w:rsid w:val="00DB28CC"/>
    <w:rsid w:val="00DB3132"/>
    <w:rsid w:val="00DB4A3C"/>
    <w:rsid w:val="00DB6720"/>
    <w:rsid w:val="00DD2572"/>
    <w:rsid w:val="00DD3EF3"/>
    <w:rsid w:val="00DF208C"/>
    <w:rsid w:val="00DF5CFE"/>
    <w:rsid w:val="00DF70AE"/>
    <w:rsid w:val="00DF721D"/>
    <w:rsid w:val="00E11540"/>
    <w:rsid w:val="00E1185B"/>
    <w:rsid w:val="00E14B31"/>
    <w:rsid w:val="00E2408B"/>
    <w:rsid w:val="00E30663"/>
    <w:rsid w:val="00E30E83"/>
    <w:rsid w:val="00E31897"/>
    <w:rsid w:val="00E36D84"/>
    <w:rsid w:val="00E4322C"/>
    <w:rsid w:val="00E50ABC"/>
    <w:rsid w:val="00E5133A"/>
    <w:rsid w:val="00E52A4F"/>
    <w:rsid w:val="00E56745"/>
    <w:rsid w:val="00E763D1"/>
    <w:rsid w:val="00E8383A"/>
    <w:rsid w:val="00E900FF"/>
    <w:rsid w:val="00EA1F62"/>
    <w:rsid w:val="00EA324B"/>
    <w:rsid w:val="00EA7DDD"/>
    <w:rsid w:val="00EB39F2"/>
    <w:rsid w:val="00EB44D2"/>
    <w:rsid w:val="00EC39AD"/>
    <w:rsid w:val="00EC6B97"/>
    <w:rsid w:val="00EE0764"/>
    <w:rsid w:val="00EE50C3"/>
    <w:rsid w:val="00EE6C7E"/>
    <w:rsid w:val="00EF1D96"/>
    <w:rsid w:val="00EF239F"/>
    <w:rsid w:val="00EF6D18"/>
    <w:rsid w:val="00F04DC5"/>
    <w:rsid w:val="00F13AA1"/>
    <w:rsid w:val="00F1487D"/>
    <w:rsid w:val="00F14884"/>
    <w:rsid w:val="00F25EA7"/>
    <w:rsid w:val="00F4377D"/>
    <w:rsid w:val="00F44B91"/>
    <w:rsid w:val="00F51188"/>
    <w:rsid w:val="00F56205"/>
    <w:rsid w:val="00F615B8"/>
    <w:rsid w:val="00F655F5"/>
    <w:rsid w:val="00F7024B"/>
    <w:rsid w:val="00F843F4"/>
    <w:rsid w:val="00F879EC"/>
    <w:rsid w:val="00F93182"/>
    <w:rsid w:val="00FA02C8"/>
    <w:rsid w:val="00FA09DE"/>
    <w:rsid w:val="00FA19D2"/>
    <w:rsid w:val="00FA31BF"/>
    <w:rsid w:val="00FA4C42"/>
    <w:rsid w:val="00FD45C0"/>
    <w:rsid w:val="00FD6038"/>
    <w:rsid w:val="00FE59AC"/>
    <w:rsid w:val="00FF218A"/>
    <w:rsid w:val="00FF67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1B337"/>
  <w15:chartTrackingRefBased/>
  <w15:docId w15:val="{84294442-C417-45F6-B163-91E4CBFF9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E08"/>
    <w:rPr>
      <w:rFonts w:ascii="Times New Roman" w:hAnsi="Times New Roman"/>
      <w:sz w:val="24"/>
    </w:rPr>
  </w:style>
  <w:style w:type="paragraph" w:styleId="Heading1">
    <w:name w:val="heading 1"/>
    <w:basedOn w:val="Normal"/>
    <w:next w:val="Normal"/>
    <w:link w:val="Heading1Char"/>
    <w:uiPriority w:val="9"/>
    <w:qFormat/>
    <w:rsid w:val="00E36D84"/>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eastAsiaTheme="majorEastAsia" w:cstheme="majorBidi"/>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6E1771"/>
    <w:pPr>
      <w:spacing w:after="0" w:line="240" w:lineRule="auto"/>
    </w:pPr>
    <w:rPr>
      <w:rFonts w:ascii="Times New Roman" w:hAnsi="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style>
  <w:style w:type="table" w:styleId="TableGrid">
    <w:name w:val="Table Grid"/>
    <w:basedOn w:val="TableNormal"/>
    <w:uiPriority w:val="39"/>
    <w:rsid w:val="006E1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35BD8"/>
    <w:pPr>
      <w:spacing w:before="100" w:beforeAutospacing="1" w:after="100" w:afterAutospacing="1" w:line="240" w:lineRule="auto"/>
    </w:pPr>
    <w:rPr>
      <w:rFonts w:eastAsiaTheme="minorEastAsia" w:cs="Times New Roman"/>
      <w:szCs w:val="24"/>
    </w:rPr>
  </w:style>
  <w:style w:type="character" w:styleId="CommentReference">
    <w:name w:val="annotation reference"/>
    <w:basedOn w:val="DefaultParagraphFont"/>
    <w:uiPriority w:val="99"/>
    <w:semiHidden/>
    <w:unhideWhenUsed/>
    <w:rsid w:val="006F7ADD"/>
    <w:rPr>
      <w:sz w:val="16"/>
      <w:szCs w:val="16"/>
    </w:rPr>
  </w:style>
  <w:style w:type="paragraph" w:styleId="CommentText">
    <w:name w:val="annotation text"/>
    <w:basedOn w:val="Normal"/>
    <w:link w:val="CommentTextChar"/>
    <w:uiPriority w:val="99"/>
    <w:semiHidden/>
    <w:unhideWhenUsed/>
    <w:rsid w:val="006F7ADD"/>
    <w:pPr>
      <w:spacing w:line="240" w:lineRule="auto"/>
    </w:pPr>
    <w:rPr>
      <w:sz w:val="20"/>
      <w:szCs w:val="20"/>
    </w:rPr>
  </w:style>
  <w:style w:type="character" w:customStyle="1" w:styleId="CommentTextChar">
    <w:name w:val="Comment Text Char"/>
    <w:basedOn w:val="DefaultParagraphFont"/>
    <w:link w:val="CommentText"/>
    <w:uiPriority w:val="99"/>
    <w:semiHidden/>
    <w:rsid w:val="006F7A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F7ADD"/>
    <w:rPr>
      <w:b/>
      <w:bCs/>
    </w:rPr>
  </w:style>
  <w:style w:type="character" w:customStyle="1" w:styleId="CommentSubjectChar">
    <w:name w:val="Comment Subject Char"/>
    <w:basedOn w:val="CommentTextChar"/>
    <w:link w:val="CommentSubject"/>
    <w:uiPriority w:val="99"/>
    <w:semiHidden/>
    <w:rsid w:val="006F7ADD"/>
    <w:rPr>
      <w:rFonts w:ascii="Times New Roman" w:hAnsi="Times New Roman"/>
      <w:b/>
      <w:bCs/>
      <w:sz w:val="20"/>
      <w:szCs w:val="20"/>
    </w:rPr>
  </w:style>
  <w:style w:type="paragraph" w:styleId="Revision">
    <w:name w:val="Revision"/>
    <w:hidden/>
    <w:uiPriority w:val="99"/>
    <w:semiHidden/>
    <w:rsid w:val="007C3EE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316956476">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 w:id="1678314327">
      <w:bodyDiv w:val="1"/>
      <w:marLeft w:val="0"/>
      <w:marRight w:val="0"/>
      <w:marTop w:val="0"/>
      <w:marBottom w:val="0"/>
      <w:divBdr>
        <w:top w:val="none" w:sz="0" w:space="0" w:color="auto"/>
        <w:left w:val="none" w:sz="0" w:space="0" w:color="auto"/>
        <w:bottom w:val="none" w:sz="0" w:space="0" w:color="auto"/>
        <w:right w:val="none" w:sz="0" w:space="0" w:color="auto"/>
      </w:divBdr>
    </w:div>
    <w:div w:id="1759788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4.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ustomXml" Target="ink/ink1.xml"/><Relationship Id="rId22" Type="http://schemas.openxmlformats.org/officeDocument/2006/relationships/image" Target="media/image13.png"/><Relationship Id="rId27"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17T20:07:30.290"/>
    </inkml:context>
    <inkml:brush xml:id="br0">
      <inkml:brushProperty name="width" value="0.3" units="cm"/>
      <inkml:brushProperty name="height" value="0.6" units="cm"/>
      <inkml:brushProperty name="color" value="#FFFC00"/>
      <inkml:brushProperty name="tip" value="rectangle"/>
      <inkml:brushProperty name="rasterOp" value="maskPen"/>
    </inkml:brush>
  </inkml:definitions>
  <inkml:trace contextRef="#ctx0" brushRef="#br0">15 238 8948,'-1'5'100,"1"-1"0,0 1 0,-1-1 0,0 1 0,0 0-1,-1-1 1,1 0 0,-3 5 0,4-8-81,-1-1 0,1 1 0,0-1 0,-1 1 1,1-1-1,0 1 0,-1-1 0,1 1 0,0-1 0,0 1 0,0 0 0,0-1 0,0 1 0,0-1 1,0 1-1,0 0 0,0-1 0,0 1 0,0-1 0,0 1 0,0 0 0,0-1 0,0 1 0,1 0 0,1 0 47,0 0-1,0-1 1,0 1-1,1-1 1,-1 0-1,0 0 1,0 0 0,1 0-1,-1 0 1,4-1-1,17-2 37,1-1 0,-1-1 0,0-2-1,-1 0 1,0-1 0,26-14 0,2 1-15,16-6-77,1 3-1,1 3 0,130-22 1,-63 29 456,157 4 1,135 24-30,-401-12-415,142 19 545,-74-7-245,-46-10-205,0-2 0,75-5 0,95-23-75,34-3 53,320 39 472,-517-7-579,40-3 185,148-18-1,-48 1 233,130-13-261,-246 30-46,-60 8-104,-16-6 5,0 0 0,0-1 0,0 1 0,0-1 0,0 1 0,0-1 0,1 0-1,5 0 1,120 8 111,-126-8-104,1 0 0,0 0 0,-1 0 0,1 0 0,0 1 0,-1 0 0,0-1 0,5 4 0,-5-2-2,1-1-1,0 0 0,0 0 0,-1 0 0,1-1 0,0 0 1,6 2-1,57 0 93,-59-3-93,-1 0 1,0-1-1,1 0 0,-1-1 1,0 1-1,0-1 1,0-1-1,0 1 0,-1-1 1,1-1-1,-1 1 0,0-1 1,1 0-1,6-7 1,-12 11-7,-1-1 0,0 1 0,0 0 0,0 0 1,0-1-1,0 1 0,0 0 0,0-1 1,0 1-1,0 0 0,0-1 0,0 1 1,0 0-1,0-1 0,0 1 0,-1 0 0,1 0 1,0-1-1,0 1 0,0 0 0,0-1 1,0 1-1,-1 0 0,1 0 0,0-1 0,0 1 1,-1 0-1,1 0 0,0 0 0,0-1 1,-1 1-1,1 0 0,0 0 0,0 0 0,-1 0 1,1 0-1,0 0 0,-1-1 0,1 1 1,0 0-1,0 0 0,-1 0 0,1 0 1,0 0-1,-1 0 0,1 0 0,-1 0 0,-20-4-323,19 3 249,-61-17-3020,24-3-222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EB677-BDEF-4F26-845B-64BF4B17C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5</TotalTime>
  <Pages>19</Pages>
  <Words>15649</Words>
  <Characters>89201</Characters>
  <Application>Microsoft Office Word</Application>
  <DocSecurity>0</DocSecurity>
  <Lines>743</Lines>
  <Paragraphs>2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4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Montenegro, Frank David (Alliance Bioversity-CIAT)</cp:lastModifiedBy>
  <cp:revision>5</cp:revision>
  <dcterms:created xsi:type="dcterms:W3CDTF">2020-12-03T20:54:00Z</dcterms:created>
  <dcterms:modified xsi:type="dcterms:W3CDTF">2020-12-23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